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00645C" w:rsidP="6B4A38EB" w:rsidRDefault="00BD0117" w14:paraId="3534DDE2" w14:textId="6EEE56BC">
      <w:pPr>
        <w:tabs>
          <w:tab w:val="left" w:pos="2490"/>
        </w:tabs>
        <w:ind w:firstLine="720"/>
        <w:jc w:val="center"/>
        <w:rPr>
          <w:b/>
          <w:bCs/>
          <w:sz w:val="28"/>
          <w:szCs w:val="28"/>
        </w:rPr>
      </w:pPr>
      <w:r w:rsidRPr="002508A3">
        <w:rPr>
          <w:noProof/>
          <w:sz w:val="28"/>
          <w:szCs w:val="28"/>
        </w:rPr>
        <w:drawing>
          <wp:anchor distT="0" distB="0" distL="114300" distR="114300" simplePos="0" relativeHeight="251658240" behindDoc="1" locked="0" layoutInCell="1" allowOverlap="1" wp14:anchorId="111A61E7" wp14:editId="435364AE">
            <wp:simplePos x="0" y="0"/>
            <wp:positionH relativeFrom="margin">
              <wp:align>left</wp:align>
            </wp:positionH>
            <wp:positionV relativeFrom="paragraph">
              <wp:posOffset>-190500</wp:posOffset>
            </wp:positionV>
            <wp:extent cx="5862081" cy="8910265"/>
            <wp:effectExtent l="19050" t="19050" r="24765" b="24765"/>
            <wp:wrapNone/>
            <wp:docPr id="2" name="Picture 2" descr="Shap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hape, squar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68919" cy="8920659"/>
                    </a:xfrm>
                    <a:prstGeom prst="rect">
                      <a:avLst/>
                    </a:prstGeom>
                    <a:solidFill>
                      <a:srgbClr val="0000FF"/>
                    </a:solidFill>
                    <a:ln w="9525">
                      <a:solidFill>
                        <a:srgbClr val="0000FF"/>
                      </a:solidFill>
                      <a:miter lim="800000"/>
                      <a:headEnd/>
                      <a:tailEnd/>
                    </a:ln>
                  </pic:spPr>
                </pic:pic>
              </a:graphicData>
            </a:graphic>
            <wp14:sizeRelH relativeFrom="page">
              <wp14:pctWidth>0</wp14:pctWidth>
            </wp14:sizeRelH>
            <wp14:sizeRelV relativeFrom="page">
              <wp14:pctHeight>0</wp14:pctHeight>
            </wp14:sizeRelV>
          </wp:anchor>
        </w:drawing>
      </w:r>
      <w:r w:rsidRPr="37342A39" w:rsidR="77380910">
        <w:rPr>
          <w:b/>
          <w:bCs/>
          <w:sz w:val="28"/>
          <w:szCs w:val="28"/>
        </w:rPr>
        <w:t xml:space="preserve"> </w:t>
      </w:r>
      <w:r w:rsidRPr="6B4A38EB" w:rsidR="00204F53">
        <w:rPr>
          <w:b/>
          <w:bCs/>
          <w:sz w:val="28"/>
          <w:szCs w:val="28"/>
        </w:rPr>
        <w:t>ĐẠI HỌC BÁCH KHOA HÀ NỘI</w:t>
      </w:r>
    </w:p>
    <w:p w:rsidRPr="002508A3" w:rsidR="0000645C" w:rsidP="00BD0117" w:rsidRDefault="00204F53" w14:paraId="48310489" w14:textId="77777777">
      <w:pPr>
        <w:tabs>
          <w:tab w:val="left" w:pos="2490"/>
        </w:tabs>
        <w:jc w:val="center"/>
        <w:rPr>
          <w:sz w:val="28"/>
          <w:szCs w:val="28"/>
        </w:rPr>
      </w:pPr>
      <w:r w:rsidRPr="002508A3">
        <w:rPr>
          <w:sz w:val="28"/>
          <w:szCs w:val="28"/>
        </w:rPr>
        <w:t>VIỆN ĐIỆN TỬ VIỄN THÔNG</w:t>
      </w:r>
    </w:p>
    <w:p w:rsidR="00BD0117" w:rsidP="00BD0117" w:rsidRDefault="00BD0117" w14:paraId="1B87E904" w14:textId="77777777">
      <w:pPr>
        <w:tabs>
          <w:tab w:val="center" w:pos="3420"/>
        </w:tabs>
        <w:ind w:right="-51"/>
        <w:jc w:val="center"/>
        <w:rPr>
          <w:sz w:val="28"/>
          <w:szCs w:val="28"/>
        </w:rPr>
      </w:pPr>
      <w:r>
        <w:rPr>
          <w:sz w:val="28"/>
          <w:szCs w:val="28"/>
        </w:rPr>
        <w:t>-----</w:t>
      </w:r>
      <w:r>
        <w:rPr>
          <w:rFonts w:ascii="Wingdings" w:hAnsi="Wingdings" w:eastAsia="Wingdings" w:cs="Wingdings"/>
          <w:sz w:val="28"/>
          <w:szCs w:val="28"/>
        </w:rPr>
        <w:t>□□&amp;□□</w:t>
      </w:r>
      <w:r>
        <w:rPr>
          <w:sz w:val="28"/>
          <w:szCs w:val="28"/>
        </w:rPr>
        <w:t>-----</w:t>
      </w:r>
    </w:p>
    <w:p w:rsidRPr="00AC2296" w:rsidR="00BD0117" w:rsidP="00BD0117" w:rsidRDefault="00BD0117" w14:paraId="38D0920A" w14:textId="77777777">
      <w:pPr>
        <w:jc w:val="center"/>
        <w:rPr>
          <w:spacing w:val="15"/>
        </w:rPr>
      </w:pPr>
      <w:r>
        <w:rPr>
          <w:b/>
          <w:noProof/>
          <w:sz w:val="44"/>
          <w:szCs w:val="44"/>
        </w:rPr>
        <w:drawing>
          <wp:inline distT="0" distB="0" distL="0" distR="0" wp14:anchorId="4A99885A" wp14:editId="3B751ED0">
            <wp:extent cx="1114376" cy="1645920"/>
            <wp:effectExtent l="0" t="0" r="0" b="0"/>
            <wp:docPr id="47" name="Picture 47" descr="Ic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Icon&#10;&#10;Description automatically generated with low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27605" cy="1665459"/>
                    </a:xfrm>
                    <a:prstGeom prst="rect">
                      <a:avLst/>
                    </a:prstGeom>
                    <a:noFill/>
                    <a:ln>
                      <a:noFill/>
                    </a:ln>
                  </pic:spPr>
                </pic:pic>
              </a:graphicData>
            </a:graphic>
          </wp:inline>
        </w:drawing>
      </w:r>
    </w:p>
    <w:p w:rsidR="0000645C" w:rsidP="001D6060" w:rsidRDefault="0000645C" w14:paraId="347F6C2A" w14:textId="77777777">
      <w:pPr>
        <w:rPr>
          <w:b/>
          <w:sz w:val="30"/>
          <w:szCs w:val="30"/>
        </w:rPr>
      </w:pPr>
    </w:p>
    <w:p w:rsidRPr="002508A3" w:rsidR="0000645C" w:rsidP="00C14C74" w:rsidRDefault="00204F53" w14:paraId="17655BA1" w14:textId="77777777">
      <w:pPr>
        <w:spacing w:before="0" w:line="276" w:lineRule="auto"/>
        <w:jc w:val="center"/>
        <w:rPr>
          <w:b/>
          <w:sz w:val="36"/>
          <w:szCs w:val="36"/>
        </w:rPr>
      </w:pPr>
      <w:r w:rsidRPr="002508A3">
        <w:rPr>
          <w:b/>
          <w:sz w:val="36"/>
          <w:szCs w:val="36"/>
        </w:rPr>
        <w:t>BÁO CÁO BÀI TẬP LỚN</w:t>
      </w:r>
    </w:p>
    <w:p w:rsidRPr="002508A3" w:rsidR="0000645C" w:rsidP="00C14C74" w:rsidRDefault="00204F53" w14:paraId="2678F732" w14:textId="715148BE">
      <w:pPr>
        <w:spacing w:before="0" w:line="276" w:lineRule="auto"/>
        <w:jc w:val="center"/>
        <w:rPr>
          <w:b/>
          <w:sz w:val="36"/>
          <w:szCs w:val="36"/>
        </w:rPr>
      </w:pPr>
      <w:r w:rsidRPr="002508A3">
        <w:rPr>
          <w:b/>
          <w:sz w:val="36"/>
          <w:szCs w:val="36"/>
        </w:rPr>
        <w:t>KỸ THUẬT VI XỬ LÝ</w:t>
      </w:r>
    </w:p>
    <w:p w:rsidR="0000645C" w:rsidP="00C14C74" w:rsidRDefault="0000645C" w14:paraId="28E215B9" w14:textId="77777777">
      <w:pPr>
        <w:spacing w:before="0" w:line="240" w:lineRule="auto"/>
        <w:jc w:val="center"/>
        <w:rPr>
          <w:b/>
          <w:sz w:val="36"/>
          <w:szCs w:val="36"/>
        </w:rPr>
      </w:pPr>
    </w:p>
    <w:p w:rsidR="00497F61" w:rsidP="00C14C74" w:rsidRDefault="00BD0117" w14:paraId="2DD3FAF7" w14:textId="77777777">
      <w:pPr>
        <w:spacing w:before="0" w:line="240" w:lineRule="auto"/>
        <w:jc w:val="center"/>
        <w:rPr>
          <w:b/>
          <w:sz w:val="32"/>
          <w:szCs w:val="32"/>
        </w:rPr>
      </w:pPr>
      <w:r w:rsidRPr="002508A3">
        <w:rPr>
          <w:b/>
          <w:sz w:val="32"/>
          <w:szCs w:val="32"/>
        </w:rPr>
        <w:t xml:space="preserve">Đề tài: </w:t>
      </w:r>
    </w:p>
    <w:p w:rsidRPr="00024A59" w:rsidR="00BD0117" w:rsidP="00C14C74" w:rsidRDefault="00024A59" w14:paraId="41DBCA49" w14:textId="61D119B4">
      <w:pPr>
        <w:spacing w:before="0" w:line="240" w:lineRule="auto"/>
        <w:jc w:val="center"/>
        <w:rPr>
          <w:b/>
          <w:sz w:val="32"/>
          <w:szCs w:val="32"/>
          <w:lang w:val="vi-VN"/>
        </w:rPr>
      </w:pPr>
      <w:r>
        <w:rPr>
          <w:b/>
          <w:sz w:val="32"/>
          <w:szCs w:val="32"/>
        </w:rPr>
        <w:t>Đo</w:t>
      </w:r>
      <w:r>
        <w:rPr>
          <w:b/>
          <w:sz w:val="32"/>
          <w:szCs w:val="32"/>
          <w:lang w:val="vi-VN"/>
        </w:rPr>
        <w:t xml:space="preserve"> Lường Chất Lượng Không Khí Và Cảnh Báo Cháy</w:t>
      </w:r>
    </w:p>
    <w:p w:rsidRPr="002701FF" w:rsidR="00BD0117" w:rsidP="00C14C74" w:rsidRDefault="00C14C74" w14:paraId="2C5A20FB" w14:textId="6A20BC05">
      <w:pPr>
        <w:tabs>
          <w:tab w:val="left" w:pos="1427"/>
        </w:tabs>
        <w:spacing w:before="0" w:line="240" w:lineRule="auto"/>
        <w:ind w:firstLine="0"/>
        <w:rPr>
          <w:b/>
          <w:sz w:val="36"/>
          <w:szCs w:val="36"/>
        </w:rPr>
      </w:pPr>
      <w:r>
        <w:rPr>
          <w:b/>
          <w:sz w:val="36"/>
          <w:szCs w:val="36"/>
        </w:rPr>
        <w:tab/>
      </w:r>
    </w:p>
    <w:p w:rsidRPr="001D6060" w:rsidR="00BD0117" w:rsidP="00C14C74" w:rsidRDefault="00BD0117" w14:paraId="18B0086A" w14:textId="62667BE7">
      <w:pPr>
        <w:tabs>
          <w:tab w:val="left" w:pos="3960"/>
        </w:tabs>
        <w:spacing w:before="0" w:line="240" w:lineRule="auto"/>
        <w:rPr>
          <w:b/>
          <w:szCs w:val="26"/>
        </w:rPr>
      </w:pPr>
      <w:r>
        <w:rPr>
          <w:b/>
          <w:sz w:val="28"/>
          <w:szCs w:val="28"/>
        </w:rPr>
        <w:t xml:space="preserve">               </w:t>
      </w:r>
      <w:r w:rsidR="001D6060">
        <w:rPr>
          <w:b/>
          <w:sz w:val="28"/>
          <w:szCs w:val="28"/>
        </w:rPr>
        <w:t xml:space="preserve">                </w:t>
      </w:r>
      <w:r w:rsidRPr="001D6060">
        <w:rPr>
          <w:b/>
          <w:szCs w:val="26"/>
        </w:rPr>
        <w:t>Giảng viên hướng dẫn: TS</w:t>
      </w:r>
      <w:r w:rsidR="00A514E6">
        <w:rPr>
          <w:b/>
          <w:szCs w:val="26"/>
        </w:rPr>
        <w:t>.</w:t>
      </w:r>
      <w:r w:rsidRPr="001D6060">
        <w:rPr>
          <w:b/>
          <w:szCs w:val="26"/>
        </w:rPr>
        <w:t xml:space="preserve"> </w:t>
      </w:r>
      <w:r w:rsidRPr="001D6060" w:rsidR="00C14C74">
        <w:rPr>
          <w:b/>
          <w:szCs w:val="26"/>
        </w:rPr>
        <w:t>Hàn Huy Dũng</w:t>
      </w:r>
    </w:p>
    <w:p w:rsidRPr="001D6060" w:rsidR="006020A3" w:rsidP="00BD0117" w:rsidRDefault="00BD0117" w14:paraId="495E2234" w14:textId="0F7B99CC">
      <w:pPr>
        <w:tabs>
          <w:tab w:val="left" w:pos="3960"/>
        </w:tabs>
        <w:spacing w:line="360" w:lineRule="auto"/>
        <w:rPr>
          <w:b/>
          <w:szCs w:val="26"/>
        </w:rPr>
      </w:pPr>
      <w:r w:rsidRPr="001D6060">
        <w:rPr>
          <w:b/>
          <w:szCs w:val="26"/>
        </w:rPr>
        <w:t xml:space="preserve">               </w:t>
      </w:r>
      <w:r w:rsidR="001D6060">
        <w:rPr>
          <w:b/>
          <w:szCs w:val="26"/>
        </w:rPr>
        <w:t xml:space="preserve"> </w:t>
      </w:r>
      <w:r w:rsidRPr="001D6060">
        <w:rPr>
          <w:b/>
          <w:szCs w:val="26"/>
        </w:rPr>
        <w:t xml:space="preserve"> </w:t>
      </w:r>
      <w:r w:rsidR="001D6060">
        <w:rPr>
          <w:b/>
          <w:szCs w:val="26"/>
        </w:rPr>
        <w:t xml:space="preserve">                </w:t>
      </w:r>
      <w:r w:rsidRPr="001D6060">
        <w:rPr>
          <w:b/>
          <w:szCs w:val="26"/>
        </w:rPr>
        <w:t>Nhóm sinh viên thực hiện:</w:t>
      </w:r>
      <w:r w:rsidRPr="001D6060" w:rsidR="00C14C74">
        <w:rPr>
          <w:b/>
          <w:szCs w:val="26"/>
        </w:rPr>
        <w:t xml:space="preserve"> Nhóm </w:t>
      </w:r>
      <w:r w:rsidR="004F5892">
        <w:rPr>
          <w:b/>
          <w:szCs w:val="26"/>
        </w:rPr>
        <w:t>7</w:t>
      </w:r>
    </w:p>
    <w:tbl>
      <w:tblPr>
        <w:tblStyle w:val="TableGrid"/>
        <w:tblW w:w="3266" w:type="dxa"/>
        <w:jc w:val="center"/>
        <w:tblInd w:w="0" w:type="dxa"/>
        <w:tblLook w:val="04A0" w:firstRow="1" w:lastRow="0" w:firstColumn="1" w:lastColumn="0" w:noHBand="0" w:noVBand="1"/>
      </w:tblPr>
      <w:tblGrid>
        <w:gridCol w:w="2064"/>
        <w:gridCol w:w="1202"/>
      </w:tblGrid>
      <w:tr w:rsidRPr="00CD3256" w:rsidR="00CD3256" w:rsidTr="001D6060" w14:paraId="736FDCDC" w14:textId="77777777">
        <w:trPr>
          <w:trHeight w:val="286"/>
          <w:jc w:val="center"/>
        </w:trPr>
        <w:tc>
          <w:tcPr>
            <w:tcW w:w="0" w:type="auto"/>
          </w:tcPr>
          <w:p w:rsidRPr="00CD3256" w:rsidR="00CD3256" w:rsidP="00BD0117" w:rsidRDefault="00C14C74" w14:paraId="3490A462" w14:textId="5D6FD267">
            <w:pPr>
              <w:tabs>
                <w:tab w:val="left" w:pos="3960"/>
              </w:tabs>
              <w:spacing w:line="360" w:lineRule="auto"/>
              <w:ind w:firstLine="0"/>
              <w:rPr>
                <w:b/>
                <w:sz w:val="20"/>
              </w:rPr>
            </w:pPr>
            <w:r>
              <w:rPr>
                <w:b/>
                <w:sz w:val="20"/>
              </w:rPr>
              <w:t>Họ và tên</w:t>
            </w:r>
          </w:p>
        </w:tc>
        <w:tc>
          <w:tcPr>
            <w:tcW w:w="0" w:type="auto"/>
          </w:tcPr>
          <w:p w:rsidRPr="00CD3256" w:rsidR="00CD3256" w:rsidP="001D6060" w:rsidRDefault="00C14C74" w14:paraId="2BFF125A" w14:textId="382CEBA8">
            <w:pPr>
              <w:tabs>
                <w:tab w:val="left" w:pos="3960"/>
              </w:tabs>
              <w:spacing w:line="360" w:lineRule="auto"/>
              <w:ind w:firstLine="0"/>
              <w:rPr>
                <w:b/>
                <w:sz w:val="20"/>
              </w:rPr>
            </w:pPr>
            <w:r>
              <w:rPr>
                <w:b/>
                <w:sz w:val="20"/>
              </w:rPr>
              <w:t>MSSV</w:t>
            </w:r>
          </w:p>
        </w:tc>
      </w:tr>
      <w:tr w:rsidRPr="00CD3256" w:rsidR="002230CA" w:rsidTr="001D6060" w14:paraId="5A1A2C36" w14:textId="77777777">
        <w:trPr>
          <w:trHeight w:val="497"/>
          <w:jc w:val="center"/>
        </w:trPr>
        <w:tc>
          <w:tcPr>
            <w:tcW w:w="0" w:type="auto"/>
            <w:vAlign w:val="center"/>
          </w:tcPr>
          <w:p w:rsidRPr="004F5892" w:rsidR="002230CA" w:rsidP="002230CA" w:rsidRDefault="004F5892" w14:paraId="2578DFC8" w14:textId="24D6D58F">
            <w:pPr>
              <w:tabs>
                <w:tab w:val="left" w:pos="3960"/>
              </w:tabs>
              <w:spacing w:line="360" w:lineRule="auto"/>
              <w:ind w:firstLine="0"/>
              <w:rPr>
                <w:b/>
                <w:sz w:val="24"/>
                <w:szCs w:val="24"/>
                <w:lang w:val="vi-VN"/>
              </w:rPr>
            </w:pPr>
            <w:r>
              <w:rPr>
                <w:sz w:val="24"/>
                <w:szCs w:val="24"/>
              </w:rPr>
              <w:t>Phạm</w:t>
            </w:r>
            <w:r>
              <w:rPr>
                <w:sz w:val="24"/>
                <w:szCs w:val="24"/>
                <w:lang w:val="vi-VN"/>
              </w:rPr>
              <w:t xml:space="preserve"> Văn Sáng</w:t>
            </w:r>
          </w:p>
        </w:tc>
        <w:tc>
          <w:tcPr>
            <w:tcW w:w="0" w:type="auto"/>
            <w:vAlign w:val="center"/>
          </w:tcPr>
          <w:p w:rsidRPr="001D6060" w:rsidR="002230CA" w:rsidP="002230CA" w:rsidRDefault="004F5892" w14:paraId="292DB8E0" w14:textId="5DC4AC44">
            <w:pPr>
              <w:tabs>
                <w:tab w:val="left" w:pos="3960"/>
              </w:tabs>
              <w:spacing w:line="360" w:lineRule="auto"/>
              <w:ind w:firstLine="0"/>
              <w:rPr>
                <w:b/>
                <w:sz w:val="24"/>
                <w:szCs w:val="24"/>
              </w:rPr>
            </w:pPr>
            <w:r>
              <w:rPr>
                <w:sz w:val="24"/>
                <w:szCs w:val="24"/>
              </w:rPr>
              <w:t>20203558</w:t>
            </w:r>
          </w:p>
        </w:tc>
      </w:tr>
      <w:tr w:rsidRPr="00CD3256" w:rsidR="002230CA" w:rsidTr="001D6060" w14:paraId="2304556D" w14:textId="77777777">
        <w:trPr>
          <w:trHeight w:val="508"/>
          <w:jc w:val="center"/>
        </w:trPr>
        <w:tc>
          <w:tcPr>
            <w:tcW w:w="0" w:type="auto"/>
            <w:vAlign w:val="center"/>
          </w:tcPr>
          <w:p w:rsidRPr="004F5892" w:rsidR="002230CA" w:rsidP="002230CA" w:rsidRDefault="004F5892" w14:paraId="391EEE5B" w14:textId="75A7A345">
            <w:pPr>
              <w:tabs>
                <w:tab w:val="left" w:pos="3960"/>
              </w:tabs>
              <w:spacing w:line="360" w:lineRule="auto"/>
              <w:ind w:firstLine="0"/>
              <w:rPr>
                <w:b/>
                <w:sz w:val="24"/>
                <w:szCs w:val="24"/>
                <w:lang w:val="vi-VN"/>
              </w:rPr>
            </w:pPr>
            <w:r>
              <w:rPr>
                <w:sz w:val="24"/>
                <w:szCs w:val="24"/>
              </w:rPr>
              <w:t>Đỗ</w:t>
            </w:r>
            <w:r>
              <w:rPr>
                <w:sz w:val="24"/>
                <w:szCs w:val="24"/>
                <w:lang w:val="vi-VN"/>
              </w:rPr>
              <w:t xml:space="preserve"> Ngọc Sáng</w:t>
            </w:r>
          </w:p>
        </w:tc>
        <w:tc>
          <w:tcPr>
            <w:tcW w:w="0" w:type="auto"/>
            <w:vAlign w:val="center"/>
          </w:tcPr>
          <w:p w:rsidRPr="001D6060" w:rsidR="002230CA" w:rsidP="002230CA" w:rsidRDefault="004F5892" w14:paraId="72AAF19F" w14:textId="3F9CA417">
            <w:pPr>
              <w:tabs>
                <w:tab w:val="left" w:pos="3960"/>
              </w:tabs>
              <w:spacing w:line="360" w:lineRule="auto"/>
              <w:ind w:firstLine="0"/>
              <w:rPr>
                <w:b/>
                <w:sz w:val="24"/>
                <w:szCs w:val="24"/>
              </w:rPr>
            </w:pPr>
            <w:r>
              <w:rPr>
                <w:sz w:val="24"/>
                <w:szCs w:val="24"/>
              </w:rPr>
              <w:t>20203557</w:t>
            </w:r>
          </w:p>
        </w:tc>
      </w:tr>
      <w:tr w:rsidRPr="00CD3256" w:rsidR="002230CA" w:rsidTr="001D6060" w14:paraId="62F74316" w14:textId="77777777">
        <w:trPr>
          <w:trHeight w:val="497"/>
          <w:jc w:val="center"/>
        </w:trPr>
        <w:tc>
          <w:tcPr>
            <w:tcW w:w="0" w:type="auto"/>
            <w:vAlign w:val="center"/>
          </w:tcPr>
          <w:p w:rsidRPr="004F5892" w:rsidR="002230CA" w:rsidP="002230CA" w:rsidRDefault="004F5892" w14:paraId="784E0964" w14:textId="6BC4A08F">
            <w:pPr>
              <w:tabs>
                <w:tab w:val="left" w:pos="3960"/>
              </w:tabs>
              <w:spacing w:line="360" w:lineRule="auto"/>
              <w:ind w:firstLine="0"/>
              <w:rPr>
                <w:b/>
                <w:sz w:val="24"/>
                <w:szCs w:val="24"/>
                <w:lang w:val="vi-VN"/>
              </w:rPr>
            </w:pPr>
            <w:r>
              <w:rPr>
                <w:sz w:val="24"/>
                <w:szCs w:val="24"/>
              </w:rPr>
              <w:t>Dương</w:t>
            </w:r>
            <w:r>
              <w:rPr>
                <w:sz w:val="24"/>
                <w:szCs w:val="24"/>
                <w:lang w:val="vi-VN"/>
              </w:rPr>
              <w:t xml:space="preserve"> Xuân Bách</w:t>
            </w:r>
          </w:p>
        </w:tc>
        <w:tc>
          <w:tcPr>
            <w:tcW w:w="0" w:type="auto"/>
            <w:vAlign w:val="center"/>
          </w:tcPr>
          <w:p w:rsidRPr="004F5892" w:rsidR="002230CA" w:rsidP="002230CA" w:rsidRDefault="004F5892" w14:paraId="64CB3684" w14:textId="751F8087">
            <w:pPr>
              <w:tabs>
                <w:tab w:val="left" w:pos="3960"/>
              </w:tabs>
              <w:spacing w:line="360" w:lineRule="auto"/>
              <w:ind w:firstLine="0"/>
              <w:rPr>
                <w:b/>
                <w:sz w:val="24"/>
                <w:szCs w:val="24"/>
                <w:lang w:val="vi-VN"/>
              </w:rPr>
            </w:pPr>
            <w:r>
              <w:rPr>
                <w:sz w:val="24"/>
                <w:szCs w:val="24"/>
              </w:rPr>
              <w:t>20203664</w:t>
            </w:r>
          </w:p>
        </w:tc>
      </w:tr>
      <w:tr w:rsidRPr="00CD3256" w:rsidR="002230CA" w:rsidTr="001D6060" w14:paraId="1846DB7D" w14:textId="77777777">
        <w:trPr>
          <w:trHeight w:val="508"/>
          <w:jc w:val="center"/>
        </w:trPr>
        <w:tc>
          <w:tcPr>
            <w:tcW w:w="0" w:type="auto"/>
            <w:vAlign w:val="center"/>
          </w:tcPr>
          <w:p w:rsidRPr="004F5892" w:rsidR="002230CA" w:rsidP="002230CA" w:rsidRDefault="004F5892" w14:paraId="42D59ABA" w14:textId="5E78B5AF">
            <w:pPr>
              <w:tabs>
                <w:tab w:val="left" w:pos="3960"/>
              </w:tabs>
              <w:spacing w:line="360" w:lineRule="auto"/>
              <w:ind w:firstLine="0"/>
              <w:rPr>
                <w:b/>
                <w:sz w:val="24"/>
                <w:szCs w:val="24"/>
                <w:lang w:val="vi-VN"/>
              </w:rPr>
            </w:pPr>
            <w:r>
              <w:rPr>
                <w:sz w:val="24"/>
                <w:szCs w:val="24"/>
              </w:rPr>
              <w:t>Hồ</w:t>
            </w:r>
            <w:r>
              <w:rPr>
                <w:sz w:val="24"/>
                <w:szCs w:val="24"/>
                <w:lang w:val="vi-VN"/>
              </w:rPr>
              <w:t xml:space="preserve"> Việt Anh</w:t>
            </w:r>
          </w:p>
        </w:tc>
        <w:tc>
          <w:tcPr>
            <w:tcW w:w="0" w:type="auto"/>
            <w:vAlign w:val="center"/>
          </w:tcPr>
          <w:p w:rsidRPr="001D6060" w:rsidR="002230CA" w:rsidP="002230CA" w:rsidRDefault="004F5892" w14:paraId="179DB574" w14:textId="573577D2">
            <w:pPr>
              <w:tabs>
                <w:tab w:val="left" w:pos="3960"/>
              </w:tabs>
              <w:spacing w:line="360" w:lineRule="auto"/>
              <w:ind w:firstLine="0"/>
              <w:rPr>
                <w:b/>
                <w:sz w:val="24"/>
                <w:szCs w:val="24"/>
              </w:rPr>
            </w:pPr>
            <w:r>
              <w:rPr>
                <w:sz w:val="24"/>
                <w:szCs w:val="24"/>
              </w:rPr>
              <w:t>20203655</w:t>
            </w:r>
          </w:p>
        </w:tc>
      </w:tr>
    </w:tbl>
    <w:p w:rsidRPr="001D6060" w:rsidR="00014E2E" w:rsidP="00BD0117" w:rsidRDefault="00BD0117" w14:paraId="616F8BE7" w14:textId="35D4A626">
      <w:pPr>
        <w:tabs>
          <w:tab w:val="left" w:pos="3960"/>
        </w:tabs>
        <w:spacing w:line="360" w:lineRule="auto"/>
        <w:rPr>
          <w:b/>
          <w:szCs w:val="26"/>
        </w:rPr>
      </w:pPr>
      <w:r>
        <w:rPr>
          <w:b/>
          <w:sz w:val="28"/>
          <w:szCs w:val="28"/>
        </w:rPr>
        <w:t xml:space="preserve">               </w:t>
      </w:r>
      <w:r w:rsidR="00C14C74">
        <w:rPr>
          <w:b/>
          <w:sz w:val="28"/>
          <w:szCs w:val="28"/>
        </w:rPr>
        <w:t xml:space="preserve">  </w:t>
      </w:r>
      <w:r w:rsidR="001D6060">
        <w:rPr>
          <w:b/>
          <w:sz w:val="28"/>
          <w:szCs w:val="28"/>
        </w:rPr>
        <w:t xml:space="preserve">              </w:t>
      </w:r>
      <w:r w:rsidRPr="001D6060">
        <w:rPr>
          <w:b/>
          <w:szCs w:val="26"/>
        </w:rPr>
        <w:t xml:space="preserve">Lớp: </w:t>
      </w:r>
      <w:r w:rsidR="00656EB5">
        <w:rPr>
          <w:b/>
          <w:szCs w:val="26"/>
        </w:rPr>
        <w:t>142050</w:t>
      </w:r>
      <w:r w:rsidR="004F5892">
        <w:rPr>
          <w:b/>
          <w:szCs w:val="26"/>
          <w:lang w:val="vi-VN"/>
        </w:rPr>
        <w:t xml:space="preserve"> Kỹ thuật vi xử lý</w:t>
      </w:r>
      <w:r w:rsidRPr="001D6060">
        <w:rPr>
          <w:b/>
          <w:szCs w:val="26"/>
        </w:rPr>
        <w:t xml:space="preserve"> </w:t>
      </w:r>
      <w:r w:rsidR="004F5892">
        <w:rPr>
          <w:b/>
          <w:szCs w:val="26"/>
        </w:rPr>
        <w:t>K65</w:t>
      </w:r>
    </w:p>
    <w:p w:rsidR="002508A3" w:rsidP="002508A3" w:rsidRDefault="00BD0117" w14:paraId="5A6252A3" w14:textId="77777777">
      <w:pPr>
        <w:tabs>
          <w:tab w:val="left" w:pos="3960"/>
        </w:tabs>
        <w:spacing w:line="240" w:lineRule="auto"/>
        <w:rPr>
          <w:sz w:val="28"/>
          <w:szCs w:val="28"/>
        </w:rPr>
      </w:pPr>
      <w:r>
        <w:rPr>
          <w:b/>
          <w:sz w:val="28"/>
          <w:szCs w:val="28"/>
        </w:rPr>
        <w:t xml:space="preserve">                        </w:t>
      </w:r>
      <w:r>
        <w:rPr>
          <w:sz w:val="28"/>
          <w:szCs w:val="28"/>
        </w:rPr>
        <w:t xml:space="preserve">                      </w:t>
      </w:r>
      <w:r w:rsidR="00C14C74">
        <w:rPr>
          <w:sz w:val="28"/>
          <w:szCs w:val="28"/>
        </w:rPr>
        <w:t xml:space="preserve">   </w:t>
      </w:r>
    </w:p>
    <w:p w:rsidRPr="001D6060" w:rsidR="001D1609" w:rsidP="002508A3" w:rsidRDefault="002508A3" w14:paraId="6279B73D" w14:textId="6B2D43E1">
      <w:pPr>
        <w:tabs>
          <w:tab w:val="left" w:pos="3960"/>
        </w:tabs>
        <w:spacing w:line="240" w:lineRule="auto"/>
        <w:rPr>
          <w:szCs w:val="26"/>
        </w:rPr>
      </w:pPr>
      <w:r>
        <w:rPr>
          <w:sz w:val="28"/>
          <w:szCs w:val="28"/>
        </w:rPr>
        <w:tab/>
      </w:r>
      <w:r w:rsidRPr="001D6060" w:rsidR="00BD0117">
        <w:rPr>
          <w:szCs w:val="26"/>
        </w:rPr>
        <w:t xml:space="preserve">Hà Nội, </w:t>
      </w:r>
      <w:r w:rsidR="004F5892">
        <w:rPr>
          <w:szCs w:val="26"/>
        </w:rPr>
        <w:t>07</w:t>
      </w:r>
      <w:r w:rsidRPr="001D6060" w:rsidR="00BD0117">
        <w:rPr>
          <w:szCs w:val="26"/>
        </w:rPr>
        <w:t>-</w:t>
      </w:r>
      <w:r w:rsidR="004F5892">
        <w:rPr>
          <w:szCs w:val="26"/>
        </w:rPr>
        <w:t>2023</w:t>
      </w:r>
    </w:p>
    <w:p w:rsidR="00145D4E" w:rsidP="00145D4E" w:rsidRDefault="00145D4E" w14:paraId="35FA72D4" w14:textId="77777777">
      <w:pPr>
        <w:keepNext/>
        <w:keepLines/>
        <w:pBdr>
          <w:top w:val="nil"/>
          <w:left w:val="nil"/>
          <w:bottom w:val="nil"/>
          <w:right w:val="nil"/>
          <w:between w:val="nil"/>
        </w:pBdr>
        <w:spacing w:before="0" w:after="600"/>
        <w:ind w:firstLine="0"/>
        <w:jc w:val="center"/>
        <w:rPr>
          <w:rFonts w:cs="Times New Roman"/>
          <w:b/>
          <w:color w:val="000000"/>
          <w:sz w:val="32"/>
          <w:szCs w:val="32"/>
        </w:rPr>
      </w:pPr>
      <w:r>
        <w:rPr>
          <w:rFonts w:cs="Times New Roman"/>
          <w:b/>
          <w:color w:val="000000"/>
          <w:sz w:val="32"/>
          <w:szCs w:val="32"/>
        </w:rPr>
        <w:t>LỜI NÓI ĐẦU</w:t>
      </w:r>
    </w:p>
    <w:p w:rsidR="00145D4E" w:rsidP="00145D4E" w:rsidRDefault="00145D4E" w14:paraId="64140901" w14:textId="4083DED5">
      <w:r>
        <w:t xml:space="preserve">Trong những năm trở lại đây, biến đổi khí </w:t>
      </w:r>
      <w:r w:rsidR="004F5892">
        <w:t>hậu</w:t>
      </w:r>
      <w:r w:rsidR="004F5892">
        <w:rPr>
          <w:lang w:val="vi-VN"/>
        </w:rPr>
        <w:t>, cháy nổ trong chung cư</w:t>
      </w:r>
      <w:r>
        <w:t xml:space="preserve"> đã và đang là một vấn đề nhức nhối không chỉ ở Việt Nam mà còn trên toàn thế giới. Đặc biệt tại nước ta, với vị thế là một quốc gia đang phát triển, chúng ta không chỉ phải chú trọng kế hoạch phát triển về kinh tế mà còn phải quan tâm đến vấn đề môi trường. Đó chính là nền tảng của một nền kinh tế bền vững với sức khỏe của mọi người dân được đảm bảo.</w:t>
      </w:r>
    </w:p>
    <w:p w:rsidR="00145D4E" w:rsidP="00145D4E" w:rsidRDefault="00145D4E" w14:paraId="6FAA4AF8" w14:textId="3B74FC67">
      <w:r>
        <w:t xml:space="preserve">Hiện nay, các chỉ số về chất lượng không </w:t>
      </w:r>
      <w:r w:rsidR="004F5892">
        <w:t>khí</w:t>
      </w:r>
      <w:r w:rsidR="004F5892">
        <w:rPr>
          <w:lang w:val="vi-VN"/>
        </w:rPr>
        <w:t>, cháy nổ tại</w:t>
      </w:r>
      <w:r>
        <w:t xml:space="preserve"> tại</w:t>
      </w:r>
      <w:r w:rsidR="004F5892">
        <w:rPr>
          <w:lang w:val="vi-VN"/>
        </w:rPr>
        <w:t xml:space="preserve"> các chung cư ở</w:t>
      </w:r>
      <w:r>
        <w:t xml:space="preserve"> Hà Nội thường xuyên ở mức báo động và xếp hạng ở mức tệ nhất trong khu vực. Từ thực trạng đó, những sản phẩm công nghệ ứng dụng đo lường và cảnh báo về chất lượng không khí là rất cần thiết, với mục đích giúp người sử dụng nắm bắt từ đó có những điều chỉnh trong sinh hoạt để cải thiện sức khỏe bản thân. </w:t>
      </w:r>
    </w:p>
    <w:p w:rsidR="00145D4E" w:rsidP="00145D4E" w:rsidRDefault="00145D4E" w14:paraId="730B039A" w14:textId="01E6489E">
      <w:r>
        <w:t>Trong quá trình học học phần “Kỹ thuật vi xử lý”, nhóm chúng em đã nhận thấy rằng có thể áp dụng được những kiến thức đã học vào một sản phẩm thực tiễn với đề tài “Đo lường chất lượng không khí</w:t>
      </w:r>
      <w:r w:rsidR="004F5892">
        <w:rPr>
          <w:lang w:val="vi-VN"/>
        </w:rPr>
        <w:t xml:space="preserve"> và cảnh báo cháy</w:t>
      </w:r>
      <w:r>
        <w:t>”. Đây là cơ hội tốt để chúng em vận dụng vào thực tế và củng cố thêm những lý thuyết đã học trên lớp, ngoài ra còn có thể tìm hiểu nhiều kiến thức vận dụng liên quan khác trong quá trình làm việc.</w:t>
      </w:r>
    </w:p>
    <w:p w:rsidR="00145D4E" w:rsidP="00145D4E" w:rsidRDefault="00145D4E" w14:paraId="0896205D" w14:textId="77777777">
      <w:r>
        <w:t>Nhóm chúng em xin được gửi lời cảm ơn chân thành đến TS Hàn Huy Dũng - Viện Điện tử - Viễn thông đã nhiệt tình hướng dẫn và hỗ trợ nhóm trong suốt quá trình tìm hiểu và hoàn thành bài tập lớn này!</w:t>
      </w:r>
    </w:p>
    <w:p w:rsidR="00145D4E" w:rsidRDefault="00145D4E" w14:paraId="1D0477F9" w14:textId="77777777">
      <w:pPr>
        <w:rPr>
          <w:rFonts w:cs="Times New Roman"/>
          <w:b/>
          <w:color w:val="000000"/>
          <w:sz w:val="32"/>
          <w:szCs w:val="32"/>
        </w:rPr>
      </w:pPr>
      <w:r>
        <w:rPr>
          <w:rFonts w:cs="Times New Roman"/>
          <w:b/>
          <w:color w:val="000000"/>
          <w:sz w:val="32"/>
          <w:szCs w:val="32"/>
        </w:rPr>
        <w:br w:type="page"/>
      </w:r>
    </w:p>
    <w:p w:rsidR="0000645C" w:rsidRDefault="00204F53" w14:paraId="2780457D" w14:textId="468FFDB2">
      <w:pPr>
        <w:keepNext/>
        <w:keepLines/>
        <w:pBdr>
          <w:top w:val="nil"/>
          <w:left w:val="nil"/>
          <w:bottom w:val="nil"/>
          <w:right w:val="nil"/>
          <w:between w:val="nil"/>
        </w:pBdr>
        <w:spacing w:before="0" w:after="600"/>
        <w:ind w:firstLine="0"/>
        <w:jc w:val="center"/>
        <w:rPr>
          <w:rFonts w:cs="Times New Roman"/>
          <w:b/>
          <w:color w:val="000000"/>
          <w:sz w:val="32"/>
          <w:szCs w:val="32"/>
        </w:rPr>
      </w:pPr>
      <w:r>
        <w:rPr>
          <w:rFonts w:cs="Times New Roman"/>
          <w:b/>
          <w:color w:val="000000"/>
          <w:sz w:val="32"/>
          <w:szCs w:val="32"/>
        </w:rPr>
        <w:t>MỤC LỤC</w:t>
      </w:r>
    </w:p>
    <w:sdt>
      <w:sdtPr>
        <w:rPr>
          <w:rFonts w:ascii="Times New Roman" w:hAnsi="Times New Roman" w:eastAsia="Times New Roman" w:cs="Angsana New"/>
          <w:color w:val="auto"/>
          <w:kern w:val="2"/>
          <w:sz w:val="26"/>
          <w:szCs w:val="20"/>
        </w:rPr>
        <w:id w:val="249088026"/>
        <w:docPartObj>
          <w:docPartGallery w:val="Table of Contents"/>
          <w:docPartUnique/>
        </w:docPartObj>
      </w:sdtPr>
      <w:sdtEndPr>
        <w:rPr>
          <w:b/>
          <w:bCs/>
          <w:noProof/>
        </w:rPr>
      </w:sdtEndPr>
      <w:sdtContent>
        <w:p w:rsidR="006A78BE" w:rsidRDefault="006A78BE" w14:paraId="4B666D75" w14:textId="65238805">
          <w:pPr>
            <w:pStyle w:val="TOCHeading"/>
          </w:pPr>
        </w:p>
        <w:p w:rsidR="00D602FC" w:rsidRDefault="006A78BE" w14:paraId="1127F09E" w14:textId="12716106">
          <w:pPr>
            <w:pStyle w:val="TOC1"/>
            <w:tabs>
              <w:tab w:val="left" w:pos="1890"/>
              <w:tab w:val="right" w:leader="dot" w:pos="9111"/>
            </w:tabs>
            <w:rPr>
              <w:rFonts w:asciiTheme="minorHAnsi" w:hAnsiTheme="minorHAnsi" w:eastAsiaTheme="minorEastAsia" w:cstheme="minorBidi"/>
              <w:noProof/>
              <w:sz w:val="22"/>
              <w:szCs w:val="22"/>
              <w14:ligatures w14:val="standardContextual"/>
            </w:rPr>
          </w:pPr>
          <w:r>
            <w:fldChar w:fldCharType="begin"/>
          </w:r>
          <w:r>
            <w:instrText xml:space="preserve"> TOC \o "1-3" \h \z \u </w:instrText>
          </w:r>
          <w:r>
            <w:fldChar w:fldCharType="separate"/>
          </w:r>
          <w:hyperlink w:history="1" w:anchor="_Toc140909002">
            <w:r w:rsidRPr="00FB7962" w:rsidR="00D602FC">
              <w:rPr>
                <w:rStyle w:val="Hyperlink"/>
                <w:noProof/>
              </w:rPr>
              <w:t>CHƯƠNG 1.</w:t>
            </w:r>
            <w:r w:rsidR="00D602FC">
              <w:rPr>
                <w:rFonts w:asciiTheme="minorHAnsi" w:hAnsiTheme="minorHAnsi" w:eastAsiaTheme="minorEastAsia" w:cstheme="minorBidi"/>
                <w:noProof/>
                <w:sz w:val="22"/>
                <w:szCs w:val="22"/>
                <w14:ligatures w14:val="standardContextual"/>
              </w:rPr>
              <w:tab/>
            </w:r>
            <w:r w:rsidRPr="00FB7962" w:rsidR="00D602FC">
              <w:rPr>
                <w:rStyle w:val="Hyperlink"/>
                <w:noProof/>
              </w:rPr>
              <w:t>GIỚI THIỆU</w:t>
            </w:r>
            <w:r w:rsidR="00D602FC">
              <w:rPr>
                <w:noProof/>
                <w:webHidden/>
              </w:rPr>
              <w:tab/>
            </w:r>
            <w:r w:rsidR="00D602FC">
              <w:rPr>
                <w:noProof/>
                <w:webHidden/>
              </w:rPr>
              <w:fldChar w:fldCharType="begin"/>
            </w:r>
            <w:r w:rsidR="00D602FC">
              <w:rPr>
                <w:noProof/>
                <w:webHidden/>
              </w:rPr>
              <w:instrText xml:space="preserve"> PAGEREF _Toc140909002 \h </w:instrText>
            </w:r>
            <w:r w:rsidR="00D602FC">
              <w:rPr>
                <w:noProof/>
                <w:webHidden/>
              </w:rPr>
            </w:r>
            <w:r w:rsidR="00D602FC">
              <w:rPr>
                <w:noProof/>
                <w:webHidden/>
              </w:rPr>
              <w:fldChar w:fldCharType="separate"/>
            </w:r>
            <w:r w:rsidR="00EC17BA">
              <w:rPr>
                <w:noProof/>
                <w:webHidden/>
              </w:rPr>
              <w:t>6</w:t>
            </w:r>
            <w:r w:rsidR="00D602FC">
              <w:rPr>
                <w:noProof/>
                <w:webHidden/>
              </w:rPr>
              <w:fldChar w:fldCharType="end"/>
            </w:r>
          </w:hyperlink>
        </w:p>
        <w:p w:rsidR="00D602FC" w:rsidRDefault="00A11279" w14:paraId="44469C30" w14:textId="7C5636A4">
          <w:pPr>
            <w:pStyle w:val="TOC2"/>
            <w:tabs>
              <w:tab w:val="left" w:pos="1100"/>
              <w:tab w:val="right" w:leader="dot" w:pos="9111"/>
            </w:tabs>
            <w:rPr>
              <w:rFonts w:asciiTheme="minorHAnsi" w:hAnsiTheme="minorHAnsi" w:eastAsiaTheme="minorEastAsia" w:cstheme="minorBidi"/>
              <w:noProof/>
              <w:sz w:val="22"/>
              <w:szCs w:val="22"/>
              <w14:ligatures w14:val="standardContextual"/>
            </w:rPr>
          </w:pPr>
          <w:hyperlink w:history="1" w:anchor="_Toc140909003">
            <w:r w:rsidRPr="00FB7962" w:rsidR="00D602FC">
              <w:rPr>
                <w:rStyle w:val="Hyperlink"/>
                <w:noProof/>
              </w:rPr>
              <w:t>1.1</w:t>
            </w:r>
            <w:r w:rsidR="00D602FC">
              <w:rPr>
                <w:rFonts w:asciiTheme="minorHAnsi" w:hAnsiTheme="minorHAnsi" w:eastAsiaTheme="minorEastAsia" w:cstheme="minorBidi"/>
                <w:noProof/>
                <w:sz w:val="22"/>
                <w:szCs w:val="22"/>
                <w14:ligatures w14:val="standardContextual"/>
              </w:rPr>
              <w:tab/>
            </w:r>
            <w:r w:rsidRPr="00FB7962" w:rsidR="00D602FC">
              <w:rPr>
                <w:rStyle w:val="Hyperlink"/>
                <w:noProof/>
              </w:rPr>
              <w:t>Đặt vấn đề</w:t>
            </w:r>
            <w:r w:rsidR="00D602FC">
              <w:rPr>
                <w:noProof/>
                <w:webHidden/>
              </w:rPr>
              <w:tab/>
            </w:r>
            <w:r w:rsidR="00D602FC">
              <w:rPr>
                <w:noProof/>
                <w:webHidden/>
              </w:rPr>
              <w:fldChar w:fldCharType="begin"/>
            </w:r>
            <w:r w:rsidR="00D602FC">
              <w:rPr>
                <w:noProof/>
                <w:webHidden/>
              </w:rPr>
              <w:instrText xml:space="preserve"> PAGEREF _Toc140909003 \h </w:instrText>
            </w:r>
            <w:r w:rsidR="00D602FC">
              <w:rPr>
                <w:noProof/>
                <w:webHidden/>
              </w:rPr>
            </w:r>
            <w:r w:rsidR="00D602FC">
              <w:rPr>
                <w:noProof/>
                <w:webHidden/>
              </w:rPr>
              <w:fldChar w:fldCharType="separate"/>
            </w:r>
            <w:r w:rsidR="00EC17BA">
              <w:rPr>
                <w:noProof/>
                <w:webHidden/>
              </w:rPr>
              <w:t>6</w:t>
            </w:r>
            <w:r w:rsidR="00D602FC">
              <w:rPr>
                <w:noProof/>
                <w:webHidden/>
              </w:rPr>
              <w:fldChar w:fldCharType="end"/>
            </w:r>
          </w:hyperlink>
        </w:p>
        <w:p w:rsidR="00D602FC" w:rsidRDefault="00A11279" w14:paraId="63E2BF84" w14:textId="18F2B145">
          <w:pPr>
            <w:pStyle w:val="TOC2"/>
            <w:tabs>
              <w:tab w:val="left" w:pos="1100"/>
              <w:tab w:val="right" w:leader="dot" w:pos="9111"/>
            </w:tabs>
            <w:rPr>
              <w:rFonts w:asciiTheme="minorHAnsi" w:hAnsiTheme="minorHAnsi" w:eastAsiaTheme="minorEastAsia" w:cstheme="minorBidi"/>
              <w:noProof/>
              <w:sz w:val="22"/>
              <w:szCs w:val="22"/>
              <w14:ligatures w14:val="standardContextual"/>
            </w:rPr>
          </w:pPr>
          <w:hyperlink w:history="1" w:anchor="_Toc140909004">
            <w:r w:rsidRPr="00FB7962" w:rsidR="00D602FC">
              <w:rPr>
                <w:rStyle w:val="Hyperlink"/>
                <w:noProof/>
              </w:rPr>
              <w:t>1.2</w:t>
            </w:r>
            <w:r w:rsidR="00D602FC">
              <w:rPr>
                <w:rFonts w:asciiTheme="minorHAnsi" w:hAnsiTheme="minorHAnsi" w:eastAsiaTheme="minorEastAsia" w:cstheme="minorBidi"/>
                <w:noProof/>
                <w:sz w:val="22"/>
                <w:szCs w:val="22"/>
                <w14:ligatures w14:val="standardContextual"/>
              </w:rPr>
              <w:tab/>
            </w:r>
            <w:r w:rsidRPr="00FB7962" w:rsidR="00D602FC">
              <w:rPr>
                <w:rStyle w:val="Hyperlink"/>
                <w:noProof/>
              </w:rPr>
              <w:t>Giới thiệu đề tài</w:t>
            </w:r>
            <w:r w:rsidR="00D602FC">
              <w:rPr>
                <w:noProof/>
                <w:webHidden/>
              </w:rPr>
              <w:tab/>
            </w:r>
            <w:r w:rsidR="00D602FC">
              <w:rPr>
                <w:noProof/>
                <w:webHidden/>
              </w:rPr>
              <w:fldChar w:fldCharType="begin"/>
            </w:r>
            <w:r w:rsidR="00D602FC">
              <w:rPr>
                <w:noProof/>
                <w:webHidden/>
              </w:rPr>
              <w:instrText xml:space="preserve"> PAGEREF _Toc140909004 \h </w:instrText>
            </w:r>
            <w:r w:rsidR="00D602FC">
              <w:rPr>
                <w:noProof/>
                <w:webHidden/>
              </w:rPr>
            </w:r>
            <w:r w:rsidR="00D602FC">
              <w:rPr>
                <w:noProof/>
                <w:webHidden/>
              </w:rPr>
              <w:fldChar w:fldCharType="separate"/>
            </w:r>
            <w:r w:rsidR="00EC17BA">
              <w:rPr>
                <w:noProof/>
                <w:webHidden/>
              </w:rPr>
              <w:t>6</w:t>
            </w:r>
            <w:r w:rsidR="00D602FC">
              <w:rPr>
                <w:noProof/>
                <w:webHidden/>
              </w:rPr>
              <w:fldChar w:fldCharType="end"/>
            </w:r>
          </w:hyperlink>
        </w:p>
        <w:p w:rsidR="00D602FC" w:rsidRDefault="00A11279" w14:paraId="0CDA223E" w14:textId="33F935D8">
          <w:pPr>
            <w:pStyle w:val="TOC2"/>
            <w:tabs>
              <w:tab w:val="left" w:pos="1100"/>
              <w:tab w:val="right" w:leader="dot" w:pos="9111"/>
            </w:tabs>
            <w:rPr>
              <w:rFonts w:asciiTheme="minorHAnsi" w:hAnsiTheme="minorHAnsi" w:eastAsiaTheme="minorEastAsia" w:cstheme="minorBidi"/>
              <w:noProof/>
              <w:sz w:val="22"/>
              <w:szCs w:val="22"/>
              <w14:ligatures w14:val="standardContextual"/>
            </w:rPr>
          </w:pPr>
          <w:hyperlink w:history="1" w:anchor="_Toc140909005">
            <w:r w:rsidRPr="00FB7962" w:rsidR="00D602FC">
              <w:rPr>
                <w:rStyle w:val="Hyperlink"/>
                <w:noProof/>
              </w:rPr>
              <w:t>1.3</w:t>
            </w:r>
            <w:r w:rsidR="00D602FC">
              <w:rPr>
                <w:rFonts w:asciiTheme="minorHAnsi" w:hAnsiTheme="minorHAnsi" w:eastAsiaTheme="minorEastAsia" w:cstheme="minorBidi"/>
                <w:noProof/>
                <w:sz w:val="22"/>
                <w:szCs w:val="22"/>
                <w14:ligatures w14:val="standardContextual"/>
              </w:rPr>
              <w:tab/>
            </w:r>
            <w:r w:rsidRPr="00FB7962" w:rsidR="00D602FC">
              <w:rPr>
                <w:rStyle w:val="Hyperlink"/>
                <w:noProof/>
              </w:rPr>
              <w:t>Phân công công việc</w:t>
            </w:r>
            <w:r w:rsidR="00D602FC">
              <w:rPr>
                <w:noProof/>
                <w:webHidden/>
              </w:rPr>
              <w:tab/>
            </w:r>
            <w:r w:rsidR="00D602FC">
              <w:rPr>
                <w:noProof/>
                <w:webHidden/>
              </w:rPr>
              <w:fldChar w:fldCharType="begin"/>
            </w:r>
            <w:r w:rsidR="00D602FC">
              <w:rPr>
                <w:noProof/>
                <w:webHidden/>
              </w:rPr>
              <w:instrText xml:space="preserve"> PAGEREF _Toc140909005 \h </w:instrText>
            </w:r>
            <w:r w:rsidR="00D602FC">
              <w:rPr>
                <w:noProof/>
                <w:webHidden/>
              </w:rPr>
            </w:r>
            <w:r w:rsidR="00D602FC">
              <w:rPr>
                <w:noProof/>
                <w:webHidden/>
              </w:rPr>
              <w:fldChar w:fldCharType="separate"/>
            </w:r>
            <w:r w:rsidR="00EC17BA">
              <w:rPr>
                <w:noProof/>
                <w:webHidden/>
              </w:rPr>
              <w:t>7</w:t>
            </w:r>
            <w:r w:rsidR="00D602FC">
              <w:rPr>
                <w:noProof/>
                <w:webHidden/>
              </w:rPr>
              <w:fldChar w:fldCharType="end"/>
            </w:r>
          </w:hyperlink>
        </w:p>
        <w:p w:rsidR="00D602FC" w:rsidRDefault="00A11279" w14:paraId="27605E98" w14:textId="06A47D3F">
          <w:pPr>
            <w:pStyle w:val="TOC1"/>
            <w:tabs>
              <w:tab w:val="left" w:pos="1890"/>
              <w:tab w:val="right" w:leader="dot" w:pos="9111"/>
            </w:tabs>
            <w:rPr>
              <w:rFonts w:asciiTheme="minorHAnsi" w:hAnsiTheme="minorHAnsi" w:eastAsiaTheme="minorEastAsia" w:cstheme="minorBidi"/>
              <w:noProof/>
              <w:sz w:val="22"/>
              <w:szCs w:val="22"/>
              <w14:ligatures w14:val="standardContextual"/>
            </w:rPr>
          </w:pPr>
          <w:hyperlink w:history="1" w:anchor="_Toc140909006">
            <w:r w:rsidRPr="00FB7962" w:rsidR="00D602FC">
              <w:rPr>
                <w:rStyle w:val="Hyperlink"/>
                <w:noProof/>
              </w:rPr>
              <w:t>CHƯƠNG 2.</w:t>
            </w:r>
            <w:r w:rsidR="00D602FC">
              <w:rPr>
                <w:rFonts w:asciiTheme="minorHAnsi" w:hAnsiTheme="minorHAnsi" w:eastAsiaTheme="minorEastAsia" w:cstheme="minorBidi"/>
                <w:noProof/>
                <w:sz w:val="22"/>
                <w:szCs w:val="22"/>
                <w14:ligatures w14:val="standardContextual"/>
              </w:rPr>
              <w:tab/>
            </w:r>
            <w:r w:rsidRPr="00FB7962" w:rsidR="00D602FC">
              <w:rPr>
                <w:rStyle w:val="Hyperlink"/>
                <w:noProof/>
              </w:rPr>
              <w:t>PHÂN TÍCH HỆ THỐNG</w:t>
            </w:r>
            <w:r w:rsidR="00D602FC">
              <w:rPr>
                <w:noProof/>
                <w:webHidden/>
              </w:rPr>
              <w:tab/>
            </w:r>
            <w:r w:rsidR="00D602FC">
              <w:rPr>
                <w:noProof/>
                <w:webHidden/>
              </w:rPr>
              <w:fldChar w:fldCharType="begin"/>
            </w:r>
            <w:r w:rsidR="00D602FC">
              <w:rPr>
                <w:noProof/>
                <w:webHidden/>
              </w:rPr>
              <w:instrText xml:space="preserve"> PAGEREF _Toc140909006 \h </w:instrText>
            </w:r>
            <w:r w:rsidR="00D602FC">
              <w:rPr>
                <w:noProof/>
                <w:webHidden/>
              </w:rPr>
            </w:r>
            <w:r w:rsidR="00D602FC">
              <w:rPr>
                <w:noProof/>
                <w:webHidden/>
              </w:rPr>
              <w:fldChar w:fldCharType="separate"/>
            </w:r>
            <w:r w:rsidR="00EC17BA">
              <w:rPr>
                <w:noProof/>
                <w:webHidden/>
              </w:rPr>
              <w:t>9</w:t>
            </w:r>
            <w:r w:rsidR="00D602FC">
              <w:rPr>
                <w:noProof/>
                <w:webHidden/>
              </w:rPr>
              <w:fldChar w:fldCharType="end"/>
            </w:r>
          </w:hyperlink>
        </w:p>
        <w:p w:rsidR="00D602FC" w:rsidRDefault="00A11279" w14:paraId="3719BE4B" w14:textId="25408238">
          <w:pPr>
            <w:pStyle w:val="TOC2"/>
            <w:tabs>
              <w:tab w:val="left" w:pos="1100"/>
              <w:tab w:val="right" w:leader="dot" w:pos="9111"/>
            </w:tabs>
            <w:rPr>
              <w:rFonts w:asciiTheme="minorHAnsi" w:hAnsiTheme="minorHAnsi" w:eastAsiaTheme="minorEastAsia" w:cstheme="minorBidi"/>
              <w:noProof/>
              <w:sz w:val="22"/>
              <w:szCs w:val="22"/>
              <w14:ligatures w14:val="standardContextual"/>
            </w:rPr>
          </w:pPr>
          <w:hyperlink w:history="1" w:anchor="_Toc140909007">
            <w:r w:rsidRPr="00FB7962" w:rsidR="00D602FC">
              <w:rPr>
                <w:rStyle w:val="Hyperlink"/>
                <w:noProof/>
              </w:rPr>
              <w:t>2.1</w:t>
            </w:r>
            <w:r w:rsidR="00D602FC">
              <w:rPr>
                <w:rFonts w:asciiTheme="minorHAnsi" w:hAnsiTheme="minorHAnsi" w:eastAsiaTheme="minorEastAsia" w:cstheme="minorBidi"/>
                <w:noProof/>
                <w:sz w:val="22"/>
                <w:szCs w:val="22"/>
                <w14:ligatures w14:val="standardContextual"/>
              </w:rPr>
              <w:tab/>
            </w:r>
            <w:r w:rsidRPr="00FB7962" w:rsidR="00D602FC">
              <w:rPr>
                <w:rStyle w:val="Hyperlink"/>
                <w:noProof/>
              </w:rPr>
              <w:t>Các sản phẩm đã có trên thị trường</w:t>
            </w:r>
            <w:r w:rsidR="00D602FC">
              <w:rPr>
                <w:noProof/>
                <w:webHidden/>
              </w:rPr>
              <w:tab/>
            </w:r>
            <w:r w:rsidR="00D602FC">
              <w:rPr>
                <w:noProof/>
                <w:webHidden/>
              </w:rPr>
              <w:fldChar w:fldCharType="begin"/>
            </w:r>
            <w:r w:rsidR="00D602FC">
              <w:rPr>
                <w:noProof/>
                <w:webHidden/>
              </w:rPr>
              <w:instrText xml:space="preserve"> PAGEREF _Toc140909007 \h </w:instrText>
            </w:r>
            <w:r w:rsidR="00D602FC">
              <w:rPr>
                <w:noProof/>
                <w:webHidden/>
              </w:rPr>
            </w:r>
            <w:r w:rsidR="00D602FC">
              <w:rPr>
                <w:noProof/>
                <w:webHidden/>
              </w:rPr>
              <w:fldChar w:fldCharType="separate"/>
            </w:r>
            <w:r w:rsidR="00EC17BA">
              <w:rPr>
                <w:noProof/>
                <w:webHidden/>
              </w:rPr>
              <w:t>9</w:t>
            </w:r>
            <w:r w:rsidR="00D602FC">
              <w:rPr>
                <w:noProof/>
                <w:webHidden/>
              </w:rPr>
              <w:fldChar w:fldCharType="end"/>
            </w:r>
          </w:hyperlink>
        </w:p>
        <w:p w:rsidR="00D602FC" w:rsidRDefault="00A11279" w14:paraId="71A60B40" w14:textId="736399FD">
          <w:pPr>
            <w:pStyle w:val="TOC2"/>
            <w:tabs>
              <w:tab w:val="left" w:pos="1100"/>
              <w:tab w:val="right" w:leader="dot" w:pos="9111"/>
            </w:tabs>
            <w:rPr>
              <w:rFonts w:asciiTheme="minorHAnsi" w:hAnsiTheme="minorHAnsi" w:eastAsiaTheme="minorEastAsia" w:cstheme="minorBidi"/>
              <w:noProof/>
              <w:sz w:val="22"/>
              <w:szCs w:val="22"/>
              <w14:ligatures w14:val="standardContextual"/>
            </w:rPr>
          </w:pPr>
          <w:hyperlink w:history="1" w:anchor="_Toc140909008">
            <w:r w:rsidRPr="00FB7962" w:rsidR="00D602FC">
              <w:rPr>
                <w:rStyle w:val="Hyperlink"/>
                <w:noProof/>
              </w:rPr>
              <w:t>2.2</w:t>
            </w:r>
            <w:r w:rsidR="00D602FC">
              <w:rPr>
                <w:rFonts w:asciiTheme="minorHAnsi" w:hAnsiTheme="minorHAnsi" w:eastAsiaTheme="minorEastAsia" w:cstheme="minorBidi"/>
                <w:noProof/>
                <w:sz w:val="22"/>
                <w:szCs w:val="22"/>
                <w14:ligatures w14:val="standardContextual"/>
              </w:rPr>
              <w:tab/>
            </w:r>
            <w:r w:rsidRPr="00FB7962" w:rsidR="00D602FC">
              <w:rPr>
                <w:rStyle w:val="Hyperlink"/>
                <w:noProof/>
              </w:rPr>
              <w:t>Yêu cầu chức năng</w:t>
            </w:r>
            <w:r w:rsidR="00D602FC">
              <w:rPr>
                <w:noProof/>
                <w:webHidden/>
              </w:rPr>
              <w:tab/>
            </w:r>
            <w:r w:rsidR="00D602FC">
              <w:rPr>
                <w:noProof/>
                <w:webHidden/>
              </w:rPr>
              <w:fldChar w:fldCharType="begin"/>
            </w:r>
            <w:r w:rsidR="00D602FC">
              <w:rPr>
                <w:noProof/>
                <w:webHidden/>
              </w:rPr>
              <w:instrText xml:space="preserve"> PAGEREF _Toc140909008 \h </w:instrText>
            </w:r>
            <w:r w:rsidR="00D602FC">
              <w:rPr>
                <w:noProof/>
                <w:webHidden/>
              </w:rPr>
            </w:r>
            <w:r w:rsidR="00D602FC">
              <w:rPr>
                <w:noProof/>
                <w:webHidden/>
              </w:rPr>
              <w:fldChar w:fldCharType="separate"/>
            </w:r>
            <w:r w:rsidR="00EC17BA">
              <w:rPr>
                <w:noProof/>
                <w:webHidden/>
              </w:rPr>
              <w:t>11</w:t>
            </w:r>
            <w:r w:rsidR="00D602FC">
              <w:rPr>
                <w:noProof/>
                <w:webHidden/>
              </w:rPr>
              <w:fldChar w:fldCharType="end"/>
            </w:r>
          </w:hyperlink>
        </w:p>
        <w:p w:rsidR="00D602FC" w:rsidRDefault="00A11279" w14:paraId="0A0A8572" w14:textId="53071232">
          <w:pPr>
            <w:pStyle w:val="TOC2"/>
            <w:tabs>
              <w:tab w:val="left" w:pos="1100"/>
              <w:tab w:val="right" w:leader="dot" w:pos="9111"/>
            </w:tabs>
            <w:rPr>
              <w:rFonts w:asciiTheme="minorHAnsi" w:hAnsiTheme="minorHAnsi" w:eastAsiaTheme="minorEastAsia" w:cstheme="minorBidi"/>
              <w:noProof/>
              <w:sz w:val="22"/>
              <w:szCs w:val="22"/>
              <w14:ligatures w14:val="standardContextual"/>
            </w:rPr>
          </w:pPr>
          <w:hyperlink w:history="1" w:anchor="_Toc140909009">
            <w:r w:rsidRPr="00FB7962" w:rsidR="00D602FC">
              <w:rPr>
                <w:rStyle w:val="Hyperlink"/>
                <w:noProof/>
              </w:rPr>
              <w:t>2.3</w:t>
            </w:r>
            <w:r w:rsidR="00D602FC">
              <w:rPr>
                <w:rFonts w:asciiTheme="minorHAnsi" w:hAnsiTheme="minorHAnsi" w:eastAsiaTheme="minorEastAsia" w:cstheme="minorBidi"/>
                <w:noProof/>
                <w:sz w:val="22"/>
                <w:szCs w:val="22"/>
                <w14:ligatures w14:val="standardContextual"/>
              </w:rPr>
              <w:tab/>
            </w:r>
            <w:r w:rsidRPr="00FB7962" w:rsidR="00D602FC">
              <w:rPr>
                <w:rStyle w:val="Hyperlink"/>
                <w:noProof/>
              </w:rPr>
              <w:t>Yêu cầu phi chức năng</w:t>
            </w:r>
            <w:r w:rsidR="00D602FC">
              <w:rPr>
                <w:noProof/>
                <w:webHidden/>
              </w:rPr>
              <w:tab/>
            </w:r>
            <w:r w:rsidR="00D602FC">
              <w:rPr>
                <w:noProof/>
                <w:webHidden/>
              </w:rPr>
              <w:fldChar w:fldCharType="begin"/>
            </w:r>
            <w:r w:rsidR="00D602FC">
              <w:rPr>
                <w:noProof/>
                <w:webHidden/>
              </w:rPr>
              <w:instrText xml:space="preserve"> PAGEREF _Toc140909009 \h </w:instrText>
            </w:r>
            <w:r w:rsidR="00D602FC">
              <w:rPr>
                <w:noProof/>
                <w:webHidden/>
              </w:rPr>
            </w:r>
            <w:r w:rsidR="00D602FC">
              <w:rPr>
                <w:noProof/>
                <w:webHidden/>
              </w:rPr>
              <w:fldChar w:fldCharType="separate"/>
            </w:r>
            <w:r w:rsidR="00EC17BA">
              <w:rPr>
                <w:noProof/>
                <w:webHidden/>
              </w:rPr>
              <w:t>11</w:t>
            </w:r>
            <w:r w:rsidR="00D602FC">
              <w:rPr>
                <w:noProof/>
                <w:webHidden/>
              </w:rPr>
              <w:fldChar w:fldCharType="end"/>
            </w:r>
          </w:hyperlink>
        </w:p>
        <w:p w:rsidR="00D602FC" w:rsidRDefault="00A11279" w14:paraId="50AE2F2B" w14:textId="4ECAE15A">
          <w:pPr>
            <w:pStyle w:val="TOC3"/>
            <w:tabs>
              <w:tab w:val="left" w:pos="1760"/>
              <w:tab w:val="right" w:leader="dot" w:pos="9111"/>
            </w:tabs>
            <w:rPr>
              <w:rFonts w:asciiTheme="minorHAnsi" w:hAnsiTheme="minorHAnsi" w:eastAsiaTheme="minorEastAsia" w:cstheme="minorBidi"/>
              <w:noProof/>
              <w:sz w:val="22"/>
              <w:szCs w:val="22"/>
              <w14:ligatures w14:val="standardContextual"/>
            </w:rPr>
          </w:pPr>
          <w:hyperlink w:history="1" w:anchor="_Toc140909010">
            <w:r w:rsidRPr="00FB7962" w:rsidR="00D602FC">
              <w:rPr>
                <w:rStyle w:val="Hyperlink"/>
                <w:noProof/>
              </w:rPr>
              <w:t>2.3.1</w:t>
            </w:r>
            <w:r w:rsidR="00D602FC">
              <w:rPr>
                <w:rFonts w:asciiTheme="minorHAnsi" w:hAnsiTheme="minorHAnsi" w:eastAsiaTheme="minorEastAsia" w:cstheme="minorBidi"/>
                <w:noProof/>
                <w:sz w:val="22"/>
                <w:szCs w:val="22"/>
                <w14:ligatures w14:val="standardContextual"/>
              </w:rPr>
              <w:tab/>
            </w:r>
            <w:r w:rsidRPr="00FB7962" w:rsidR="00D602FC">
              <w:rPr>
                <w:rStyle w:val="Hyperlink"/>
                <w:noProof/>
              </w:rPr>
              <w:t>Giao diện web thân thiện</w:t>
            </w:r>
            <w:r w:rsidR="00D602FC">
              <w:rPr>
                <w:noProof/>
                <w:webHidden/>
              </w:rPr>
              <w:tab/>
            </w:r>
            <w:r w:rsidR="00D602FC">
              <w:rPr>
                <w:noProof/>
                <w:webHidden/>
              </w:rPr>
              <w:fldChar w:fldCharType="begin"/>
            </w:r>
            <w:r w:rsidR="00D602FC">
              <w:rPr>
                <w:noProof/>
                <w:webHidden/>
              </w:rPr>
              <w:instrText xml:space="preserve"> PAGEREF _Toc140909010 \h </w:instrText>
            </w:r>
            <w:r w:rsidR="00D602FC">
              <w:rPr>
                <w:noProof/>
                <w:webHidden/>
              </w:rPr>
            </w:r>
            <w:r w:rsidR="00D602FC">
              <w:rPr>
                <w:noProof/>
                <w:webHidden/>
              </w:rPr>
              <w:fldChar w:fldCharType="separate"/>
            </w:r>
            <w:r w:rsidR="00EC17BA">
              <w:rPr>
                <w:noProof/>
                <w:webHidden/>
              </w:rPr>
              <w:t>11</w:t>
            </w:r>
            <w:r w:rsidR="00D602FC">
              <w:rPr>
                <w:noProof/>
                <w:webHidden/>
              </w:rPr>
              <w:fldChar w:fldCharType="end"/>
            </w:r>
          </w:hyperlink>
        </w:p>
        <w:p w:rsidR="00D602FC" w:rsidRDefault="00A11279" w14:paraId="45546CC5" w14:textId="619ED7C6">
          <w:pPr>
            <w:pStyle w:val="TOC3"/>
            <w:tabs>
              <w:tab w:val="left" w:pos="1760"/>
              <w:tab w:val="right" w:leader="dot" w:pos="9111"/>
            </w:tabs>
            <w:rPr>
              <w:rFonts w:asciiTheme="minorHAnsi" w:hAnsiTheme="minorHAnsi" w:eastAsiaTheme="minorEastAsia" w:cstheme="minorBidi"/>
              <w:noProof/>
              <w:sz w:val="22"/>
              <w:szCs w:val="22"/>
              <w14:ligatures w14:val="standardContextual"/>
            </w:rPr>
          </w:pPr>
          <w:hyperlink w:history="1" w:anchor="_Toc140909011">
            <w:r w:rsidRPr="00FB7962" w:rsidR="00D602FC">
              <w:rPr>
                <w:rStyle w:val="Hyperlink"/>
                <w:noProof/>
              </w:rPr>
              <w:t>2.3.2</w:t>
            </w:r>
            <w:r w:rsidR="00D602FC">
              <w:rPr>
                <w:rFonts w:asciiTheme="minorHAnsi" w:hAnsiTheme="minorHAnsi" w:eastAsiaTheme="minorEastAsia" w:cstheme="minorBidi"/>
                <w:noProof/>
                <w:sz w:val="22"/>
                <w:szCs w:val="22"/>
                <w14:ligatures w14:val="standardContextual"/>
              </w:rPr>
              <w:tab/>
            </w:r>
            <w:r w:rsidRPr="00FB7962" w:rsidR="00D602FC">
              <w:rPr>
                <w:rStyle w:val="Hyperlink"/>
                <w:noProof/>
              </w:rPr>
              <w:t>Thiết kế nhỏ gọn</w:t>
            </w:r>
            <w:r w:rsidR="00D602FC">
              <w:rPr>
                <w:noProof/>
                <w:webHidden/>
              </w:rPr>
              <w:tab/>
            </w:r>
            <w:r w:rsidR="00D602FC">
              <w:rPr>
                <w:noProof/>
                <w:webHidden/>
              </w:rPr>
              <w:fldChar w:fldCharType="begin"/>
            </w:r>
            <w:r w:rsidR="00D602FC">
              <w:rPr>
                <w:noProof/>
                <w:webHidden/>
              </w:rPr>
              <w:instrText xml:space="preserve"> PAGEREF _Toc140909011 \h </w:instrText>
            </w:r>
            <w:r w:rsidR="00D602FC">
              <w:rPr>
                <w:noProof/>
                <w:webHidden/>
              </w:rPr>
            </w:r>
            <w:r w:rsidR="00D602FC">
              <w:rPr>
                <w:noProof/>
                <w:webHidden/>
              </w:rPr>
              <w:fldChar w:fldCharType="separate"/>
            </w:r>
            <w:r w:rsidR="00EC17BA">
              <w:rPr>
                <w:noProof/>
                <w:webHidden/>
              </w:rPr>
              <w:t>11</w:t>
            </w:r>
            <w:r w:rsidR="00D602FC">
              <w:rPr>
                <w:noProof/>
                <w:webHidden/>
              </w:rPr>
              <w:fldChar w:fldCharType="end"/>
            </w:r>
          </w:hyperlink>
        </w:p>
        <w:p w:rsidR="00D602FC" w:rsidRDefault="00A11279" w14:paraId="52DDADD6" w14:textId="2158A2DD">
          <w:pPr>
            <w:pStyle w:val="TOC3"/>
            <w:tabs>
              <w:tab w:val="left" w:pos="1760"/>
              <w:tab w:val="right" w:leader="dot" w:pos="9111"/>
            </w:tabs>
            <w:rPr>
              <w:rFonts w:asciiTheme="minorHAnsi" w:hAnsiTheme="minorHAnsi" w:eastAsiaTheme="minorEastAsia" w:cstheme="minorBidi"/>
              <w:noProof/>
              <w:sz w:val="22"/>
              <w:szCs w:val="22"/>
              <w14:ligatures w14:val="standardContextual"/>
            </w:rPr>
          </w:pPr>
          <w:hyperlink w:history="1" w:anchor="_Toc140909012">
            <w:r w:rsidRPr="00FB7962" w:rsidR="00D602FC">
              <w:rPr>
                <w:rStyle w:val="Hyperlink"/>
                <w:noProof/>
              </w:rPr>
              <w:t>2.3.3</w:t>
            </w:r>
            <w:r w:rsidR="00D602FC">
              <w:rPr>
                <w:rFonts w:asciiTheme="minorHAnsi" w:hAnsiTheme="minorHAnsi" w:eastAsiaTheme="minorEastAsia" w:cstheme="minorBidi"/>
                <w:noProof/>
                <w:sz w:val="22"/>
                <w:szCs w:val="22"/>
                <w14:ligatures w14:val="standardContextual"/>
              </w:rPr>
              <w:tab/>
            </w:r>
            <w:r w:rsidRPr="00FB7962" w:rsidR="00D602FC">
              <w:rPr>
                <w:rStyle w:val="Hyperlink"/>
                <w:noProof/>
              </w:rPr>
              <w:t>Âm thanh cảnh báo cháy rõ ràng</w:t>
            </w:r>
            <w:r w:rsidR="00D602FC">
              <w:rPr>
                <w:noProof/>
                <w:webHidden/>
              </w:rPr>
              <w:tab/>
            </w:r>
            <w:r w:rsidR="00D602FC">
              <w:rPr>
                <w:noProof/>
                <w:webHidden/>
              </w:rPr>
              <w:fldChar w:fldCharType="begin"/>
            </w:r>
            <w:r w:rsidR="00D602FC">
              <w:rPr>
                <w:noProof/>
                <w:webHidden/>
              </w:rPr>
              <w:instrText xml:space="preserve"> PAGEREF _Toc140909012 \h </w:instrText>
            </w:r>
            <w:r w:rsidR="00D602FC">
              <w:rPr>
                <w:noProof/>
                <w:webHidden/>
              </w:rPr>
            </w:r>
            <w:r w:rsidR="00D602FC">
              <w:rPr>
                <w:noProof/>
                <w:webHidden/>
              </w:rPr>
              <w:fldChar w:fldCharType="separate"/>
            </w:r>
            <w:r w:rsidR="00EC17BA">
              <w:rPr>
                <w:noProof/>
                <w:webHidden/>
              </w:rPr>
              <w:t>12</w:t>
            </w:r>
            <w:r w:rsidR="00D602FC">
              <w:rPr>
                <w:noProof/>
                <w:webHidden/>
              </w:rPr>
              <w:fldChar w:fldCharType="end"/>
            </w:r>
          </w:hyperlink>
        </w:p>
        <w:p w:rsidR="00D602FC" w:rsidRDefault="00A11279" w14:paraId="1D62D6A4" w14:textId="46CC2991">
          <w:pPr>
            <w:pStyle w:val="TOC3"/>
            <w:tabs>
              <w:tab w:val="left" w:pos="1760"/>
              <w:tab w:val="right" w:leader="dot" w:pos="9111"/>
            </w:tabs>
            <w:rPr>
              <w:rFonts w:asciiTheme="minorHAnsi" w:hAnsiTheme="minorHAnsi" w:eastAsiaTheme="minorEastAsia" w:cstheme="minorBidi"/>
              <w:noProof/>
              <w:sz w:val="22"/>
              <w:szCs w:val="22"/>
              <w14:ligatures w14:val="standardContextual"/>
            </w:rPr>
          </w:pPr>
          <w:hyperlink w:history="1" w:anchor="_Toc140909013">
            <w:r w:rsidRPr="00FB7962" w:rsidR="00D602FC">
              <w:rPr>
                <w:rStyle w:val="Hyperlink"/>
                <w:noProof/>
              </w:rPr>
              <w:t>2.3.4</w:t>
            </w:r>
            <w:r w:rsidR="00D602FC">
              <w:rPr>
                <w:rFonts w:asciiTheme="minorHAnsi" w:hAnsiTheme="minorHAnsi" w:eastAsiaTheme="minorEastAsia" w:cstheme="minorBidi"/>
                <w:noProof/>
                <w:sz w:val="22"/>
                <w:szCs w:val="22"/>
                <w14:ligatures w14:val="standardContextual"/>
              </w:rPr>
              <w:tab/>
            </w:r>
            <w:r w:rsidRPr="00FB7962" w:rsidR="00D602FC">
              <w:rPr>
                <w:rStyle w:val="Hyperlink"/>
                <w:noProof/>
              </w:rPr>
              <w:t>Độ sai số và độ trễ thấp</w:t>
            </w:r>
            <w:r w:rsidR="00D602FC">
              <w:rPr>
                <w:noProof/>
                <w:webHidden/>
              </w:rPr>
              <w:tab/>
            </w:r>
            <w:r w:rsidR="00D602FC">
              <w:rPr>
                <w:noProof/>
                <w:webHidden/>
              </w:rPr>
              <w:fldChar w:fldCharType="begin"/>
            </w:r>
            <w:r w:rsidR="00D602FC">
              <w:rPr>
                <w:noProof/>
                <w:webHidden/>
              </w:rPr>
              <w:instrText xml:space="preserve"> PAGEREF _Toc140909013 \h </w:instrText>
            </w:r>
            <w:r w:rsidR="00D602FC">
              <w:rPr>
                <w:noProof/>
                <w:webHidden/>
              </w:rPr>
            </w:r>
            <w:r w:rsidR="00D602FC">
              <w:rPr>
                <w:noProof/>
                <w:webHidden/>
              </w:rPr>
              <w:fldChar w:fldCharType="separate"/>
            </w:r>
            <w:r w:rsidR="00EC17BA">
              <w:rPr>
                <w:noProof/>
                <w:webHidden/>
              </w:rPr>
              <w:t>12</w:t>
            </w:r>
            <w:r w:rsidR="00D602FC">
              <w:rPr>
                <w:noProof/>
                <w:webHidden/>
              </w:rPr>
              <w:fldChar w:fldCharType="end"/>
            </w:r>
          </w:hyperlink>
        </w:p>
        <w:p w:rsidR="00D602FC" w:rsidRDefault="00A11279" w14:paraId="73D11AA1" w14:textId="02D7507F">
          <w:pPr>
            <w:pStyle w:val="TOC2"/>
            <w:tabs>
              <w:tab w:val="left" w:pos="1100"/>
              <w:tab w:val="right" w:leader="dot" w:pos="9111"/>
            </w:tabs>
            <w:rPr>
              <w:rFonts w:asciiTheme="minorHAnsi" w:hAnsiTheme="minorHAnsi" w:eastAsiaTheme="minorEastAsia" w:cstheme="minorBidi"/>
              <w:noProof/>
              <w:sz w:val="22"/>
              <w:szCs w:val="22"/>
              <w14:ligatures w14:val="standardContextual"/>
            </w:rPr>
          </w:pPr>
          <w:hyperlink w:history="1" w:anchor="_Toc140909014">
            <w:r w:rsidRPr="00FB7962" w:rsidR="00D602FC">
              <w:rPr>
                <w:rStyle w:val="Hyperlink"/>
                <w:noProof/>
              </w:rPr>
              <w:t>2.4</w:t>
            </w:r>
            <w:r w:rsidR="00D602FC">
              <w:rPr>
                <w:rFonts w:asciiTheme="minorHAnsi" w:hAnsiTheme="minorHAnsi" w:eastAsiaTheme="minorEastAsia" w:cstheme="minorBidi"/>
                <w:noProof/>
                <w:sz w:val="22"/>
                <w:szCs w:val="22"/>
                <w14:ligatures w14:val="standardContextual"/>
              </w:rPr>
              <w:tab/>
            </w:r>
            <w:r w:rsidRPr="00FB7962" w:rsidR="00D602FC">
              <w:rPr>
                <w:rStyle w:val="Hyperlink"/>
                <w:noProof/>
              </w:rPr>
              <w:t>Sơ đồ hệ thống</w:t>
            </w:r>
            <w:r w:rsidR="00D602FC">
              <w:rPr>
                <w:noProof/>
                <w:webHidden/>
              </w:rPr>
              <w:tab/>
            </w:r>
            <w:r w:rsidR="00D602FC">
              <w:rPr>
                <w:noProof/>
                <w:webHidden/>
              </w:rPr>
              <w:fldChar w:fldCharType="begin"/>
            </w:r>
            <w:r w:rsidR="00D602FC">
              <w:rPr>
                <w:noProof/>
                <w:webHidden/>
              </w:rPr>
              <w:instrText xml:space="preserve"> PAGEREF _Toc140909014 \h </w:instrText>
            </w:r>
            <w:r w:rsidR="00D602FC">
              <w:rPr>
                <w:noProof/>
                <w:webHidden/>
              </w:rPr>
            </w:r>
            <w:r w:rsidR="00D602FC">
              <w:rPr>
                <w:noProof/>
                <w:webHidden/>
              </w:rPr>
              <w:fldChar w:fldCharType="separate"/>
            </w:r>
            <w:r w:rsidR="00EC17BA">
              <w:rPr>
                <w:noProof/>
                <w:webHidden/>
              </w:rPr>
              <w:t>12</w:t>
            </w:r>
            <w:r w:rsidR="00D602FC">
              <w:rPr>
                <w:noProof/>
                <w:webHidden/>
              </w:rPr>
              <w:fldChar w:fldCharType="end"/>
            </w:r>
          </w:hyperlink>
        </w:p>
        <w:p w:rsidR="00D602FC" w:rsidRDefault="00A11279" w14:paraId="37F79683" w14:textId="0C4EBA6E">
          <w:pPr>
            <w:pStyle w:val="TOC2"/>
            <w:tabs>
              <w:tab w:val="left" w:pos="1100"/>
              <w:tab w:val="right" w:leader="dot" w:pos="9111"/>
            </w:tabs>
            <w:rPr>
              <w:rFonts w:asciiTheme="minorHAnsi" w:hAnsiTheme="minorHAnsi" w:eastAsiaTheme="minorEastAsia" w:cstheme="minorBidi"/>
              <w:noProof/>
              <w:sz w:val="22"/>
              <w:szCs w:val="22"/>
              <w14:ligatures w14:val="standardContextual"/>
            </w:rPr>
          </w:pPr>
          <w:hyperlink w:history="1" w:anchor="_Toc140909015">
            <w:r w:rsidRPr="00FB7962" w:rsidR="00D602FC">
              <w:rPr>
                <w:rStyle w:val="Hyperlink"/>
                <w:noProof/>
              </w:rPr>
              <w:t>2.5</w:t>
            </w:r>
            <w:r w:rsidR="00D602FC">
              <w:rPr>
                <w:rFonts w:asciiTheme="minorHAnsi" w:hAnsiTheme="minorHAnsi" w:eastAsiaTheme="minorEastAsia" w:cstheme="minorBidi"/>
                <w:noProof/>
                <w:sz w:val="22"/>
                <w:szCs w:val="22"/>
                <w14:ligatures w14:val="standardContextual"/>
              </w:rPr>
              <w:tab/>
            </w:r>
            <w:r w:rsidRPr="00FB7962" w:rsidR="00D602FC">
              <w:rPr>
                <w:rStyle w:val="Hyperlink"/>
                <w:noProof/>
              </w:rPr>
              <w:t>So sánh và lựa chọn linh kiện</w:t>
            </w:r>
            <w:r w:rsidR="00D602FC">
              <w:rPr>
                <w:noProof/>
                <w:webHidden/>
              </w:rPr>
              <w:tab/>
            </w:r>
            <w:r w:rsidR="00D602FC">
              <w:rPr>
                <w:noProof/>
                <w:webHidden/>
              </w:rPr>
              <w:fldChar w:fldCharType="begin"/>
            </w:r>
            <w:r w:rsidR="00D602FC">
              <w:rPr>
                <w:noProof/>
                <w:webHidden/>
              </w:rPr>
              <w:instrText xml:space="preserve"> PAGEREF _Toc140909015 \h </w:instrText>
            </w:r>
            <w:r w:rsidR="00D602FC">
              <w:rPr>
                <w:noProof/>
                <w:webHidden/>
              </w:rPr>
            </w:r>
            <w:r w:rsidR="00D602FC">
              <w:rPr>
                <w:noProof/>
                <w:webHidden/>
              </w:rPr>
              <w:fldChar w:fldCharType="separate"/>
            </w:r>
            <w:r w:rsidR="00EC17BA">
              <w:rPr>
                <w:noProof/>
                <w:webHidden/>
              </w:rPr>
              <w:t>13</w:t>
            </w:r>
            <w:r w:rsidR="00D602FC">
              <w:rPr>
                <w:noProof/>
                <w:webHidden/>
              </w:rPr>
              <w:fldChar w:fldCharType="end"/>
            </w:r>
          </w:hyperlink>
        </w:p>
        <w:p w:rsidR="00D602FC" w:rsidRDefault="00A11279" w14:paraId="3055FB87" w14:textId="57EDC1B4">
          <w:pPr>
            <w:pStyle w:val="TOC3"/>
            <w:tabs>
              <w:tab w:val="left" w:pos="1760"/>
              <w:tab w:val="right" w:leader="dot" w:pos="9111"/>
            </w:tabs>
            <w:rPr>
              <w:rFonts w:asciiTheme="minorHAnsi" w:hAnsiTheme="minorHAnsi" w:eastAsiaTheme="minorEastAsia" w:cstheme="minorBidi"/>
              <w:noProof/>
              <w:sz w:val="22"/>
              <w:szCs w:val="22"/>
              <w14:ligatures w14:val="standardContextual"/>
            </w:rPr>
          </w:pPr>
          <w:hyperlink w:history="1" w:anchor="_Toc140909016">
            <w:r w:rsidRPr="00FB7962" w:rsidR="00D602FC">
              <w:rPr>
                <w:rStyle w:val="Hyperlink"/>
                <w:noProof/>
              </w:rPr>
              <w:t>2.5.1</w:t>
            </w:r>
            <w:r w:rsidR="00D602FC">
              <w:rPr>
                <w:rFonts w:asciiTheme="minorHAnsi" w:hAnsiTheme="minorHAnsi" w:eastAsiaTheme="minorEastAsia" w:cstheme="minorBidi"/>
                <w:noProof/>
                <w:sz w:val="22"/>
                <w:szCs w:val="22"/>
                <w14:ligatures w14:val="standardContextual"/>
              </w:rPr>
              <w:tab/>
            </w:r>
            <w:r w:rsidRPr="00FB7962" w:rsidR="00D602FC">
              <w:rPr>
                <w:rStyle w:val="Hyperlink"/>
                <w:noProof/>
              </w:rPr>
              <w:t>Cảm biến bụi</w:t>
            </w:r>
            <w:r w:rsidR="00D602FC">
              <w:rPr>
                <w:noProof/>
                <w:webHidden/>
              </w:rPr>
              <w:tab/>
            </w:r>
            <w:r w:rsidR="00D602FC">
              <w:rPr>
                <w:noProof/>
                <w:webHidden/>
              </w:rPr>
              <w:fldChar w:fldCharType="begin"/>
            </w:r>
            <w:r w:rsidR="00D602FC">
              <w:rPr>
                <w:noProof/>
                <w:webHidden/>
              </w:rPr>
              <w:instrText xml:space="preserve"> PAGEREF _Toc140909016 \h </w:instrText>
            </w:r>
            <w:r w:rsidR="00D602FC">
              <w:rPr>
                <w:noProof/>
                <w:webHidden/>
              </w:rPr>
            </w:r>
            <w:r w:rsidR="00D602FC">
              <w:rPr>
                <w:noProof/>
                <w:webHidden/>
              </w:rPr>
              <w:fldChar w:fldCharType="separate"/>
            </w:r>
            <w:r w:rsidR="00EC17BA">
              <w:rPr>
                <w:noProof/>
                <w:webHidden/>
              </w:rPr>
              <w:t>13</w:t>
            </w:r>
            <w:r w:rsidR="00D602FC">
              <w:rPr>
                <w:noProof/>
                <w:webHidden/>
              </w:rPr>
              <w:fldChar w:fldCharType="end"/>
            </w:r>
          </w:hyperlink>
        </w:p>
        <w:p w:rsidR="00D602FC" w:rsidRDefault="00A11279" w14:paraId="6D9F3F02" w14:textId="75617290">
          <w:pPr>
            <w:pStyle w:val="TOC3"/>
            <w:tabs>
              <w:tab w:val="left" w:pos="1760"/>
              <w:tab w:val="right" w:leader="dot" w:pos="9111"/>
            </w:tabs>
            <w:rPr>
              <w:rFonts w:asciiTheme="minorHAnsi" w:hAnsiTheme="minorHAnsi" w:eastAsiaTheme="minorEastAsia" w:cstheme="minorBidi"/>
              <w:noProof/>
              <w:sz w:val="22"/>
              <w:szCs w:val="22"/>
              <w14:ligatures w14:val="standardContextual"/>
            </w:rPr>
          </w:pPr>
          <w:hyperlink w:history="1" w:anchor="_Toc140909017">
            <w:r w:rsidRPr="00FB7962" w:rsidR="00D602FC">
              <w:rPr>
                <w:rStyle w:val="Hyperlink"/>
                <w:noProof/>
              </w:rPr>
              <w:t>2.5.2</w:t>
            </w:r>
            <w:r w:rsidR="00D602FC">
              <w:rPr>
                <w:rFonts w:asciiTheme="minorHAnsi" w:hAnsiTheme="minorHAnsi" w:eastAsiaTheme="minorEastAsia" w:cstheme="minorBidi"/>
                <w:noProof/>
                <w:sz w:val="22"/>
                <w:szCs w:val="22"/>
                <w14:ligatures w14:val="standardContextual"/>
              </w:rPr>
              <w:tab/>
            </w:r>
            <w:r w:rsidRPr="00FB7962" w:rsidR="00D602FC">
              <w:rPr>
                <w:rStyle w:val="Hyperlink"/>
                <w:noProof/>
              </w:rPr>
              <w:t>Cảm biến nhiệt độ, độ ẩm, áp suất</w:t>
            </w:r>
            <w:r w:rsidR="00D602FC">
              <w:rPr>
                <w:noProof/>
                <w:webHidden/>
              </w:rPr>
              <w:tab/>
            </w:r>
            <w:r w:rsidR="00D602FC">
              <w:rPr>
                <w:noProof/>
                <w:webHidden/>
              </w:rPr>
              <w:fldChar w:fldCharType="begin"/>
            </w:r>
            <w:r w:rsidR="00D602FC">
              <w:rPr>
                <w:noProof/>
                <w:webHidden/>
              </w:rPr>
              <w:instrText xml:space="preserve"> PAGEREF _Toc140909017 \h </w:instrText>
            </w:r>
            <w:r w:rsidR="00D602FC">
              <w:rPr>
                <w:noProof/>
                <w:webHidden/>
              </w:rPr>
            </w:r>
            <w:r w:rsidR="00D602FC">
              <w:rPr>
                <w:noProof/>
                <w:webHidden/>
              </w:rPr>
              <w:fldChar w:fldCharType="separate"/>
            </w:r>
            <w:r w:rsidR="00EC17BA">
              <w:rPr>
                <w:noProof/>
                <w:webHidden/>
              </w:rPr>
              <w:t>14</w:t>
            </w:r>
            <w:r w:rsidR="00D602FC">
              <w:rPr>
                <w:noProof/>
                <w:webHidden/>
              </w:rPr>
              <w:fldChar w:fldCharType="end"/>
            </w:r>
          </w:hyperlink>
        </w:p>
        <w:p w:rsidR="00D602FC" w:rsidRDefault="00A11279" w14:paraId="11412F2F" w14:textId="41326141">
          <w:pPr>
            <w:pStyle w:val="TOC3"/>
            <w:tabs>
              <w:tab w:val="left" w:pos="1760"/>
              <w:tab w:val="right" w:leader="dot" w:pos="9111"/>
            </w:tabs>
            <w:rPr>
              <w:rFonts w:asciiTheme="minorHAnsi" w:hAnsiTheme="minorHAnsi" w:eastAsiaTheme="minorEastAsia" w:cstheme="minorBidi"/>
              <w:noProof/>
              <w:sz w:val="22"/>
              <w:szCs w:val="22"/>
              <w14:ligatures w14:val="standardContextual"/>
            </w:rPr>
          </w:pPr>
          <w:hyperlink w:history="1" w:anchor="_Toc140909018">
            <w:r w:rsidRPr="00FB7962" w:rsidR="00D602FC">
              <w:rPr>
                <w:rStyle w:val="Hyperlink"/>
                <w:noProof/>
              </w:rPr>
              <w:t>2.5.3</w:t>
            </w:r>
            <w:r w:rsidR="00D602FC">
              <w:rPr>
                <w:rFonts w:asciiTheme="minorHAnsi" w:hAnsiTheme="minorHAnsi" w:eastAsiaTheme="minorEastAsia" w:cstheme="minorBidi"/>
                <w:noProof/>
                <w:sz w:val="22"/>
                <w:szCs w:val="22"/>
                <w14:ligatures w14:val="standardContextual"/>
              </w:rPr>
              <w:tab/>
            </w:r>
            <w:r w:rsidRPr="00FB7962" w:rsidR="00D602FC">
              <w:rPr>
                <w:rStyle w:val="Hyperlink"/>
                <w:noProof/>
              </w:rPr>
              <w:t>Cảm biến khí CO2</w:t>
            </w:r>
            <w:r w:rsidR="00D602FC">
              <w:rPr>
                <w:noProof/>
                <w:webHidden/>
              </w:rPr>
              <w:tab/>
            </w:r>
            <w:r w:rsidR="00D602FC">
              <w:rPr>
                <w:noProof/>
                <w:webHidden/>
              </w:rPr>
              <w:fldChar w:fldCharType="begin"/>
            </w:r>
            <w:r w:rsidR="00D602FC">
              <w:rPr>
                <w:noProof/>
                <w:webHidden/>
              </w:rPr>
              <w:instrText xml:space="preserve"> PAGEREF _Toc140909018 \h </w:instrText>
            </w:r>
            <w:r w:rsidR="00D602FC">
              <w:rPr>
                <w:noProof/>
                <w:webHidden/>
              </w:rPr>
            </w:r>
            <w:r w:rsidR="00D602FC">
              <w:rPr>
                <w:noProof/>
                <w:webHidden/>
              </w:rPr>
              <w:fldChar w:fldCharType="separate"/>
            </w:r>
            <w:r w:rsidR="00EC17BA">
              <w:rPr>
                <w:noProof/>
                <w:webHidden/>
              </w:rPr>
              <w:t>15</w:t>
            </w:r>
            <w:r w:rsidR="00D602FC">
              <w:rPr>
                <w:noProof/>
                <w:webHidden/>
              </w:rPr>
              <w:fldChar w:fldCharType="end"/>
            </w:r>
          </w:hyperlink>
        </w:p>
        <w:p w:rsidR="00D602FC" w:rsidRDefault="00A11279" w14:paraId="0CBBD081" w14:textId="0ACBFBA4">
          <w:pPr>
            <w:pStyle w:val="TOC2"/>
            <w:tabs>
              <w:tab w:val="left" w:pos="1100"/>
              <w:tab w:val="right" w:leader="dot" w:pos="9111"/>
            </w:tabs>
            <w:rPr>
              <w:rFonts w:asciiTheme="minorHAnsi" w:hAnsiTheme="minorHAnsi" w:eastAsiaTheme="minorEastAsia" w:cstheme="minorBidi"/>
              <w:noProof/>
              <w:sz w:val="22"/>
              <w:szCs w:val="22"/>
              <w14:ligatures w14:val="standardContextual"/>
            </w:rPr>
          </w:pPr>
          <w:hyperlink w:history="1" w:anchor="_Toc140909019">
            <w:r w:rsidRPr="00FB7962" w:rsidR="00D602FC">
              <w:rPr>
                <w:rStyle w:val="Hyperlink"/>
                <w:noProof/>
              </w:rPr>
              <w:t>2.6</w:t>
            </w:r>
            <w:r w:rsidR="00D602FC">
              <w:rPr>
                <w:rFonts w:asciiTheme="minorHAnsi" w:hAnsiTheme="minorHAnsi" w:eastAsiaTheme="minorEastAsia" w:cstheme="minorBidi"/>
                <w:noProof/>
                <w:sz w:val="22"/>
                <w:szCs w:val="22"/>
                <w14:ligatures w14:val="standardContextual"/>
              </w:rPr>
              <w:tab/>
            </w:r>
            <w:r w:rsidRPr="00FB7962" w:rsidR="00D602FC">
              <w:rPr>
                <w:rStyle w:val="Hyperlink"/>
                <w:noProof/>
              </w:rPr>
              <w:t>Danh sách linh kiện cần sử dụng</w:t>
            </w:r>
            <w:r w:rsidR="00D602FC">
              <w:rPr>
                <w:noProof/>
                <w:webHidden/>
              </w:rPr>
              <w:tab/>
            </w:r>
            <w:r w:rsidR="00D602FC">
              <w:rPr>
                <w:noProof/>
                <w:webHidden/>
              </w:rPr>
              <w:fldChar w:fldCharType="begin"/>
            </w:r>
            <w:r w:rsidR="00D602FC">
              <w:rPr>
                <w:noProof/>
                <w:webHidden/>
              </w:rPr>
              <w:instrText xml:space="preserve"> PAGEREF _Toc140909019 \h </w:instrText>
            </w:r>
            <w:r w:rsidR="00D602FC">
              <w:rPr>
                <w:noProof/>
                <w:webHidden/>
              </w:rPr>
            </w:r>
            <w:r w:rsidR="00D602FC">
              <w:rPr>
                <w:noProof/>
                <w:webHidden/>
              </w:rPr>
              <w:fldChar w:fldCharType="separate"/>
            </w:r>
            <w:r w:rsidR="00EC17BA">
              <w:rPr>
                <w:noProof/>
                <w:webHidden/>
              </w:rPr>
              <w:t>16</w:t>
            </w:r>
            <w:r w:rsidR="00D602FC">
              <w:rPr>
                <w:noProof/>
                <w:webHidden/>
              </w:rPr>
              <w:fldChar w:fldCharType="end"/>
            </w:r>
          </w:hyperlink>
        </w:p>
        <w:p w:rsidR="00D602FC" w:rsidRDefault="00A11279" w14:paraId="1C3AA1B5" w14:textId="562239B3">
          <w:pPr>
            <w:pStyle w:val="TOC3"/>
            <w:tabs>
              <w:tab w:val="left" w:pos="1760"/>
              <w:tab w:val="right" w:leader="dot" w:pos="9111"/>
            </w:tabs>
            <w:rPr>
              <w:rFonts w:asciiTheme="minorHAnsi" w:hAnsiTheme="minorHAnsi" w:eastAsiaTheme="minorEastAsia" w:cstheme="minorBidi"/>
              <w:noProof/>
              <w:sz w:val="22"/>
              <w:szCs w:val="22"/>
              <w14:ligatures w14:val="standardContextual"/>
            </w:rPr>
          </w:pPr>
          <w:hyperlink w:history="1" w:anchor="_Toc140909020">
            <w:r w:rsidRPr="00FB7962" w:rsidR="00D602FC">
              <w:rPr>
                <w:rStyle w:val="Hyperlink"/>
                <w:noProof/>
              </w:rPr>
              <w:t>2.6.1</w:t>
            </w:r>
            <w:r w:rsidR="00D602FC">
              <w:rPr>
                <w:rFonts w:asciiTheme="minorHAnsi" w:hAnsiTheme="minorHAnsi" w:eastAsiaTheme="minorEastAsia" w:cstheme="minorBidi"/>
                <w:noProof/>
                <w:sz w:val="22"/>
                <w:szCs w:val="22"/>
                <w14:ligatures w14:val="standardContextual"/>
              </w:rPr>
              <w:tab/>
            </w:r>
            <w:r w:rsidRPr="00FB7962" w:rsidR="00D602FC">
              <w:rPr>
                <w:rStyle w:val="Hyperlink"/>
                <w:noProof/>
              </w:rPr>
              <w:t>Giới thiệu về ESP32</w:t>
            </w:r>
            <w:r w:rsidR="00D602FC">
              <w:rPr>
                <w:noProof/>
                <w:webHidden/>
              </w:rPr>
              <w:tab/>
            </w:r>
            <w:r w:rsidR="00D602FC">
              <w:rPr>
                <w:noProof/>
                <w:webHidden/>
              </w:rPr>
              <w:fldChar w:fldCharType="begin"/>
            </w:r>
            <w:r w:rsidR="00D602FC">
              <w:rPr>
                <w:noProof/>
                <w:webHidden/>
              </w:rPr>
              <w:instrText xml:space="preserve"> PAGEREF _Toc140909020 \h </w:instrText>
            </w:r>
            <w:r w:rsidR="00D602FC">
              <w:rPr>
                <w:noProof/>
                <w:webHidden/>
              </w:rPr>
            </w:r>
            <w:r w:rsidR="00D602FC">
              <w:rPr>
                <w:noProof/>
                <w:webHidden/>
              </w:rPr>
              <w:fldChar w:fldCharType="separate"/>
            </w:r>
            <w:r w:rsidR="00EC17BA">
              <w:rPr>
                <w:noProof/>
                <w:webHidden/>
              </w:rPr>
              <w:t>17</w:t>
            </w:r>
            <w:r w:rsidR="00D602FC">
              <w:rPr>
                <w:noProof/>
                <w:webHidden/>
              </w:rPr>
              <w:fldChar w:fldCharType="end"/>
            </w:r>
          </w:hyperlink>
        </w:p>
        <w:p w:rsidR="00D602FC" w:rsidRDefault="00A11279" w14:paraId="105A631D" w14:textId="486C6F50">
          <w:pPr>
            <w:pStyle w:val="TOC3"/>
            <w:tabs>
              <w:tab w:val="left" w:pos="1760"/>
              <w:tab w:val="right" w:leader="dot" w:pos="9111"/>
            </w:tabs>
            <w:rPr>
              <w:rFonts w:asciiTheme="minorHAnsi" w:hAnsiTheme="minorHAnsi" w:eastAsiaTheme="minorEastAsia" w:cstheme="minorBidi"/>
              <w:noProof/>
              <w:sz w:val="22"/>
              <w:szCs w:val="22"/>
              <w14:ligatures w14:val="standardContextual"/>
            </w:rPr>
          </w:pPr>
          <w:hyperlink w:history="1" w:anchor="_Toc140909021">
            <w:r w:rsidRPr="00FB7962" w:rsidR="00D602FC">
              <w:rPr>
                <w:rStyle w:val="Hyperlink"/>
                <w:noProof/>
              </w:rPr>
              <w:t>2.6.2</w:t>
            </w:r>
            <w:r w:rsidR="00D602FC">
              <w:rPr>
                <w:rFonts w:asciiTheme="minorHAnsi" w:hAnsiTheme="minorHAnsi" w:eastAsiaTheme="minorEastAsia" w:cstheme="minorBidi"/>
                <w:noProof/>
                <w:sz w:val="22"/>
                <w:szCs w:val="22"/>
                <w14:ligatures w14:val="standardContextual"/>
              </w:rPr>
              <w:tab/>
            </w:r>
            <w:r w:rsidRPr="00FB7962" w:rsidR="00D602FC">
              <w:rPr>
                <w:rStyle w:val="Hyperlink"/>
                <w:noProof/>
              </w:rPr>
              <w:t>Giới thiệu về cảm biến bụi PMS7003 [2]</w:t>
            </w:r>
            <w:r w:rsidR="00D602FC">
              <w:rPr>
                <w:noProof/>
                <w:webHidden/>
              </w:rPr>
              <w:tab/>
            </w:r>
            <w:r w:rsidR="00D602FC">
              <w:rPr>
                <w:noProof/>
                <w:webHidden/>
              </w:rPr>
              <w:fldChar w:fldCharType="begin"/>
            </w:r>
            <w:r w:rsidR="00D602FC">
              <w:rPr>
                <w:noProof/>
                <w:webHidden/>
              </w:rPr>
              <w:instrText xml:space="preserve"> PAGEREF _Toc140909021 \h </w:instrText>
            </w:r>
            <w:r w:rsidR="00D602FC">
              <w:rPr>
                <w:noProof/>
                <w:webHidden/>
              </w:rPr>
            </w:r>
            <w:r w:rsidR="00D602FC">
              <w:rPr>
                <w:noProof/>
                <w:webHidden/>
              </w:rPr>
              <w:fldChar w:fldCharType="separate"/>
            </w:r>
            <w:r w:rsidR="00EC17BA">
              <w:rPr>
                <w:noProof/>
                <w:webHidden/>
              </w:rPr>
              <w:t>18</w:t>
            </w:r>
            <w:r w:rsidR="00D602FC">
              <w:rPr>
                <w:noProof/>
                <w:webHidden/>
              </w:rPr>
              <w:fldChar w:fldCharType="end"/>
            </w:r>
          </w:hyperlink>
        </w:p>
        <w:p w:rsidR="00D602FC" w:rsidRDefault="00A11279" w14:paraId="76991883" w14:textId="5D1B2B17">
          <w:pPr>
            <w:pStyle w:val="TOC3"/>
            <w:tabs>
              <w:tab w:val="left" w:pos="1760"/>
              <w:tab w:val="right" w:leader="dot" w:pos="9111"/>
            </w:tabs>
            <w:rPr>
              <w:rFonts w:asciiTheme="minorHAnsi" w:hAnsiTheme="minorHAnsi" w:eastAsiaTheme="minorEastAsia" w:cstheme="minorBidi"/>
              <w:noProof/>
              <w:sz w:val="22"/>
              <w:szCs w:val="22"/>
              <w14:ligatures w14:val="standardContextual"/>
            </w:rPr>
          </w:pPr>
          <w:hyperlink w:history="1" w:anchor="_Toc140909022">
            <w:r w:rsidRPr="00FB7962" w:rsidR="00D602FC">
              <w:rPr>
                <w:rStyle w:val="Hyperlink"/>
                <w:noProof/>
              </w:rPr>
              <w:t>2.6.3</w:t>
            </w:r>
            <w:r w:rsidR="00D602FC">
              <w:rPr>
                <w:rFonts w:asciiTheme="minorHAnsi" w:hAnsiTheme="minorHAnsi" w:eastAsiaTheme="minorEastAsia" w:cstheme="minorBidi"/>
                <w:noProof/>
                <w:sz w:val="22"/>
                <w:szCs w:val="22"/>
                <w14:ligatures w14:val="standardContextual"/>
              </w:rPr>
              <w:tab/>
            </w:r>
            <w:r w:rsidRPr="00FB7962" w:rsidR="00D602FC">
              <w:rPr>
                <w:rStyle w:val="Hyperlink"/>
                <w:noProof/>
              </w:rPr>
              <w:t>Giới thiệu về cảm biến nhiệt độ, độ ẩm BME280 [5]</w:t>
            </w:r>
            <w:r w:rsidR="00D602FC">
              <w:rPr>
                <w:noProof/>
                <w:webHidden/>
              </w:rPr>
              <w:tab/>
            </w:r>
            <w:r w:rsidR="00D602FC">
              <w:rPr>
                <w:noProof/>
                <w:webHidden/>
              </w:rPr>
              <w:fldChar w:fldCharType="begin"/>
            </w:r>
            <w:r w:rsidR="00D602FC">
              <w:rPr>
                <w:noProof/>
                <w:webHidden/>
              </w:rPr>
              <w:instrText xml:space="preserve"> PAGEREF _Toc140909022 \h </w:instrText>
            </w:r>
            <w:r w:rsidR="00D602FC">
              <w:rPr>
                <w:noProof/>
                <w:webHidden/>
              </w:rPr>
            </w:r>
            <w:r w:rsidR="00D602FC">
              <w:rPr>
                <w:noProof/>
                <w:webHidden/>
              </w:rPr>
              <w:fldChar w:fldCharType="separate"/>
            </w:r>
            <w:r w:rsidR="00EC17BA">
              <w:rPr>
                <w:noProof/>
                <w:webHidden/>
              </w:rPr>
              <w:t>18</w:t>
            </w:r>
            <w:r w:rsidR="00D602FC">
              <w:rPr>
                <w:noProof/>
                <w:webHidden/>
              </w:rPr>
              <w:fldChar w:fldCharType="end"/>
            </w:r>
          </w:hyperlink>
        </w:p>
        <w:p w:rsidR="00D602FC" w:rsidRDefault="00A11279" w14:paraId="6A4E56A5" w14:textId="1D4418D6">
          <w:pPr>
            <w:pStyle w:val="TOC3"/>
            <w:tabs>
              <w:tab w:val="left" w:pos="1760"/>
              <w:tab w:val="right" w:leader="dot" w:pos="9111"/>
            </w:tabs>
            <w:rPr>
              <w:rFonts w:asciiTheme="minorHAnsi" w:hAnsiTheme="minorHAnsi" w:eastAsiaTheme="minorEastAsia" w:cstheme="minorBidi"/>
              <w:noProof/>
              <w:sz w:val="22"/>
              <w:szCs w:val="22"/>
              <w14:ligatures w14:val="standardContextual"/>
            </w:rPr>
          </w:pPr>
          <w:hyperlink w:history="1" w:anchor="_Toc140909023">
            <w:r w:rsidRPr="00FB7962" w:rsidR="00D602FC">
              <w:rPr>
                <w:rStyle w:val="Hyperlink"/>
                <w:noProof/>
              </w:rPr>
              <w:t>2.6.4</w:t>
            </w:r>
            <w:r w:rsidR="00D602FC">
              <w:rPr>
                <w:rFonts w:asciiTheme="minorHAnsi" w:hAnsiTheme="minorHAnsi" w:eastAsiaTheme="minorEastAsia" w:cstheme="minorBidi"/>
                <w:noProof/>
                <w:sz w:val="22"/>
                <w:szCs w:val="22"/>
                <w14:ligatures w14:val="standardContextual"/>
              </w:rPr>
              <w:tab/>
            </w:r>
            <w:r w:rsidRPr="00FB7962" w:rsidR="00D602FC">
              <w:rPr>
                <w:rStyle w:val="Hyperlink"/>
                <w:noProof/>
              </w:rPr>
              <w:t>Giới thiệu về cảm biến khí CO2 MHZ14A [10]</w:t>
            </w:r>
            <w:r w:rsidR="00D602FC">
              <w:rPr>
                <w:noProof/>
                <w:webHidden/>
              </w:rPr>
              <w:tab/>
            </w:r>
            <w:r w:rsidR="00D602FC">
              <w:rPr>
                <w:noProof/>
                <w:webHidden/>
              </w:rPr>
              <w:fldChar w:fldCharType="begin"/>
            </w:r>
            <w:r w:rsidR="00D602FC">
              <w:rPr>
                <w:noProof/>
                <w:webHidden/>
              </w:rPr>
              <w:instrText xml:space="preserve"> PAGEREF _Toc140909023 \h </w:instrText>
            </w:r>
            <w:r w:rsidR="00D602FC">
              <w:rPr>
                <w:noProof/>
                <w:webHidden/>
              </w:rPr>
            </w:r>
            <w:r w:rsidR="00D602FC">
              <w:rPr>
                <w:noProof/>
                <w:webHidden/>
              </w:rPr>
              <w:fldChar w:fldCharType="separate"/>
            </w:r>
            <w:r w:rsidR="00EC17BA">
              <w:rPr>
                <w:noProof/>
                <w:webHidden/>
              </w:rPr>
              <w:t>19</w:t>
            </w:r>
            <w:r w:rsidR="00D602FC">
              <w:rPr>
                <w:noProof/>
                <w:webHidden/>
              </w:rPr>
              <w:fldChar w:fldCharType="end"/>
            </w:r>
          </w:hyperlink>
        </w:p>
        <w:p w:rsidR="00D602FC" w:rsidRDefault="00A11279" w14:paraId="5A5ED7EC" w14:textId="49E7C672">
          <w:pPr>
            <w:pStyle w:val="TOC3"/>
            <w:tabs>
              <w:tab w:val="left" w:pos="1760"/>
              <w:tab w:val="right" w:leader="dot" w:pos="9111"/>
            </w:tabs>
            <w:rPr>
              <w:rFonts w:asciiTheme="minorHAnsi" w:hAnsiTheme="minorHAnsi" w:eastAsiaTheme="minorEastAsia" w:cstheme="minorBidi"/>
              <w:noProof/>
              <w:sz w:val="22"/>
              <w:szCs w:val="22"/>
              <w14:ligatures w14:val="standardContextual"/>
            </w:rPr>
          </w:pPr>
          <w:hyperlink w:history="1" w:anchor="_Toc140909024">
            <w:r w:rsidRPr="00FB7962" w:rsidR="00D602FC">
              <w:rPr>
                <w:rStyle w:val="Hyperlink"/>
                <w:noProof/>
              </w:rPr>
              <w:t>2.6.5</w:t>
            </w:r>
            <w:r w:rsidR="00D602FC">
              <w:rPr>
                <w:rFonts w:asciiTheme="minorHAnsi" w:hAnsiTheme="minorHAnsi" w:eastAsiaTheme="minorEastAsia" w:cstheme="minorBidi"/>
                <w:noProof/>
                <w:sz w:val="22"/>
                <w:szCs w:val="22"/>
                <w14:ligatures w14:val="standardContextual"/>
              </w:rPr>
              <w:tab/>
            </w:r>
            <w:r w:rsidRPr="00FB7962" w:rsidR="00D602FC">
              <w:rPr>
                <w:rStyle w:val="Hyperlink"/>
                <w:noProof/>
              </w:rPr>
              <w:t>Giới thiệu về Amplifier Module LM386​</w:t>
            </w:r>
            <w:r w:rsidR="00D602FC">
              <w:rPr>
                <w:noProof/>
                <w:webHidden/>
              </w:rPr>
              <w:tab/>
            </w:r>
            <w:r w:rsidR="00D602FC">
              <w:rPr>
                <w:noProof/>
                <w:webHidden/>
              </w:rPr>
              <w:fldChar w:fldCharType="begin"/>
            </w:r>
            <w:r w:rsidR="00D602FC">
              <w:rPr>
                <w:noProof/>
                <w:webHidden/>
              </w:rPr>
              <w:instrText xml:space="preserve"> PAGEREF _Toc140909024 \h </w:instrText>
            </w:r>
            <w:r w:rsidR="00D602FC">
              <w:rPr>
                <w:noProof/>
                <w:webHidden/>
              </w:rPr>
            </w:r>
            <w:r w:rsidR="00D602FC">
              <w:rPr>
                <w:noProof/>
                <w:webHidden/>
              </w:rPr>
              <w:fldChar w:fldCharType="separate"/>
            </w:r>
            <w:r w:rsidR="00EC17BA">
              <w:rPr>
                <w:noProof/>
                <w:webHidden/>
              </w:rPr>
              <w:t>19</w:t>
            </w:r>
            <w:r w:rsidR="00D602FC">
              <w:rPr>
                <w:noProof/>
                <w:webHidden/>
              </w:rPr>
              <w:fldChar w:fldCharType="end"/>
            </w:r>
          </w:hyperlink>
        </w:p>
        <w:p w:rsidR="00D602FC" w:rsidRDefault="00A11279" w14:paraId="038E6CBA" w14:textId="422BF438">
          <w:pPr>
            <w:pStyle w:val="TOC3"/>
            <w:tabs>
              <w:tab w:val="left" w:pos="1760"/>
              <w:tab w:val="right" w:leader="dot" w:pos="9111"/>
            </w:tabs>
            <w:rPr>
              <w:rFonts w:asciiTheme="minorHAnsi" w:hAnsiTheme="minorHAnsi" w:eastAsiaTheme="minorEastAsia" w:cstheme="minorBidi"/>
              <w:noProof/>
              <w:sz w:val="22"/>
              <w:szCs w:val="22"/>
              <w14:ligatures w14:val="standardContextual"/>
            </w:rPr>
          </w:pPr>
          <w:hyperlink w:history="1" w:anchor="_Toc140909025">
            <w:r w:rsidRPr="00FB7962" w:rsidR="00D602FC">
              <w:rPr>
                <w:rStyle w:val="Hyperlink"/>
                <w:noProof/>
              </w:rPr>
              <w:t>2.6.6</w:t>
            </w:r>
            <w:r w:rsidR="00D602FC">
              <w:rPr>
                <w:rFonts w:asciiTheme="minorHAnsi" w:hAnsiTheme="minorHAnsi" w:eastAsiaTheme="minorEastAsia" w:cstheme="minorBidi"/>
                <w:noProof/>
                <w:sz w:val="22"/>
                <w:szCs w:val="22"/>
                <w14:ligatures w14:val="standardContextual"/>
              </w:rPr>
              <w:tab/>
            </w:r>
            <w:r w:rsidRPr="00FB7962" w:rsidR="00D602FC">
              <w:rPr>
                <w:rStyle w:val="Hyperlink"/>
                <w:noProof/>
              </w:rPr>
              <w:t xml:space="preserve">Loa 8 </w:t>
            </w:r>
            <w:r w:rsidRPr="00FB7962" w:rsidR="00D602FC">
              <w:rPr>
                <w:rStyle w:val="Hyperlink"/>
                <w:rFonts w:ascii="Symbol" w:hAnsi="Symbol" w:eastAsia="Symbol" w:cs="Symbol"/>
                <w:noProof/>
              </w:rPr>
              <w:t></w:t>
            </w:r>
            <w:r w:rsidRPr="00FB7962" w:rsidR="00D602FC">
              <w:rPr>
                <w:rStyle w:val="Hyperlink"/>
                <w:noProof/>
              </w:rPr>
              <w:t xml:space="preserve"> - 1W</w:t>
            </w:r>
            <w:r w:rsidR="00D602FC">
              <w:rPr>
                <w:noProof/>
                <w:webHidden/>
              </w:rPr>
              <w:tab/>
            </w:r>
            <w:r w:rsidR="00D602FC">
              <w:rPr>
                <w:noProof/>
                <w:webHidden/>
              </w:rPr>
              <w:fldChar w:fldCharType="begin"/>
            </w:r>
            <w:r w:rsidR="00D602FC">
              <w:rPr>
                <w:noProof/>
                <w:webHidden/>
              </w:rPr>
              <w:instrText xml:space="preserve"> PAGEREF _Toc140909025 \h </w:instrText>
            </w:r>
            <w:r w:rsidR="00D602FC">
              <w:rPr>
                <w:noProof/>
                <w:webHidden/>
              </w:rPr>
            </w:r>
            <w:r w:rsidR="00D602FC">
              <w:rPr>
                <w:noProof/>
                <w:webHidden/>
              </w:rPr>
              <w:fldChar w:fldCharType="separate"/>
            </w:r>
            <w:r w:rsidR="00EC17BA">
              <w:rPr>
                <w:noProof/>
                <w:webHidden/>
              </w:rPr>
              <w:t>20</w:t>
            </w:r>
            <w:r w:rsidR="00D602FC">
              <w:rPr>
                <w:noProof/>
                <w:webHidden/>
              </w:rPr>
              <w:fldChar w:fldCharType="end"/>
            </w:r>
          </w:hyperlink>
        </w:p>
        <w:p w:rsidR="00D602FC" w:rsidRDefault="00A11279" w14:paraId="09EDD5F1" w14:textId="0DBFAA13">
          <w:pPr>
            <w:pStyle w:val="TOC1"/>
            <w:tabs>
              <w:tab w:val="right" w:leader="dot" w:pos="9111"/>
            </w:tabs>
            <w:rPr>
              <w:rFonts w:asciiTheme="minorHAnsi" w:hAnsiTheme="minorHAnsi" w:eastAsiaTheme="minorEastAsia" w:cstheme="minorBidi"/>
              <w:noProof/>
              <w:sz w:val="22"/>
              <w:szCs w:val="22"/>
              <w14:ligatures w14:val="standardContextual"/>
            </w:rPr>
          </w:pPr>
          <w:hyperlink w:history="1" w:anchor="_Toc140909026">
            <w:r w:rsidRPr="00FB7962" w:rsidR="00D602FC">
              <w:rPr>
                <w:rStyle w:val="Hyperlink"/>
                <w:noProof/>
              </w:rPr>
              <w:t>CHƯƠNG 3. LÝ THUYẾT DS-EVIDENCE</w:t>
            </w:r>
            <w:r w:rsidR="00D602FC">
              <w:rPr>
                <w:noProof/>
                <w:webHidden/>
              </w:rPr>
              <w:tab/>
            </w:r>
            <w:r w:rsidR="00D602FC">
              <w:rPr>
                <w:noProof/>
                <w:webHidden/>
              </w:rPr>
              <w:fldChar w:fldCharType="begin"/>
            </w:r>
            <w:r w:rsidR="00D602FC">
              <w:rPr>
                <w:noProof/>
                <w:webHidden/>
              </w:rPr>
              <w:instrText xml:space="preserve"> PAGEREF _Toc140909026 \h </w:instrText>
            </w:r>
            <w:r w:rsidR="00D602FC">
              <w:rPr>
                <w:noProof/>
                <w:webHidden/>
              </w:rPr>
            </w:r>
            <w:r w:rsidR="00D602FC">
              <w:rPr>
                <w:noProof/>
                <w:webHidden/>
              </w:rPr>
              <w:fldChar w:fldCharType="separate"/>
            </w:r>
            <w:r w:rsidR="00EC17BA">
              <w:rPr>
                <w:noProof/>
                <w:webHidden/>
              </w:rPr>
              <w:t>20</w:t>
            </w:r>
            <w:r w:rsidR="00D602FC">
              <w:rPr>
                <w:noProof/>
                <w:webHidden/>
              </w:rPr>
              <w:fldChar w:fldCharType="end"/>
            </w:r>
          </w:hyperlink>
        </w:p>
        <w:p w:rsidR="00D602FC" w:rsidRDefault="00A11279" w14:paraId="04354523" w14:textId="632E1263">
          <w:pPr>
            <w:pStyle w:val="TOC2"/>
            <w:tabs>
              <w:tab w:val="right" w:leader="dot" w:pos="9111"/>
            </w:tabs>
            <w:rPr>
              <w:rFonts w:asciiTheme="minorHAnsi" w:hAnsiTheme="minorHAnsi" w:eastAsiaTheme="minorEastAsia" w:cstheme="minorBidi"/>
              <w:noProof/>
              <w:sz w:val="22"/>
              <w:szCs w:val="22"/>
              <w14:ligatures w14:val="standardContextual"/>
            </w:rPr>
          </w:pPr>
          <w:hyperlink w:history="1" w:anchor="_Toc140909027">
            <w:r w:rsidRPr="00FB7962" w:rsidR="00D602FC">
              <w:rPr>
                <w:rStyle w:val="Hyperlink"/>
                <w:noProof/>
              </w:rPr>
              <w:t>3.1 Áp dụng lý thuyết DS-Evidence cho hệ thống đa cảm biến [12]</w:t>
            </w:r>
            <w:r w:rsidR="00D602FC">
              <w:rPr>
                <w:noProof/>
                <w:webHidden/>
              </w:rPr>
              <w:tab/>
            </w:r>
            <w:r w:rsidR="00D602FC">
              <w:rPr>
                <w:noProof/>
                <w:webHidden/>
              </w:rPr>
              <w:fldChar w:fldCharType="begin"/>
            </w:r>
            <w:r w:rsidR="00D602FC">
              <w:rPr>
                <w:noProof/>
                <w:webHidden/>
              </w:rPr>
              <w:instrText xml:space="preserve"> PAGEREF _Toc140909027 \h </w:instrText>
            </w:r>
            <w:r w:rsidR="00D602FC">
              <w:rPr>
                <w:noProof/>
                <w:webHidden/>
              </w:rPr>
            </w:r>
            <w:r w:rsidR="00D602FC">
              <w:rPr>
                <w:noProof/>
                <w:webHidden/>
              </w:rPr>
              <w:fldChar w:fldCharType="separate"/>
            </w:r>
            <w:r w:rsidR="00EC17BA">
              <w:rPr>
                <w:noProof/>
                <w:webHidden/>
              </w:rPr>
              <w:t>20</w:t>
            </w:r>
            <w:r w:rsidR="00D602FC">
              <w:rPr>
                <w:noProof/>
                <w:webHidden/>
              </w:rPr>
              <w:fldChar w:fldCharType="end"/>
            </w:r>
          </w:hyperlink>
        </w:p>
        <w:p w:rsidR="00D602FC" w:rsidRDefault="00A11279" w14:paraId="0AAA073E" w14:textId="64537B58">
          <w:pPr>
            <w:pStyle w:val="TOC3"/>
            <w:tabs>
              <w:tab w:val="right" w:leader="dot" w:pos="9111"/>
            </w:tabs>
            <w:rPr>
              <w:rFonts w:asciiTheme="minorHAnsi" w:hAnsiTheme="minorHAnsi" w:eastAsiaTheme="minorEastAsia" w:cstheme="minorBidi"/>
              <w:noProof/>
              <w:sz w:val="22"/>
              <w:szCs w:val="22"/>
              <w14:ligatures w14:val="standardContextual"/>
            </w:rPr>
          </w:pPr>
          <w:hyperlink w:history="1" w:anchor="_Toc140909028">
            <w:r w:rsidRPr="00FB7962" w:rsidR="00D602FC">
              <w:rPr>
                <w:rStyle w:val="Hyperlink"/>
                <w:noProof/>
              </w:rPr>
              <w:t>3.1.1 Lý thuyết chung</w:t>
            </w:r>
            <w:r w:rsidR="00D602FC">
              <w:rPr>
                <w:noProof/>
                <w:webHidden/>
              </w:rPr>
              <w:tab/>
            </w:r>
            <w:r w:rsidR="00D602FC">
              <w:rPr>
                <w:noProof/>
                <w:webHidden/>
              </w:rPr>
              <w:fldChar w:fldCharType="begin"/>
            </w:r>
            <w:r w:rsidR="00D602FC">
              <w:rPr>
                <w:noProof/>
                <w:webHidden/>
              </w:rPr>
              <w:instrText xml:space="preserve"> PAGEREF _Toc140909028 \h </w:instrText>
            </w:r>
            <w:r w:rsidR="00D602FC">
              <w:rPr>
                <w:noProof/>
                <w:webHidden/>
              </w:rPr>
            </w:r>
            <w:r w:rsidR="00D602FC">
              <w:rPr>
                <w:noProof/>
                <w:webHidden/>
              </w:rPr>
              <w:fldChar w:fldCharType="separate"/>
            </w:r>
            <w:r w:rsidR="00EC17BA">
              <w:rPr>
                <w:noProof/>
                <w:webHidden/>
              </w:rPr>
              <w:t>20</w:t>
            </w:r>
            <w:r w:rsidR="00D602FC">
              <w:rPr>
                <w:noProof/>
                <w:webHidden/>
              </w:rPr>
              <w:fldChar w:fldCharType="end"/>
            </w:r>
          </w:hyperlink>
        </w:p>
        <w:p w:rsidR="00D602FC" w:rsidRDefault="00A11279" w14:paraId="37E4797D" w14:textId="02E36EBB">
          <w:pPr>
            <w:pStyle w:val="TOC3"/>
            <w:tabs>
              <w:tab w:val="right" w:leader="dot" w:pos="9111"/>
            </w:tabs>
            <w:rPr>
              <w:rFonts w:asciiTheme="minorHAnsi" w:hAnsiTheme="minorHAnsi" w:eastAsiaTheme="minorEastAsia" w:cstheme="minorBidi"/>
              <w:noProof/>
              <w:sz w:val="22"/>
              <w:szCs w:val="22"/>
              <w14:ligatures w14:val="standardContextual"/>
            </w:rPr>
          </w:pPr>
          <w:hyperlink w:history="1" w:anchor="_Toc140909029">
            <w:r w:rsidRPr="00FB7962" w:rsidR="00D602FC">
              <w:rPr>
                <w:rStyle w:val="Hyperlink"/>
                <w:rFonts w:cs="Times New Roman"/>
                <w:noProof/>
              </w:rPr>
              <w:t>3.1.2 Sơ đồ thuật toán</w:t>
            </w:r>
            <w:r w:rsidR="00D602FC">
              <w:rPr>
                <w:noProof/>
                <w:webHidden/>
              </w:rPr>
              <w:tab/>
            </w:r>
            <w:r w:rsidR="00D602FC">
              <w:rPr>
                <w:noProof/>
                <w:webHidden/>
              </w:rPr>
              <w:fldChar w:fldCharType="begin"/>
            </w:r>
            <w:r w:rsidR="00D602FC">
              <w:rPr>
                <w:noProof/>
                <w:webHidden/>
              </w:rPr>
              <w:instrText xml:space="preserve"> PAGEREF _Toc140909029 \h </w:instrText>
            </w:r>
            <w:r w:rsidR="00D602FC">
              <w:rPr>
                <w:noProof/>
                <w:webHidden/>
              </w:rPr>
            </w:r>
            <w:r w:rsidR="00D602FC">
              <w:rPr>
                <w:noProof/>
                <w:webHidden/>
              </w:rPr>
              <w:fldChar w:fldCharType="separate"/>
            </w:r>
            <w:r w:rsidR="00EC17BA">
              <w:rPr>
                <w:noProof/>
                <w:webHidden/>
              </w:rPr>
              <w:t>23</w:t>
            </w:r>
            <w:r w:rsidR="00D602FC">
              <w:rPr>
                <w:noProof/>
                <w:webHidden/>
              </w:rPr>
              <w:fldChar w:fldCharType="end"/>
            </w:r>
          </w:hyperlink>
        </w:p>
        <w:p w:rsidR="00D602FC" w:rsidRDefault="00A11279" w14:paraId="53159171" w14:textId="417BB3F6">
          <w:pPr>
            <w:pStyle w:val="TOC1"/>
            <w:tabs>
              <w:tab w:val="right" w:leader="dot" w:pos="9111"/>
            </w:tabs>
            <w:rPr>
              <w:rFonts w:asciiTheme="minorHAnsi" w:hAnsiTheme="minorHAnsi" w:eastAsiaTheme="minorEastAsia" w:cstheme="minorBidi"/>
              <w:noProof/>
              <w:sz w:val="22"/>
              <w:szCs w:val="22"/>
              <w14:ligatures w14:val="standardContextual"/>
            </w:rPr>
          </w:pPr>
          <w:hyperlink w:history="1" w:anchor="_Toc140909030">
            <w:r w:rsidRPr="00FB7962" w:rsidR="00D602FC">
              <w:rPr>
                <w:rStyle w:val="Hyperlink"/>
                <w:noProof/>
                <w:lang w:val="vi-VN"/>
              </w:rPr>
              <w:t xml:space="preserve">CHƯƠNG </w:t>
            </w:r>
            <w:r w:rsidRPr="00FB7962" w:rsidR="00D602FC">
              <w:rPr>
                <w:rStyle w:val="Hyperlink"/>
                <w:noProof/>
              </w:rPr>
              <w:t>4</w:t>
            </w:r>
            <w:r w:rsidRPr="00FB7962" w:rsidR="00D602FC">
              <w:rPr>
                <w:rStyle w:val="Hyperlink"/>
                <w:noProof/>
                <w:lang w:val="vi-VN"/>
              </w:rPr>
              <w:t>. THIẾT KẾ HỆ THỐNG</w:t>
            </w:r>
            <w:r w:rsidR="00D602FC">
              <w:rPr>
                <w:noProof/>
                <w:webHidden/>
              </w:rPr>
              <w:tab/>
            </w:r>
            <w:r w:rsidR="00D602FC">
              <w:rPr>
                <w:noProof/>
                <w:webHidden/>
              </w:rPr>
              <w:fldChar w:fldCharType="begin"/>
            </w:r>
            <w:r w:rsidR="00D602FC">
              <w:rPr>
                <w:noProof/>
                <w:webHidden/>
              </w:rPr>
              <w:instrText xml:space="preserve"> PAGEREF _Toc140909030 \h </w:instrText>
            </w:r>
            <w:r w:rsidR="00D602FC">
              <w:rPr>
                <w:noProof/>
                <w:webHidden/>
              </w:rPr>
            </w:r>
            <w:r w:rsidR="00D602FC">
              <w:rPr>
                <w:noProof/>
                <w:webHidden/>
              </w:rPr>
              <w:fldChar w:fldCharType="separate"/>
            </w:r>
            <w:r w:rsidR="00EC17BA">
              <w:rPr>
                <w:noProof/>
                <w:webHidden/>
              </w:rPr>
              <w:t>25</w:t>
            </w:r>
            <w:r w:rsidR="00D602FC">
              <w:rPr>
                <w:noProof/>
                <w:webHidden/>
              </w:rPr>
              <w:fldChar w:fldCharType="end"/>
            </w:r>
          </w:hyperlink>
        </w:p>
        <w:p w:rsidR="00D602FC" w:rsidRDefault="00A11279" w14:paraId="7D797E81" w14:textId="24A0CAF1">
          <w:pPr>
            <w:pStyle w:val="TOC2"/>
            <w:tabs>
              <w:tab w:val="right" w:leader="dot" w:pos="9111"/>
            </w:tabs>
            <w:rPr>
              <w:rFonts w:asciiTheme="minorHAnsi" w:hAnsiTheme="minorHAnsi" w:eastAsiaTheme="minorEastAsia" w:cstheme="minorBidi"/>
              <w:noProof/>
              <w:sz w:val="22"/>
              <w:szCs w:val="22"/>
              <w14:ligatures w14:val="standardContextual"/>
            </w:rPr>
          </w:pPr>
          <w:hyperlink w:history="1" w:anchor="_Toc140909031">
            <w:r w:rsidRPr="00FB7962" w:rsidR="00D602FC">
              <w:rPr>
                <w:rStyle w:val="Hyperlink"/>
                <w:noProof/>
              </w:rPr>
              <w:t>4</w:t>
            </w:r>
            <w:r w:rsidRPr="00FB7962" w:rsidR="00D602FC">
              <w:rPr>
                <w:rStyle w:val="Hyperlink"/>
                <w:noProof/>
                <w:lang w:val="vi-VN"/>
              </w:rPr>
              <w:t xml:space="preserve">.1 Thiết kế </w:t>
            </w:r>
            <w:r w:rsidRPr="00FB7962" w:rsidR="00D602FC">
              <w:rPr>
                <w:rStyle w:val="Hyperlink"/>
                <w:noProof/>
              </w:rPr>
              <w:t>phần cứng</w:t>
            </w:r>
            <w:r w:rsidR="00D602FC">
              <w:rPr>
                <w:noProof/>
                <w:webHidden/>
              </w:rPr>
              <w:tab/>
            </w:r>
            <w:r w:rsidR="00D602FC">
              <w:rPr>
                <w:noProof/>
                <w:webHidden/>
              </w:rPr>
              <w:fldChar w:fldCharType="begin"/>
            </w:r>
            <w:r w:rsidR="00D602FC">
              <w:rPr>
                <w:noProof/>
                <w:webHidden/>
              </w:rPr>
              <w:instrText xml:space="preserve"> PAGEREF _Toc140909031 \h </w:instrText>
            </w:r>
            <w:r w:rsidR="00D602FC">
              <w:rPr>
                <w:noProof/>
                <w:webHidden/>
              </w:rPr>
            </w:r>
            <w:r w:rsidR="00D602FC">
              <w:rPr>
                <w:noProof/>
                <w:webHidden/>
              </w:rPr>
              <w:fldChar w:fldCharType="separate"/>
            </w:r>
            <w:r w:rsidR="00EC17BA">
              <w:rPr>
                <w:noProof/>
                <w:webHidden/>
              </w:rPr>
              <w:t>25</w:t>
            </w:r>
            <w:r w:rsidR="00D602FC">
              <w:rPr>
                <w:noProof/>
                <w:webHidden/>
              </w:rPr>
              <w:fldChar w:fldCharType="end"/>
            </w:r>
          </w:hyperlink>
        </w:p>
        <w:p w:rsidR="00D602FC" w:rsidRDefault="00A11279" w14:paraId="38F70EA1" w14:textId="6991F54E">
          <w:pPr>
            <w:pStyle w:val="TOC3"/>
            <w:tabs>
              <w:tab w:val="right" w:leader="dot" w:pos="9111"/>
            </w:tabs>
            <w:rPr>
              <w:rFonts w:asciiTheme="minorHAnsi" w:hAnsiTheme="minorHAnsi" w:eastAsiaTheme="minorEastAsia" w:cstheme="minorBidi"/>
              <w:noProof/>
              <w:sz w:val="22"/>
              <w:szCs w:val="22"/>
              <w14:ligatures w14:val="standardContextual"/>
            </w:rPr>
          </w:pPr>
          <w:hyperlink w:history="1" w:anchor="_Toc140909032">
            <w:r w:rsidRPr="00FB7962" w:rsidR="00D602FC">
              <w:rPr>
                <w:rStyle w:val="Hyperlink"/>
                <w:noProof/>
              </w:rPr>
              <w:t>4</w:t>
            </w:r>
            <w:r w:rsidRPr="00FB7962" w:rsidR="00D602FC">
              <w:rPr>
                <w:rStyle w:val="Hyperlink"/>
                <w:noProof/>
                <w:lang w:val="vi-VN"/>
              </w:rPr>
              <w:t>.1.1 Phân tích công suất</w:t>
            </w:r>
            <w:r w:rsidR="00D602FC">
              <w:rPr>
                <w:noProof/>
                <w:webHidden/>
              </w:rPr>
              <w:tab/>
            </w:r>
            <w:r w:rsidR="00D602FC">
              <w:rPr>
                <w:noProof/>
                <w:webHidden/>
              </w:rPr>
              <w:fldChar w:fldCharType="begin"/>
            </w:r>
            <w:r w:rsidR="00D602FC">
              <w:rPr>
                <w:noProof/>
                <w:webHidden/>
              </w:rPr>
              <w:instrText xml:space="preserve"> PAGEREF _Toc140909032 \h </w:instrText>
            </w:r>
            <w:r w:rsidR="00D602FC">
              <w:rPr>
                <w:noProof/>
                <w:webHidden/>
              </w:rPr>
            </w:r>
            <w:r w:rsidR="00D602FC">
              <w:rPr>
                <w:noProof/>
                <w:webHidden/>
              </w:rPr>
              <w:fldChar w:fldCharType="separate"/>
            </w:r>
            <w:r w:rsidR="00EC17BA">
              <w:rPr>
                <w:noProof/>
                <w:webHidden/>
              </w:rPr>
              <w:t>25</w:t>
            </w:r>
            <w:r w:rsidR="00D602FC">
              <w:rPr>
                <w:noProof/>
                <w:webHidden/>
              </w:rPr>
              <w:fldChar w:fldCharType="end"/>
            </w:r>
          </w:hyperlink>
        </w:p>
        <w:p w:rsidR="00D602FC" w:rsidRDefault="00A11279" w14:paraId="78F90263" w14:textId="0C693BAE">
          <w:pPr>
            <w:pStyle w:val="TOC3"/>
            <w:tabs>
              <w:tab w:val="right" w:leader="dot" w:pos="9111"/>
            </w:tabs>
            <w:rPr>
              <w:rFonts w:asciiTheme="minorHAnsi" w:hAnsiTheme="minorHAnsi" w:eastAsiaTheme="minorEastAsia" w:cstheme="minorBidi"/>
              <w:noProof/>
              <w:sz w:val="22"/>
              <w:szCs w:val="22"/>
              <w14:ligatures w14:val="standardContextual"/>
            </w:rPr>
          </w:pPr>
          <w:hyperlink w:history="1" w:anchor="_Toc140909033">
            <w:r w:rsidRPr="00FB7962" w:rsidR="00D602FC">
              <w:rPr>
                <w:rStyle w:val="Hyperlink"/>
                <w:noProof/>
              </w:rPr>
              <w:t>4</w:t>
            </w:r>
            <w:r w:rsidRPr="00FB7962" w:rsidR="00D602FC">
              <w:rPr>
                <w:rStyle w:val="Hyperlink"/>
                <w:noProof/>
                <w:lang w:val="vi-VN"/>
              </w:rPr>
              <w:t xml:space="preserve">.1.2 </w:t>
            </w:r>
            <w:r w:rsidRPr="00FB7962" w:rsidR="00D602FC">
              <w:rPr>
                <w:rStyle w:val="Hyperlink"/>
                <w:noProof/>
              </w:rPr>
              <w:t>Kết nối vi xử lý ESP32 với module</w:t>
            </w:r>
            <w:r w:rsidR="00D602FC">
              <w:rPr>
                <w:noProof/>
                <w:webHidden/>
              </w:rPr>
              <w:tab/>
            </w:r>
            <w:r w:rsidR="00D602FC">
              <w:rPr>
                <w:noProof/>
                <w:webHidden/>
              </w:rPr>
              <w:fldChar w:fldCharType="begin"/>
            </w:r>
            <w:r w:rsidR="00D602FC">
              <w:rPr>
                <w:noProof/>
                <w:webHidden/>
              </w:rPr>
              <w:instrText xml:space="preserve"> PAGEREF _Toc140909033 \h </w:instrText>
            </w:r>
            <w:r w:rsidR="00D602FC">
              <w:rPr>
                <w:noProof/>
                <w:webHidden/>
              </w:rPr>
            </w:r>
            <w:r w:rsidR="00D602FC">
              <w:rPr>
                <w:noProof/>
                <w:webHidden/>
              </w:rPr>
              <w:fldChar w:fldCharType="separate"/>
            </w:r>
            <w:r w:rsidR="00EC17BA">
              <w:rPr>
                <w:noProof/>
                <w:webHidden/>
              </w:rPr>
              <w:t>28</w:t>
            </w:r>
            <w:r w:rsidR="00D602FC">
              <w:rPr>
                <w:noProof/>
                <w:webHidden/>
              </w:rPr>
              <w:fldChar w:fldCharType="end"/>
            </w:r>
          </w:hyperlink>
        </w:p>
        <w:p w:rsidR="00D602FC" w:rsidRDefault="00A11279" w14:paraId="03DD903F" w14:textId="2FC67BFB">
          <w:pPr>
            <w:pStyle w:val="TOC2"/>
            <w:tabs>
              <w:tab w:val="right" w:leader="dot" w:pos="9111"/>
            </w:tabs>
            <w:rPr>
              <w:rFonts w:asciiTheme="minorHAnsi" w:hAnsiTheme="minorHAnsi" w:eastAsiaTheme="minorEastAsia" w:cstheme="minorBidi"/>
              <w:noProof/>
              <w:sz w:val="22"/>
              <w:szCs w:val="22"/>
              <w14:ligatures w14:val="standardContextual"/>
            </w:rPr>
          </w:pPr>
          <w:hyperlink w:history="1" w:anchor="_Toc140909034">
            <w:r w:rsidRPr="00FB7962" w:rsidR="00D602FC">
              <w:rPr>
                <w:rStyle w:val="Hyperlink"/>
                <w:noProof/>
                <w:lang w:val="vi-VN"/>
              </w:rPr>
              <w:t>4.</w:t>
            </w:r>
            <w:r w:rsidRPr="00FB7962" w:rsidR="00D602FC">
              <w:rPr>
                <w:rStyle w:val="Hyperlink"/>
                <w:noProof/>
              </w:rPr>
              <w:t>2</w:t>
            </w:r>
            <w:r w:rsidRPr="00FB7962" w:rsidR="00D602FC">
              <w:rPr>
                <w:rStyle w:val="Hyperlink"/>
                <w:noProof/>
                <w:lang w:val="vi-VN"/>
              </w:rPr>
              <w:t xml:space="preserve"> Thiết kế </w:t>
            </w:r>
            <w:r w:rsidRPr="00FB7962" w:rsidR="00D602FC">
              <w:rPr>
                <w:rStyle w:val="Hyperlink"/>
                <w:noProof/>
              </w:rPr>
              <w:t>phần mềm</w:t>
            </w:r>
            <w:r w:rsidR="00D602FC">
              <w:rPr>
                <w:noProof/>
                <w:webHidden/>
              </w:rPr>
              <w:tab/>
            </w:r>
            <w:r w:rsidR="00D602FC">
              <w:rPr>
                <w:noProof/>
                <w:webHidden/>
              </w:rPr>
              <w:fldChar w:fldCharType="begin"/>
            </w:r>
            <w:r w:rsidR="00D602FC">
              <w:rPr>
                <w:noProof/>
                <w:webHidden/>
              </w:rPr>
              <w:instrText xml:space="preserve"> PAGEREF _Toc140909034 \h </w:instrText>
            </w:r>
            <w:r w:rsidR="00D602FC">
              <w:rPr>
                <w:noProof/>
                <w:webHidden/>
              </w:rPr>
            </w:r>
            <w:r w:rsidR="00D602FC">
              <w:rPr>
                <w:noProof/>
                <w:webHidden/>
              </w:rPr>
              <w:fldChar w:fldCharType="separate"/>
            </w:r>
            <w:r w:rsidR="00EC17BA">
              <w:rPr>
                <w:noProof/>
                <w:webHidden/>
              </w:rPr>
              <w:t>29</w:t>
            </w:r>
            <w:r w:rsidR="00D602FC">
              <w:rPr>
                <w:noProof/>
                <w:webHidden/>
              </w:rPr>
              <w:fldChar w:fldCharType="end"/>
            </w:r>
          </w:hyperlink>
        </w:p>
        <w:p w:rsidR="00D602FC" w:rsidRDefault="00A11279" w14:paraId="65F37329" w14:textId="46099B86">
          <w:pPr>
            <w:pStyle w:val="TOC3"/>
            <w:tabs>
              <w:tab w:val="right" w:leader="dot" w:pos="9111"/>
            </w:tabs>
            <w:rPr>
              <w:rFonts w:asciiTheme="minorHAnsi" w:hAnsiTheme="minorHAnsi" w:eastAsiaTheme="minorEastAsia" w:cstheme="minorBidi"/>
              <w:noProof/>
              <w:sz w:val="22"/>
              <w:szCs w:val="22"/>
              <w14:ligatures w14:val="standardContextual"/>
            </w:rPr>
          </w:pPr>
          <w:hyperlink w:history="1" w:anchor="_Toc140909035">
            <w:r w:rsidRPr="00FB7962" w:rsidR="00D602FC">
              <w:rPr>
                <w:rStyle w:val="Hyperlink"/>
                <w:noProof/>
              </w:rPr>
              <w:t>4.2.1 Sơ đồ khối phần mềm</w:t>
            </w:r>
            <w:r w:rsidR="00D602FC">
              <w:rPr>
                <w:noProof/>
                <w:webHidden/>
              </w:rPr>
              <w:tab/>
            </w:r>
            <w:r w:rsidR="00D602FC">
              <w:rPr>
                <w:noProof/>
                <w:webHidden/>
              </w:rPr>
              <w:fldChar w:fldCharType="begin"/>
            </w:r>
            <w:r w:rsidR="00D602FC">
              <w:rPr>
                <w:noProof/>
                <w:webHidden/>
              </w:rPr>
              <w:instrText xml:space="preserve"> PAGEREF _Toc140909035 \h </w:instrText>
            </w:r>
            <w:r w:rsidR="00D602FC">
              <w:rPr>
                <w:noProof/>
                <w:webHidden/>
              </w:rPr>
            </w:r>
            <w:r w:rsidR="00D602FC">
              <w:rPr>
                <w:noProof/>
                <w:webHidden/>
              </w:rPr>
              <w:fldChar w:fldCharType="separate"/>
            </w:r>
            <w:r w:rsidR="00EC17BA">
              <w:rPr>
                <w:noProof/>
                <w:webHidden/>
              </w:rPr>
              <w:t>29</w:t>
            </w:r>
            <w:r w:rsidR="00D602FC">
              <w:rPr>
                <w:noProof/>
                <w:webHidden/>
              </w:rPr>
              <w:fldChar w:fldCharType="end"/>
            </w:r>
          </w:hyperlink>
        </w:p>
        <w:p w:rsidR="00D602FC" w:rsidRDefault="00A11279" w14:paraId="4795E787" w14:textId="10EC8571">
          <w:pPr>
            <w:pStyle w:val="TOC3"/>
            <w:tabs>
              <w:tab w:val="right" w:leader="dot" w:pos="9111"/>
            </w:tabs>
            <w:rPr>
              <w:rFonts w:asciiTheme="minorHAnsi" w:hAnsiTheme="minorHAnsi" w:eastAsiaTheme="minorEastAsia" w:cstheme="minorBidi"/>
              <w:noProof/>
              <w:sz w:val="22"/>
              <w:szCs w:val="22"/>
              <w14:ligatures w14:val="standardContextual"/>
            </w:rPr>
          </w:pPr>
          <w:hyperlink w:history="1" w:anchor="_Toc140909036">
            <w:r w:rsidRPr="00FB7962" w:rsidR="00D602FC">
              <w:rPr>
                <w:rStyle w:val="Hyperlink"/>
                <w:noProof/>
                <w:lang w:val="vi-VN"/>
              </w:rPr>
              <w:t>4.</w:t>
            </w:r>
            <w:r w:rsidRPr="00FB7962" w:rsidR="00D602FC">
              <w:rPr>
                <w:rStyle w:val="Hyperlink"/>
                <w:noProof/>
              </w:rPr>
              <w:t>2.2 Sơ đồ tuần tự</w:t>
            </w:r>
            <w:r w:rsidR="00D602FC">
              <w:rPr>
                <w:noProof/>
                <w:webHidden/>
              </w:rPr>
              <w:tab/>
            </w:r>
            <w:r w:rsidR="00D602FC">
              <w:rPr>
                <w:noProof/>
                <w:webHidden/>
              </w:rPr>
              <w:fldChar w:fldCharType="begin"/>
            </w:r>
            <w:r w:rsidR="00D602FC">
              <w:rPr>
                <w:noProof/>
                <w:webHidden/>
              </w:rPr>
              <w:instrText xml:space="preserve"> PAGEREF _Toc140909036 \h </w:instrText>
            </w:r>
            <w:r w:rsidR="00D602FC">
              <w:rPr>
                <w:noProof/>
                <w:webHidden/>
              </w:rPr>
            </w:r>
            <w:r w:rsidR="00D602FC">
              <w:rPr>
                <w:noProof/>
                <w:webHidden/>
              </w:rPr>
              <w:fldChar w:fldCharType="separate"/>
            </w:r>
            <w:r w:rsidR="00EC17BA">
              <w:rPr>
                <w:noProof/>
                <w:webHidden/>
              </w:rPr>
              <w:t>30</w:t>
            </w:r>
            <w:r w:rsidR="00D602FC">
              <w:rPr>
                <w:noProof/>
                <w:webHidden/>
              </w:rPr>
              <w:fldChar w:fldCharType="end"/>
            </w:r>
          </w:hyperlink>
        </w:p>
        <w:p w:rsidR="00D602FC" w:rsidRDefault="00A11279" w14:paraId="5CDFF4A4" w14:textId="016E2A56">
          <w:pPr>
            <w:pStyle w:val="TOC3"/>
            <w:tabs>
              <w:tab w:val="right" w:leader="dot" w:pos="9111"/>
            </w:tabs>
            <w:rPr>
              <w:rFonts w:asciiTheme="minorHAnsi" w:hAnsiTheme="minorHAnsi" w:eastAsiaTheme="minorEastAsia" w:cstheme="minorBidi"/>
              <w:noProof/>
              <w:sz w:val="22"/>
              <w:szCs w:val="22"/>
              <w14:ligatures w14:val="standardContextual"/>
            </w:rPr>
          </w:pPr>
          <w:hyperlink w:history="1" w:anchor="_Toc140909037">
            <w:r w:rsidRPr="00FB7962" w:rsidR="00D602FC">
              <w:rPr>
                <w:rStyle w:val="Hyperlink"/>
                <w:noProof/>
              </w:rPr>
              <w:t>4.2.3 Thiết kế dữ liệu</w:t>
            </w:r>
            <w:r w:rsidR="00D602FC">
              <w:rPr>
                <w:noProof/>
                <w:webHidden/>
              </w:rPr>
              <w:tab/>
            </w:r>
            <w:r w:rsidR="00D602FC">
              <w:rPr>
                <w:noProof/>
                <w:webHidden/>
              </w:rPr>
              <w:fldChar w:fldCharType="begin"/>
            </w:r>
            <w:r w:rsidR="00D602FC">
              <w:rPr>
                <w:noProof/>
                <w:webHidden/>
              </w:rPr>
              <w:instrText xml:space="preserve"> PAGEREF _Toc140909037 \h </w:instrText>
            </w:r>
            <w:r w:rsidR="00D602FC">
              <w:rPr>
                <w:noProof/>
                <w:webHidden/>
              </w:rPr>
            </w:r>
            <w:r w:rsidR="00D602FC">
              <w:rPr>
                <w:noProof/>
                <w:webHidden/>
              </w:rPr>
              <w:fldChar w:fldCharType="separate"/>
            </w:r>
            <w:r w:rsidR="00EC17BA">
              <w:rPr>
                <w:noProof/>
                <w:webHidden/>
              </w:rPr>
              <w:t>32</w:t>
            </w:r>
            <w:r w:rsidR="00D602FC">
              <w:rPr>
                <w:noProof/>
                <w:webHidden/>
              </w:rPr>
              <w:fldChar w:fldCharType="end"/>
            </w:r>
          </w:hyperlink>
        </w:p>
        <w:p w:rsidR="00D602FC" w:rsidRDefault="00A11279" w14:paraId="16B9262D" w14:textId="07FFB621">
          <w:pPr>
            <w:pStyle w:val="TOC3"/>
            <w:tabs>
              <w:tab w:val="right" w:leader="dot" w:pos="9111"/>
            </w:tabs>
            <w:rPr>
              <w:rFonts w:asciiTheme="minorHAnsi" w:hAnsiTheme="minorHAnsi" w:eastAsiaTheme="minorEastAsia" w:cstheme="minorBidi"/>
              <w:noProof/>
              <w:sz w:val="22"/>
              <w:szCs w:val="22"/>
              <w14:ligatures w14:val="standardContextual"/>
            </w:rPr>
          </w:pPr>
          <w:hyperlink w:history="1" w:anchor="_Toc140909038">
            <w:r w:rsidRPr="00FB7962" w:rsidR="00D602FC">
              <w:rPr>
                <w:rStyle w:val="Hyperlink"/>
                <w:noProof/>
                <w:lang w:val="vi-VN"/>
              </w:rPr>
              <w:t>4.</w:t>
            </w:r>
            <w:r w:rsidRPr="00FB7962" w:rsidR="00D602FC">
              <w:rPr>
                <w:rStyle w:val="Hyperlink"/>
                <w:noProof/>
              </w:rPr>
              <w:t>2</w:t>
            </w:r>
            <w:r w:rsidRPr="00FB7962" w:rsidR="00D602FC">
              <w:rPr>
                <w:rStyle w:val="Hyperlink"/>
                <w:noProof/>
                <w:lang w:val="vi-VN"/>
              </w:rPr>
              <w:t>.</w:t>
            </w:r>
            <w:r w:rsidRPr="00FB7962" w:rsidR="00D602FC">
              <w:rPr>
                <w:rStyle w:val="Hyperlink"/>
                <w:noProof/>
              </w:rPr>
              <w:t>4</w:t>
            </w:r>
            <w:r w:rsidRPr="00FB7962" w:rsidR="00D602FC">
              <w:rPr>
                <w:rStyle w:val="Hyperlink"/>
                <w:noProof/>
                <w:lang w:val="vi-VN"/>
              </w:rPr>
              <w:t xml:space="preserve"> </w:t>
            </w:r>
            <w:r w:rsidRPr="00FB7962" w:rsidR="00D602FC">
              <w:rPr>
                <w:rStyle w:val="Hyperlink"/>
                <w:noProof/>
              </w:rPr>
              <w:t>Công nghệ sử dụng</w:t>
            </w:r>
            <w:r w:rsidR="00D602FC">
              <w:rPr>
                <w:noProof/>
                <w:webHidden/>
              </w:rPr>
              <w:tab/>
            </w:r>
            <w:r w:rsidR="00D602FC">
              <w:rPr>
                <w:noProof/>
                <w:webHidden/>
              </w:rPr>
              <w:fldChar w:fldCharType="begin"/>
            </w:r>
            <w:r w:rsidR="00D602FC">
              <w:rPr>
                <w:noProof/>
                <w:webHidden/>
              </w:rPr>
              <w:instrText xml:space="preserve"> PAGEREF _Toc140909038 \h </w:instrText>
            </w:r>
            <w:r w:rsidR="00D602FC">
              <w:rPr>
                <w:noProof/>
                <w:webHidden/>
              </w:rPr>
            </w:r>
            <w:r w:rsidR="00D602FC">
              <w:rPr>
                <w:noProof/>
                <w:webHidden/>
              </w:rPr>
              <w:fldChar w:fldCharType="separate"/>
            </w:r>
            <w:r w:rsidR="00EC17BA">
              <w:rPr>
                <w:noProof/>
                <w:webHidden/>
              </w:rPr>
              <w:t>33</w:t>
            </w:r>
            <w:r w:rsidR="00D602FC">
              <w:rPr>
                <w:noProof/>
                <w:webHidden/>
              </w:rPr>
              <w:fldChar w:fldCharType="end"/>
            </w:r>
          </w:hyperlink>
        </w:p>
        <w:p w:rsidR="00D602FC" w:rsidRDefault="00A11279" w14:paraId="57FA43B8" w14:textId="679FDB21">
          <w:pPr>
            <w:pStyle w:val="TOC1"/>
            <w:tabs>
              <w:tab w:val="right" w:leader="dot" w:pos="9111"/>
            </w:tabs>
            <w:rPr>
              <w:rFonts w:asciiTheme="minorHAnsi" w:hAnsiTheme="minorHAnsi" w:eastAsiaTheme="minorEastAsia" w:cstheme="minorBidi"/>
              <w:noProof/>
              <w:sz w:val="22"/>
              <w:szCs w:val="22"/>
              <w14:ligatures w14:val="standardContextual"/>
            </w:rPr>
          </w:pPr>
          <w:hyperlink w:history="1" w:anchor="_Toc140909039">
            <w:r w:rsidRPr="00FB7962" w:rsidR="00D602FC">
              <w:rPr>
                <w:rStyle w:val="Hyperlink"/>
                <w:noProof/>
                <w:lang w:val="vi-VN"/>
              </w:rPr>
              <w:t xml:space="preserve">CHƯƠNG </w:t>
            </w:r>
            <w:r w:rsidRPr="00FB7962" w:rsidR="00D602FC">
              <w:rPr>
                <w:rStyle w:val="Hyperlink"/>
                <w:noProof/>
              </w:rPr>
              <w:t>5</w:t>
            </w:r>
            <w:r w:rsidRPr="00FB7962" w:rsidR="00D602FC">
              <w:rPr>
                <w:rStyle w:val="Hyperlink"/>
                <w:noProof/>
                <w:lang w:val="vi-VN"/>
              </w:rPr>
              <w:t xml:space="preserve">. </w:t>
            </w:r>
            <w:r w:rsidRPr="00FB7962" w:rsidR="00D602FC">
              <w:rPr>
                <w:rStyle w:val="Hyperlink"/>
                <w:noProof/>
              </w:rPr>
              <w:t>KẾT QUẢ THỰC HIỆN</w:t>
            </w:r>
            <w:r w:rsidR="00D602FC">
              <w:rPr>
                <w:noProof/>
                <w:webHidden/>
              </w:rPr>
              <w:tab/>
            </w:r>
            <w:r w:rsidR="00D602FC">
              <w:rPr>
                <w:noProof/>
                <w:webHidden/>
              </w:rPr>
              <w:fldChar w:fldCharType="begin"/>
            </w:r>
            <w:r w:rsidR="00D602FC">
              <w:rPr>
                <w:noProof/>
                <w:webHidden/>
              </w:rPr>
              <w:instrText xml:space="preserve"> PAGEREF _Toc140909039 \h </w:instrText>
            </w:r>
            <w:r w:rsidR="00D602FC">
              <w:rPr>
                <w:noProof/>
                <w:webHidden/>
              </w:rPr>
            </w:r>
            <w:r w:rsidR="00D602FC">
              <w:rPr>
                <w:noProof/>
                <w:webHidden/>
              </w:rPr>
              <w:fldChar w:fldCharType="separate"/>
            </w:r>
            <w:r w:rsidR="00EC17BA">
              <w:rPr>
                <w:noProof/>
                <w:webHidden/>
              </w:rPr>
              <w:t>34</w:t>
            </w:r>
            <w:r w:rsidR="00D602FC">
              <w:rPr>
                <w:noProof/>
                <w:webHidden/>
              </w:rPr>
              <w:fldChar w:fldCharType="end"/>
            </w:r>
          </w:hyperlink>
        </w:p>
        <w:p w:rsidR="00D602FC" w:rsidRDefault="00A11279" w14:paraId="3704CC9A" w14:textId="5C7E3719">
          <w:pPr>
            <w:pStyle w:val="TOC2"/>
            <w:tabs>
              <w:tab w:val="right" w:leader="dot" w:pos="9111"/>
            </w:tabs>
            <w:rPr>
              <w:rFonts w:asciiTheme="minorHAnsi" w:hAnsiTheme="minorHAnsi" w:eastAsiaTheme="minorEastAsia" w:cstheme="minorBidi"/>
              <w:noProof/>
              <w:sz w:val="22"/>
              <w:szCs w:val="22"/>
              <w14:ligatures w14:val="standardContextual"/>
            </w:rPr>
          </w:pPr>
          <w:hyperlink w:history="1" w:anchor="_Toc140909040">
            <w:r w:rsidRPr="00FB7962" w:rsidR="00D602FC">
              <w:rPr>
                <w:rStyle w:val="Hyperlink"/>
                <w:noProof/>
              </w:rPr>
              <w:t>5</w:t>
            </w:r>
            <w:r w:rsidRPr="00FB7962" w:rsidR="00D602FC">
              <w:rPr>
                <w:rStyle w:val="Hyperlink"/>
                <w:noProof/>
                <w:lang w:val="vi-VN"/>
              </w:rPr>
              <w:t>.</w:t>
            </w:r>
            <w:r w:rsidRPr="00FB7962" w:rsidR="00D602FC">
              <w:rPr>
                <w:rStyle w:val="Hyperlink"/>
                <w:noProof/>
              </w:rPr>
              <w:t>1</w:t>
            </w:r>
            <w:r w:rsidRPr="00FB7962" w:rsidR="00D602FC">
              <w:rPr>
                <w:rStyle w:val="Hyperlink"/>
                <w:noProof/>
                <w:lang w:val="vi-VN"/>
              </w:rPr>
              <w:t xml:space="preserve"> </w:t>
            </w:r>
            <w:r w:rsidRPr="00FB7962" w:rsidR="00D602FC">
              <w:rPr>
                <w:rStyle w:val="Hyperlink"/>
                <w:noProof/>
              </w:rPr>
              <w:t>Kết quả thực tế</w:t>
            </w:r>
            <w:r w:rsidR="00D602FC">
              <w:rPr>
                <w:noProof/>
                <w:webHidden/>
              </w:rPr>
              <w:tab/>
            </w:r>
            <w:r w:rsidR="00D602FC">
              <w:rPr>
                <w:noProof/>
                <w:webHidden/>
              </w:rPr>
              <w:fldChar w:fldCharType="begin"/>
            </w:r>
            <w:r w:rsidR="00D602FC">
              <w:rPr>
                <w:noProof/>
                <w:webHidden/>
              </w:rPr>
              <w:instrText xml:space="preserve"> PAGEREF _Toc140909040 \h </w:instrText>
            </w:r>
            <w:r w:rsidR="00D602FC">
              <w:rPr>
                <w:noProof/>
                <w:webHidden/>
              </w:rPr>
            </w:r>
            <w:r w:rsidR="00D602FC">
              <w:rPr>
                <w:noProof/>
                <w:webHidden/>
              </w:rPr>
              <w:fldChar w:fldCharType="separate"/>
            </w:r>
            <w:r w:rsidR="00EC17BA">
              <w:rPr>
                <w:noProof/>
                <w:webHidden/>
              </w:rPr>
              <w:t>34</w:t>
            </w:r>
            <w:r w:rsidR="00D602FC">
              <w:rPr>
                <w:noProof/>
                <w:webHidden/>
              </w:rPr>
              <w:fldChar w:fldCharType="end"/>
            </w:r>
          </w:hyperlink>
        </w:p>
        <w:p w:rsidR="00D602FC" w:rsidRDefault="00A11279" w14:paraId="4E29F2DB" w14:textId="3FAEFD0F">
          <w:pPr>
            <w:pStyle w:val="TOC2"/>
            <w:tabs>
              <w:tab w:val="right" w:leader="dot" w:pos="9111"/>
            </w:tabs>
            <w:rPr>
              <w:rFonts w:asciiTheme="minorHAnsi" w:hAnsiTheme="minorHAnsi" w:eastAsiaTheme="minorEastAsia" w:cstheme="minorBidi"/>
              <w:noProof/>
              <w:sz w:val="22"/>
              <w:szCs w:val="22"/>
              <w14:ligatures w14:val="standardContextual"/>
            </w:rPr>
          </w:pPr>
          <w:hyperlink w:history="1" w:anchor="_Toc140909041">
            <w:r w:rsidRPr="00FB7962" w:rsidR="00D602FC">
              <w:rPr>
                <w:rStyle w:val="Hyperlink"/>
                <w:noProof/>
              </w:rPr>
              <w:t>5</w:t>
            </w:r>
            <w:r w:rsidRPr="00FB7962" w:rsidR="00D602FC">
              <w:rPr>
                <w:rStyle w:val="Hyperlink"/>
                <w:noProof/>
                <w:lang w:val="vi-VN"/>
              </w:rPr>
              <w:t>.</w:t>
            </w:r>
            <w:r w:rsidRPr="00FB7962" w:rsidR="00D602FC">
              <w:rPr>
                <w:rStyle w:val="Hyperlink"/>
                <w:noProof/>
              </w:rPr>
              <w:t>2</w:t>
            </w:r>
            <w:r w:rsidRPr="00FB7962" w:rsidR="00D602FC">
              <w:rPr>
                <w:rStyle w:val="Hyperlink"/>
                <w:noProof/>
                <w:lang w:val="vi-VN"/>
              </w:rPr>
              <w:t xml:space="preserve"> </w:t>
            </w:r>
            <w:r w:rsidRPr="00FB7962" w:rsidR="00D602FC">
              <w:rPr>
                <w:rStyle w:val="Hyperlink"/>
                <w:noProof/>
              </w:rPr>
              <w:t>Kiểm thử</w:t>
            </w:r>
            <w:r w:rsidR="00D602FC">
              <w:rPr>
                <w:noProof/>
                <w:webHidden/>
              </w:rPr>
              <w:tab/>
            </w:r>
            <w:r w:rsidR="00D602FC">
              <w:rPr>
                <w:noProof/>
                <w:webHidden/>
              </w:rPr>
              <w:fldChar w:fldCharType="begin"/>
            </w:r>
            <w:r w:rsidR="00D602FC">
              <w:rPr>
                <w:noProof/>
                <w:webHidden/>
              </w:rPr>
              <w:instrText xml:space="preserve"> PAGEREF _Toc140909041 \h </w:instrText>
            </w:r>
            <w:r w:rsidR="00D602FC">
              <w:rPr>
                <w:noProof/>
                <w:webHidden/>
              </w:rPr>
            </w:r>
            <w:r w:rsidR="00D602FC">
              <w:rPr>
                <w:noProof/>
                <w:webHidden/>
              </w:rPr>
              <w:fldChar w:fldCharType="separate"/>
            </w:r>
            <w:r w:rsidR="00EC17BA">
              <w:rPr>
                <w:noProof/>
                <w:webHidden/>
              </w:rPr>
              <w:t>35</w:t>
            </w:r>
            <w:r w:rsidR="00D602FC">
              <w:rPr>
                <w:noProof/>
                <w:webHidden/>
              </w:rPr>
              <w:fldChar w:fldCharType="end"/>
            </w:r>
          </w:hyperlink>
        </w:p>
        <w:p w:rsidR="00D602FC" w:rsidRDefault="00A11279" w14:paraId="3A569D44" w14:textId="211BA6B2">
          <w:pPr>
            <w:pStyle w:val="TOC1"/>
            <w:tabs>
              <w:tab w:val="right" w:leader="dot" w:pos="9111"/>
            </w:tabs>
            <w:rPr>
              <w:rFonts w:asciiTheme="minorHAnsi" w:hAnsiTheme="minorHAnsi" w:eastAsiaTheme="minorEastAsia" w:cstheme="minorBidi"/>
              <w:noProof/>
              <w:sz w:val="22"/>
              <w:szCs w:val="22"/>
              <w14:ligatures w14:val="standardContextual"/>
            </w:rPr>
          </w:pPr>
          <w:hyperlink w:history="1" w:anchor="_Toc140909042">
            <w:r w:rsidRPr="00FB7962" w:rsidR="00D602FC">
              <w:rPr>
                <w:rStyle w:val="Hyperlink"/>
                <w:noProof/>
              </w:rPr>
              <w:t>KẾT LUẬN</w:t>
            </w:r>
            <w:r w:rsidR="00D602FC">
              <w:rPr>
                <w:noProof/>
                <w:webHidden/>
              </w:rPr>
              <w:tab/>
            </w:r>
            <w:r w:rsidR="00D602FC">
              <w:rPr>
                <w:noProof/>
                <w:webHidden/>
              </w:rPr>
              <w:fldChar w:fldCharType="begin"/>
            </w:r>
            <w:r w:rsidR="00D602FC">
              <w:rPr>
                <w:noProof/>
                <w:webHidden/>
              </w:rPr>
              <w:instrText xml:space="preserve"> PAGEREF _Toc140909042 \h </w:instrText>
            </w:r>
            <w:r w:rsidR="00D602FC">
              <w:rPr>
                <w:noProof/>
                <w:webHidden/>
              </w:rPr>
            </w:r>
            <w:r w:rsidR="00D602FC">
              <w:rPr>
                <w:noProof/>
                <w:webHidden/>
              </w:rPr>
              <w:fldChar w:fldCharType="separate"/>
            </w:r>
            <w:r w:rsidR="00EC17BA">
              <w:rPr>
                <w:noProof/>
                <w:webHidden/>
              </w:rPr>
              <w:t>39</w:t>
            </w:r>
            <w:r w:rsidR="00D602FC">
              <w:rPr>
                <w:noProof/>
                <w:webHidden/>
              </w:rPr>
              <w:fldChar w:fldCharType="end"/>
            </w:r>
          </w:hyperlink>
        </w:p>
        <w:p w:rsidR="00D602FC" w:rsidRDefault="00A11279" w14:paraId="27DC0E26" w14:textId="1556108F">
          <w:pPr>
            <w:pStyle w:val="TOC1"/>
            <w:tabs>
              <w:tab w:val="right" w:leader="dot" w:pos="9111"/>
            </w:tabs>
            <w:rPr>
              <w:rFonts w:asciiTheme="minorHAnsi" w:hAnsiTheme="minorHAnsi" w:eastAsiaTheme="minorEastAsia" w:cstheme="minorBidi"/>
              <w:noProof/>
              <w:sz w:val="22"/>
              <w:szCs w:val="22"/>
              <w14:ligatures w14:val="standardContextual"/>
            </w:rPr>
          </w:pPr>
          <w:hyperlink w:history="1" w:anchor="_Toc140909043">
            <w:r w:rsidRPr="00FB7962" w:rsidR="00D602FC">
              <w:rPr>
                <w:rStyle w:val="Hyperlink"/>
                <w:noProof/>
              </w:rPr>
              <w:t>TÀI LIỆU THAM KHẢO</w:t>
            </w:r>
            <w:r w:rsidR="00D602FC">
              <w:rPr>
                <w:noProof/>
                <w:webHidden/>
              </w:rPr>
              <w:tab/>
            </w:r>
            <w:r w:rsidR="00D602FC">
              <w:rPr>
                <w:noProof/>
                <w:webHidden/>
              </w:rPr>
              <w:fldChar w:fldCharType="begin"/>
            </w:r>
            <w:r w:rsidR="00D602FC">
              <w:rPr>
                <w:noProof/>
                <w:webHidden/>
              </w:rPr>
              <w:instrText xml:space="preserve"> PAGEREF _Toc140909043 \h </w:instrText>
            </w:r>
            <w:r w:rsidR="00D602FC">
              <w:rPr>
                <w:noProof/>
                <w:webHidden/>
              </w:rPr>
            </w:r>
            <w:r w:rsidR="00D602FC">
              <w:rPr>
                <w:noProof/>
                <w:webHidden/>
              </w:rPr>
              <w:fldChar w:fldCharType="separate"/>
            </w:r>
            <w:r w:rsidR="00EC17BA">
              <w:rPr>
                <w:noProof/>
                <w:webHidden/>
              </w:rPr>
              <w:t>40</w:t>
            </w:r>
            <w:r w:rsidR="00D602FC">
              <w:rPr>
                <w:noProof/>
                <w:webHidden/>
              </w:rPr>
              <w:fldChar w:fldCharType="end"/>
            </w:r>
          </w:hyperlink>
        </w:p>
        <w:p w:rsidR="00D602FC" w:rsidRDefault="00A11279" w14:paraId="4017967B" w14:textId="45130E82">
          <w:pPr>
            <w:pStyle w:val="TOC1"/>
            <w:tabs>
              <w:tab w:val="right" w:leader="dot" w:pos="9111"/>
            </w:tabs>
            <w:rPr>
              <w:rFonts w:asciiTheme="minorHAnsi" w:hAnsiTheme="minorHAnsi" w:eastAsiaTheme="minorEastAsia" w:cstheme="minorBidi"/>
              <w:noProof/>
              <w:sz w:val="22"/>
              <w:szCs w:val="22"/>
              <w14:ligatures w14:val="standardContextual"/>
            </w:rPr>
          </w:pPr>
          <w:hyperlink w:history="1" w:anchor="_Toc140909044">
            <w:r w:rsidRPr="00FB7962" w:rsidR="00D602FC">
              <w:rPr>
                <w:rStyle w:val="Hyperlink"/>
                <w:noProof/>
              </w:rPr>
              <w:t>PHỤ LỤC</w:t>
            </w:r>
            <w:r w:rsidR="00D602FC">
              <w:rPr>
                <w:noProof/>
                <w:webHidden/>
              </w:rPr>
              <w:tab/>
            </w:r>
            <w:r w:rsidR="00D602FC">
              <w:rPr>
                <w:noProof/>
                <w:webHidden/>
              </w:rPr>
              <w:fldChar w:fldCharType="begin"/>
            </w:r>
            <w:r w:rsidR="00D602FC">
              <w:rPr>
                <w:noProof/>
                <w:webHidden/>
              </w:rPr>
              <w:instrText xml:space="preserve"> PAGEREF _Toc140909044 \h </w:instrText>
            </w:r>
            <w:r w:rsidR="00D602FC">
              <w:rPr>
                <w:noProof/>
                <w:webHidden/>
              </w:rPr>
            </w:r>
            <w:r w:rsidR="00D602FC">
              <w:rPr>
                <w:noProof/>
                <w:webHidden/>
              </w:rPr>
              <w:fldChar w:fldCharType="separate"/>
            </w:r>
            <w:r w:rsidR="00EC17BA">
              <w:rPr>
                <w:noProof/>
                <w:webHidden/>
              </w:rPr>
              <w:t>41</w:t>
            </w:r>
            <w:r w:rsidR="00D602FC">
              <w:rPr>
                <w:noProof/>
                <w:webHidden/>
              </w:rPr>
              <w:fldChar w:fldCharType="end"/>
            </w:r>
          </w:hyperlink>
        </w:p>
        <w:p w:rsidR="00D602FC" w:rsidRDefault="00A11279" w14:paraId="63F4BBE2" w14:textId="7F8A95EF">
          <w:pPr>
            <w:pStyle w:val="TOC2"/>
            <w:tabs>
              <w:tab w:val="right" w:leader="dot" w:pos="9111"/>
            </w:tabs>
            <w:rPr>
              <w:rFonts w:asciiTheme="minorHAnsi" w:hAnsiTheme="minorHAnsi" w:eastAsiaTheme="minorEastAsia" w:cstheme="minorBidi"/>
              <w:noProof/>
              <w:sz w:val="22"/>
              <w:szCs w:val="22"/>
              <w14:ligatures w14:val="standardContextual"/>
            </w:rPr>
          </w:pPr>
          <w:hyperlink w:history="1" w:anchor="_Toc140909045">
            <w:r w:rsidRPr="00FB7962" w:rsidR="00D602FC">
              <w:rPr>
                <w:rStyle w:val="Hyperlink"/>
                <w:noProof/>
              </w:rPr>
              <w:t>A.</w:t>
            </w:r>
            <w:r w:rsidR="00D602FC">
              <w:rPr>
                <w:noProof/>
                <w:webHidden/>
              </w:rPr>
              <w:tab/>
            </w:r>
            <w:r w:rsidR="00D602FC">
              <w:rPr>
                <w:noProof/>
                <w:webHidden/>
              </w:rPr>
              <w:fldChar w:fldCharType="begin"/>
            </w:r>
            <w:r w:rsidR="00D602FC">
              <w:rPr>
                <w:noProof/>
                <w:webHidden/>
              </w:rPr>
              <w:instrText xml:space="preserve"> PAGEREF _Toc140909045 \h </w:instrText>
            </w:r>
            <w:r w:rsidR="00D602FC">
              <w:rPr>
                <w:noProof/>
                <w:webHidden/>
              </w:rPr>
            </w:r>
            <w:r w:rsidR="00D602FC">
              <w:rPr>
                <w:noProof/>
                <w:webHidden/>
              </w:rPr>
              <w:fldChar w:fldCharType="separate"/>
            </w:r>
            <w:r w:rsidR="00EC17BA">
              <w:rPr>
                <w:noProof/>
                <w:webHidden/>
              </w:rPr>
              <w:t>41</w:t>
            </w:r>
            <w:r w:rsidR="00D602FC">
              <w:rPr>
                <w:noProof/>
                <w:webHidden/>
              </w:rPr>
              <w:fldChar w:fldCharType="end"/>
            </w:r>
          </w:hyperlink>
        </w:p>
        <w:p w:rsidR="006A78BE" w:rsidP="0040172D" w:rsidRDefault="006A78BE" w14:paraId="3381FEF1" w14:textId="3ED8A6B7">
          <w:pPr>
            <w:ind w:firstLine="0"/>
          </w:pPr>
          <w:r>
            <w:rPr>
              <w:b/>
              <w:bCs/>
              <w:noProof/>
            </w:rPr>
            <w:fldChar w:fldCharType="end"/>
          </w:r>
        </w:p>
      </w:sdtContent>
    </w:sdt>
    <w:p w:rsidR="0000645C" w:rsidRDefault="00204F53" w14:paraId="67B72035" w14:textId="64814A3E">
      <w:pPr>
        <w:spacing w:before="0" w:after="160" w:line="259" w:lineRule="auto"/>
        <w:ind w:firstLine="0"/>
        <w:jc w:val="left"/>
        <w:rPr>
          <w:b/>
          <w:sz w:val="32"/>
          <w:szCs w:val="32"/>
        </w:rPr>
      </w:pPr>
      <w:r>
        <w:br w:type="page"/>
      </w:r>
    </w:p>
    <w:p w:rsidR="0000645C" w:rsidP="000E6124" w:rsidRDefault="00204F53" w14:paraId="53B2C08E" w14:textId="77777777">
      <w:pPr>
        <w:jc w:val="center"/>
        <w:rPr>
          <w:rFonts w:cs="Times New Roman"/>
          <w:b/>
          <w:color w:val="000000"/>
          <w:sz w:val="32"/>
          <w:szCs w:val="32"/>
        </w:rPr>
      </w:pPr>
      <w:r w:rsidRPr="1737210A">
        <w:rPr>
          <w:rFonts w:cs="Times New Roman"/>
          <w:b/>
          <w:color w:val="000000" w:themeColor="text1"/>
          <w:sz w:val="32"/>
          <w:szCs w:val="32"/>
        </w:rPr>
        <w:t>DANH SÁCH HÌNH ẢNH</w:t>
      </w:r>
    </w:p>
    <w:p w:rsidR="00D602FC" w:rsidRDefault="00F43292" w14:paraId="3A64F3F6" w14:textId="1553FD99">
      <w:pPr>
        <w:pStyle w:val="TableofFigures"/>
        <w:tabs>
          <w:tab w:val="right" w:leader="dot" w:pos="9111"/>
        </w:tabs>
        <w:rPr>
          <w:rFonts w:asciiTheme="minorHAnsi" w:hAnsiTheme="minorHAnsi" w:eastAsiaTheme="minorEastAsia" w:cstheme="minorBidi"/>
          <w:noProof/>
          <w:sz w:val="22"/>
          <w:szCs w:val="22"/>
          <w14:ligatures w14:val="standardContextual"/>
        </w:rPr>
      </w:pPr>
      <w:r>
        <w:rPr>
          <w:rFonts w:asciiTheme="minorHAnsi" w:hAnsiTheme="minorHAnsi" w:eastAsiaTheme="minorEastAsia" w:cstheme="minorBidi"/>
          <w:sz w:val="22"/>
          <w:szCs w:val="22"/>
        </w:rPr>
        <w:fldChar w:fldCharType="begin"/>
      </w:r>
      <w:r>
        <w:rPr>
          <w:rFonts w:asciiTheme="minorHAnsi" w:hAnsiTheme="minorHAnsi" w:eastAsiaTheme="minorEastAsia" w:cstheme="minorBidi"/>
          <w:noProof/>
          <w:sz w:val="22"/>
          <w:szCs w:val="22"/>
          <w14:ligatures w14:val="standardContextual"/>
        </w:rPr>
        <w:instrText xml:space="preserve"> TOC \h \z \c "Hình" </w:instrText>
      </w:r>
      <w:r>
        <w:rPr>
          <w:rFonts w:asciiTheme="minorHAnsi" w:hAnsiTheme="minorHAnsi" w:eastAsiaTheme="minorEastAsia" w:cstheme="minorBidi"/>
          <w:sz w:val="22"/>
          <w:szCs w:val="22"/>
        </w:rPr>
        <w:fldChar w:fldCharType="separate"/>
      </w:r>
      <w:hyperlink w:history="1" w:anchor="_Toc140909046">
        <w:r w:rsidRPr="00E362A7" w:rsidR="00D602FC">
          <w:rPr>
            <w:rStyle w:val="Hyperlink"/>
            <w:noProof/>
          </w:rPr>
          <w:t>Hình 2.1</w:t>
        </w:r>
        <w:r w:rsidRPr="00E362A7" w:rsidR="00D602FC">
          <w:rPr>
            <w:rStyle w:val="Hyperlink"/>
            <w:i/>
            <w:iCs/>
            <w:noProof/>
          </w:rPr>
          <w:t xml:space="preserve"> </w:t>
        </w:r>
        <w:r w:rsidRPr="00E362A7" w:rsidR="00D602FC">
          <w:rPr>
            <w:rStyle w:val="Hyperlink"/>
            <w:noProof/>
          </w:rPr>
          <w:t xml:space="preserve">Máy đo chất lượng không khí </w:t>
        </w:r>
        <w:r w:rsidRPr="00E362A7" w:rsidR="00D602FC">
          <w:rPr>
            <w:rStyle w:val="Hyperlink"/>
            <w:noProof/>
            <w:lang w:val="vi-VN"/>
          </w:rPr>
          <w:t>Awair Element</w:t>
        </w:r>
        <w:r w:rsidR="00D602FC">
          <w:rPr>
            <w:noProof/>
            <w:webHidden/>
          </w:rPr>
          <w:tab/>
        </w:r>
        <w:r w:rsidR="00D602FC">
          <w:rPr>
            <w:noProof/>
            <w:webHidden/>
          </w:rPr>
          <w:fldChar w:fldCharType="begin"/>
        </w:r>
        <w:r w:rsidR="00D602FC">
          <w:rPr>
            <w:noProof/>
            <w:webHidden/>
          </w:rPr>
          <w:instrText xml:space="preserve"> PAGEREF _Toc140909046 \h </w:instrText>
        </w:r>
        <w:r w:rsidR="00D602FC">
          <w:rPr>
            <w:noProof/>
            <w:webHidden/>
          </w:rPr>
        </w:r>
        <w:r w:rsidR="00D602FC">
          <w:rPr>
            <w:noProof/>
            <w:webHidden/>
          </w:rPr>
          <w:fldChar w:fldCharType="separate"/>
        </w:r>
        <w:r w:rsidR="00EC17BA">
          <w:rPr>
            <w:noProof/>
            <w:webHidden/>
          </w:rPr>
          <w:t>9</w:t>
        </w:r>
        <w:r w:rsidR="00D602FC">
          <w:rPr>
            <w:noProof/>
            <w:webHidden/>
          </w:rPr>
          <w:fldChar w:fldCharType="end"/>
        </w:r>
      </w:hyperlink>
    </w:p>
    <w:p w:rsidR="00D602FC" w:rsidRDefault="00A11279" w14:paraId="4DEFF6DD" w14:textId="47AC3013">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47">
        <w:r w:rsidRPr="00E362A7" w:rsidR="00D602FC">
          <w:rPr>
            <w:rStyle w:val="Hyperlink"/>
            <w:noProof/>
          </w:rPr>
          <w:t>Hình 2.2</w:t>
        </w:r>
        <w:r w:rsidRPr="00E362A7" w:rsidR="00D602FC">
          <w:rPr>
            <w:rStyle w:val="Hyperlink"/>
            <w:i/>
            <w:iCs/>
            <w:noProof/>
          </w:rPr>
          <w:t xml:space="preserve"> </w:t>
        </w:r>
        <w:r w:rsidRPr="00E362A7" w:rsidR="00D602FC">
          <w:rPr>
            <w:rStyle w:val="Hyperlink"/>
            <w:noProof/>
          </w:rPr>
          <w:t>Máy báo cháy Nest Protect</w:t>
        </w:r>
        <w:r w:rsidR="00D602FC">
          <w:rPr>
            <w:noProof/>
            <w:webHidden/>
          </w:rPr>
          <w:tab/>
        </w:r>
        <w:r w:rsidR="00D602FC">
          <w:rPr>
            <w:noProof/>
            <w:webHidden/>
          </w:rPr>
          <w:fldChar w:fldCharType="begin"/>
        </w:r>
        <w:r w:rsidR="00D602FC">
          <w:rPr>
            <w:noProof/>
            <w:webHidden/>
          </w:rPr>
          <w:instrText xml:space="preserve"> PAGEREF _Toc140909047 \h </w:instrText>
        </w:r>
        <w:r w:rsidR="00D602FC">
          <w:rPr>
            <w:noProof/>
            <w:webHidden/>
          </w:rPr>
        </w:r>
        <w:r w:rsidR="00D602FC">
          <w:rPr>
            <w:noProof/>
            <w:webHidden/>
          </w:rPr>
          <w:fldChar w:fldCharType="separate"/>
        </w:r>
        <w:r w:rsidR="00EC17BA">
          <w:rPr>
            <w:noProof/>
            <w:webHidden/>
          </w:rPr>
          <w:t>9</w:t>
        </w:r>
        <w:r w:rsidR="00D602FC">
          <w:rPr>
            <w:noProof/>
            <w:webHidden/>
          </w:rPr>
          <w:fldChar w:fldCharType="end"/>
        </w:r>
      </w:hyperlink>
    </w:p>
    <w:p w:rsidR="00D602FC" w:rsidRDefault="00A11279" w14:paraId="09DE559A" w14:textId="79358CD7">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48">
        <w:r w:rsidRPr="00E362A7" w:rsidR="00D602FC">
          <w:rPr>
            <w:rStyle w:val="Hyperlink"/>
            <w:noProof/>
          </w:rPr>
          <w:t>Hình 2.3</w:t>
        </w:r>
        <w:r w:rsidRPr="00E362A7" w:rsidR="00D602FC">
          <w:rPr>
            <w:rStyle w:val="Hyperlink"/>
            <w:i/>
            <w:iCs/>
            <w:noProof/>
          </w:rPr>
          <w:t xml:space="preserve"> </w:t>
        </w:r>
        <w:r w:rsidRPr="00E362A7" w:rsidR="00D602FC">
          <w:rPr>
            <w:rStyle w:val="Hyperlink"/>
            <w:noProof/>
          </w:rPr>
          <w:t xml:space="preserve">Máy đo chất lượng không khí </w:t>
        </w:r>
        <w:r w:rsidRPr="00E362A7" w:rsidR="00D602FC">
          <w:rPr>
            <w:rStyle w:val="Hyperlink"/>
            <w:noProof/>
            <w:shd w:val="clear" w:color="auto" w:fill="F7F7F8"/>
          </w:rPr>
          <w:t>Netatmo Healthy Home Coach</w:t>
        </w:r>
        <w:r w:rsidR="00D602FC">
          <w:rPr>
            <w:noProof/>
            <w:webHidden/>
          </w:rPr>
          <w:tab/>
        </w:r>
        <w:r w:rsidR="00D602FC">
          <w:rPr>
            <w:noProof/>
            <w:webHidden/>
          </w:rPr>
          <w:fldChar w:fldCharType="begin"/>
        </w:r>
        <w:r w:rsidR="00D602FC">
          <w:rPr>
            <w:noProof/>
            <w:webHidden/>
          </w:rPr>
          <w:instrText xml:space="preserve"> PAGEREF _Toc140909048 \h </w:instrText>
        </w:r>
        <w:r w:rsidR="00D602FC">
          <w:rPr>
            <w:noProof/>
            <w:webHidden/>
          </w:rPr>
        </w:r>
        <w:r w:rsidR="00D602FC">
          <w:rPr>
            <w:noProof/>
            <w:webHidden/>
          </w:rPr>
          <w:fldChar w:fldCharType="separate"/>
        </w:r>
        <w:r w:rsidR="00EC17BA">
          <w:rPr>
            <w:noProof/>
            <w:webHidden/>
          </w:rPr>
          <w:t>10</w:t>
        </w:r>
        <w:r w:rsidR="00D602FC">
          <w:rPr>
            <w:noProof/>
            <w:webHidden/>
          </w:rPr>
          <w:fldChar w:fldCharType="end"/>
        </w:r>
      </w:hyperlink>
    </w:p>
    <w:p w:rsidR="00D602FC" w:rsidRDefault="00A11279" w14:paraId="3186BC34" w14:textId="56D59CB0">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49">
        <w:r w:rsidRPr="00E362A7" w:rsidR="00D602FC">
          <w:rPr>
            <w:rStyle w:val="Hyperlink"/>
            <w:noProof/>
          </w:rPr>
          <w:t>Hình 2.4 Sơ đồ hệ thống đo lường chất lượng không khí và cảnh báo cháy</w:t>
        </w:r>
        <w:r w:rsidR="00D602FC">
          <w:rPr>
            <w:noProof/>
            <w:webHidden/>
          </w:rPr>
          <w:tab/>
        </w:r>
        <w:r w:rsidR="00D602FC">
          <w:rPr>
            <w:noProof/>
            <w:webHidden/>
          </w:rPr>
          <w:fldChar w:fldCharType="begin"/>
        </w:r>
        <w:r w:rsidR="00D602FC">
          <w:rPr>
            <w:noProof/>
            <w:webHidden/>
          </w:rPr>
          <w:instrText xml:space="preserve"> PAGEREF _Toc140909049 \h </w:instrText>
        </w:r>
        <w:r w:rsidR="00D602FC">
          <w:rPr>
            <w:noProof/>
            <w:webHidden/>
          </w:rPr>
        </w:r>
        <w:r w:rsidR="00D602FC">
          <w:rPr>
            <w:noProof/>
            <w:webHidden/>
          </w:rPr>
          <w:fldChar w:fldCharType="separate"/>
        </w:r>
        <w:r w:rsidR="00EC17BA">
          <w:rPr>
            <w:noProof/>
            <w:webHidden/>
          </w:rPr>
          <w:t>12</w:t>
        </w:r>
        <w:r w:rsidR="00D602FC">
          <w:rPr>
            <w:noProof/>
            <w:webHidden/>
          </w:rPr>
          <w:fldChar w:fldCharType="end"/>
        </w:r>
      </w:hyperlink>
    </w:p>
    <w:p w:rsidR="00D602FC" w:rsidRDefault="00A11279" w14:paraId="18EEE6C4" w14:textId="0F7F0395">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50">
        <w:r w:rsidRPr="00E362A7" w:rsidR="00D602FC">
          <w:rPr>
            <w:rStyle w:val="Hyperlink"/>
            <w:noProof/>
          </w:rPr>
          <w:t xml:space="preserve">Hình 2.5 </w:t>
        </w:r>
        <w:r w:rsidRPr="00E362A7" w:rsidR="00D602FC">
          <w:rPr>
            <w:rStyle w:val="Hyperlink"/>
            <w:rFonts w:cs="Times New Roman"/>
            <w:noProof/>
          </w:rPr>
          <w:t>Sơ đồ chân ESP32 DEVKIT V1 DOIT</w:t>
        </w:r>
        <w:r w:rsidR="00D602FC">
          <w:rPr>
            <w:noProof/>
            <w:webHidden/>
          </w:rPr>
          <w:tab/>
        </w:r>
        <w:r w:rsidR="00D602FC">
          <w:rPr>
            <w:noProof/>
            <w:webHidden/>
          </w:rPr>
          <w:fldChar w:fldCharType="begin"/>
        </w:r>
        <w:r w:rsidR="00D602FC">
          <w:rPr>
            <w:noProof/>
            <w:webHidden/>
          </w:rPr>
          <w:instrText xml:space="preserve"> PAGEREF _Toc140909050 \h </w:instrText>
        </w:r>
        <w:r w:rsidR="00D602FC">
          <w:rPr>
            <w:noProof/>
            <w:webHidden/>
          </w:rPr>
        </w:r>
        <w:r w:rsidR="00D602FC">
          <w:rPr>
            <w:noProof/>
            <w:webHidden/>
          </w:rPr>
          <w:fldChar w:fldCharType="separate"/>
        </w:r>
        <w:r w:rsidR="00EC17BA">
          <w:rPr>
            <w:noProof/>
            <w:webHidden/>
          </w:rPr>
          <w:t>17</w:t>
        </w:r>
        <w:r w:rsidR="00D602FC">
          <w:rPr>
            <w:noProof/>
            <w:webHidden/>
          </w:rPr>
          <w:fldChar w:fldCharType="end"/>
        </w:r>
      </w:hyperlink>
    </w:p>
    <w:p w:rsidR="00D602FC" w:rsidRDefault="00A11279" w14:paraId="2017B8CF" w14:textId="5792C993">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51" r:id="rId14">
        <w:r w:rsidRPr="00E362A7" w:rsidR="00D602FC">
          <w:rPr>
            <w:rStyle w:val="Hyperlink"/>
            <w:noProof/>
          </w:rPr>
          <w:t>Hình 2.6 Cảm biến bụi PMS7003</w:t>
        </w:r>
        <w:r w:rsidR="00D602FC">
          <w:rPr>
            <w:noProof/>
            <w:webHidden/>
          </w:rPr>
          <w:tab/>
        </w:r>
        <w:r w:rsidR="00D602FC">
          <w:rPr>
            <w:noProof/>
            <w:webHidden/>
          </w:rPr>
          <w:fldChar w:fldCharType="begin"/>
        </w:r>
        <w:r w:rsidR="00D602FC">
          <w:rPr>
            <w:noProof/>
            <w:webHidden/>
          </w:rPr>
          <w:instrText xml:space="preserve"> PAGEREF _Toc140909051 \h </w:instrText>
        </w:r>
        <w:r w:rsidR="00D602FC">
          <w:rPr>
            <w:noProof/>
            <w:webHidden/>
          </w:rPr>
        </w:r>
        <w:r w:rsidR="00D602FC">
          <w:rPr>
            <w:noProof/>
            <w:webHidden/>
          </w:rPr>
          <w:fldChar w:fldCharType="separate"/>
        </w:r>
        <w:r w:rsidR="00EC17BA">
          <w:rPr>
            <w:noProof/>
            <w:webHidden/>
          </w:rPr>
          <w:t>18</w:t>
        </w:r>
        <w:r w:rsidR="00D602FC">
          <w:rPr>
            <w:noProof/>
            <w:webHidden/>
          </w:rPr>
          <w:fldChar w:fldCharType="end"/>
        </w:r>
      </w:hyperlink>
    </w:p>
    <w:p w:rsidR="00D602FC" w:rsidRDefault="00A11279" w14:paraId="49199B3D" w14:textId="3BD549CF">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52">
        <w:r w:rsidRPr="00E362A7" w:rsidR="00D602FC">
          <w:rPr>
            <w:rStyle w:val="Hyperlink"/>
            <w:noProof/>
          </w:rPr>
          <w:t>Hình 2.7 Cảm biến nhiệt độ, độ ẩm BME280</w:t>
        </w:r>
        <w:r w:rsidR="00D602FC">
          <w:rPr>
            <w:noProof/>
            <w:webHidden/>
          </w:rPr>
          <w:tab/>
        </w:r>
        <w:r w:rsidR="00D602FC">
          <w:rPr>
            <w:noProof/>
            <w:webHidden/>
          </w:rPr>
          <w:fldChar w:fldCharType="begin"/>
        </w:r>
        <w:r w:rsidR="00D602FC">
          <w:rPr>
            <w:noProof/>
            <w:webHidden/>
          </w:rPr>
          <w:instrText xml:space="preserve"> PAGEREF _Toc140909052 \h </w:instrText>
        </w:r>
        <w:r w:rsidR="00D602FC">
          <w:rPr>
            <w:noProof/>
            <w:webHidden/>
          </w:rPr>
        </w:r>
        <w:r w:rsidR="00D602FC">
          <w:rPr>
            <w:noProof/>
            <w:webHidden/>
          </w:rPr>
          <w:fldChar w:fldCharType="separate"/>
        </w:r>
        <w:r w:rsidR="00EC17BA">
          <w:rPr>
            <w:noProof/>
            <w:webHidden/>
          </w:rPr>
          <w:t>18</w:t>
        </w:r>
        <w:r w:rsidR="00D602FC">
          <w:rPr>
            <w:noProof/>
            <w:webHidden/>
          </w:rPr>
          <w:fldChar w:fldCharType="end"/>
        </w:r>
      </w:hyperlink>
    </w:p>
    <w:p w:rsidR="00D602FC" w:rsidRDefault="00A11279" w14:paraId="76655C48" w14:textId="63881B6B">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53">
        <w:r w:rsidRPr="00E362A7" w:rsidR="00D602FC">
          <w:rPr>
            <w:rStyle w:val="Hyperlink"/>
            <w:noProof/>
          </w:rPr>
          <w:t>Hình 2.8 Cảm biến khí CO2 MHZ14A</w:t>
        </w:r>
        <w:r w:rsidR="00D602FC">
          <w:rPr>
            <w:noProof/>
            <w:webHidden/>
          </w:rPr>
          <w:tab/>
        </w:r>
        <w:r w:rsidR="00D602FC">
          <w:rPr>
            <w:noProof/>
            <w:webHidden/>
          </w:rPr>
          <w:fldChar w:fldCharType="begin"/>
        </w:r>
        <w:r w:rsidR="00D602FC">
          <w:rPr>
            <w:noProof/>
            <w:webHidden/>
          </w:rPr>
          <w:instrText xml:space="preserve"> PAGEREF _Toc140909053 \h </w:instrText>
        </w:r>
        <w:r w:rsidR="00D602FC">
          <w:rPr>
            <w:noProof/>
            <w:webHidden/>
          </w:rPr>
        </w:r>
        <w:r w:rsidR="00D602FC">
          <w:rPr>
            <w:noProof/>
            <w:webHidden/>
          </w:rPr>
          <w:fldChar w:fldCharType="separate"/>
        </w:r>
        <w:r w:rsidR="00EC17BA">
          <w:rPr>
            <w:noProof/>
            <w:webHidden/>
          </w:rPr>
          <w:t>19</w:t>
        </w:r>
        <w:r w:rsidR="00D602FC">
          <w:rPr>
            <w:noProof/>
            <w:webHidden/>
          </w:rPr>
          <w:fldChar w:fldCharType="end"/>
        </w:r>
      </w:hyperlink>
    </w:p>
    <w:p w:rsidR="00D602FC" w:rsidRDefault="00A11279" w14:paraId="2992304B" w14:textId="070C7897">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54" r:id="rId15">
        <w:r w:rsidRPr="00E362A7" w:rsidR="00D602FC">
          <w:rPr>
            <w:rStyle w:val="Hyperlink"/>
            <w:noProof/>
          </w:rPr>
          <w:t>Hình 2.9 Amplifier Module LM386</w:t>
        </w:r>
        <w:r w:rsidR="00D602FC">
          <w:rPr>
            <w:noProof/>
            <w:webHidden/>
          </w:rPr>
          <w:tab/>
        </w:r>
        <w:r w:rsidR="00D602FC">
          <w:rPr>
            <w:noProof/>
            <w:webHidden/>
          </w:rPr>
          <w:fldChar w:fldCharType="begin"/>
        </w:r>
        <w:r w:rsidR="00D602FC">
          <w:rPr>
            <w:noProof/>
            <w:webHidden/>
          </w:rPr>
          <w:instrText xml:space="preserve"> PAGEREF _Toc140909054 \h </w:instrText>
        </w:r>
        <w:r w:rsidR="00D602FC">
          <w:rPr>
            <w:noProof/>
            <w:webHidden/>
          </w:rPr>
        </w:r>
        <w:r w:rsidR="00D602FC">
          <w:rPr>
            <w:noProof/>
            <w:webHidden/>
          </w:rPr>
          <w:fldChar w:fldCharType="separate"/>
        </w:r>
        <w:r w:rsidR="00EC17BA">
          <w:rPr>
            <w:noProof/>
            <w:webHidden/>
          </w:rPr>
          <w:t>19</w:t>
        </w:r>
        <w:r w:rsidR="00D602FC">
          <w:rPr>
            <w:noProof/>
            <w:webHidden/>
          </w:rPr>
          <w:fldChar w:fldCharType="end"/>
        </w:r>
      </w:hyperlink>
    </w:p>
    <w:p w:rsidR="00D602FC" w:rsidRDefault="00A11279" w14:paraId="685363B8" w14:textId="7B814245">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55">
        <w:r w:rsidRPr="00E362A7" w:rsidR="00D602FC">
          <w:rPr>
            <w:rStyle w:val="Hyperlink"/>
            <w:noProof/>
          </w:rPr>
          <w:t>Hình 3.1 Mô hình thuật toán</w:t>
        </w:r>
        <w:r w:rsidR="00D602FC">
          <w:rPr>
            <w:noProof/>
            <w:webHidden/>
          </w:rPr>
          <w:tab/>
        </w:r>
        <w:r w:rsidR="00D602FC">
          <w:rPr>
            <w:noProof/>
            <w:webHidden/>
          </w:rPr>
          <w:fldChar w:fldCharType="begin"/>
        </w:r>
        <w:r w:rsidR="00D602FC">
          <w:rPr>
            <w:noProof/>
            <w:webHidden/>
          </w:rPr>
          <w:instrText xml:space="preserve"> PAGEREF _Toc140909055 \h </w:instrText>
        </w:r>
        <w:r w:rsidR="00D602FC">
          <w:rPr>
            <w:noProof/>
            <w:webHidden/>
          </w:rPr>
        </w:r>
        <w:r w:rsidR="00D602FC">
          <w:rPr>
            <w:noProof/>
            <w:webHidden/>
          </w:rPr>
          <w:fldChar w:fldCharType="separate"/>
        </w:r>
        <w:r w:rsidR="00EC17BA">
          <w:rPr>
            <w:noProof/>
            <w:webHidden/>
          </w:rPr>
          <w:t>21</w:t>
        </w:r>
        <w:r w:rsidR="00D602FC">
          <w:rPr>
            <w:noProof/>
            <w:webHidden/>
          </w:rPr>
          <w:fldChar w:fldCharType="end"/>
        </w:r>
      </w:hyperlink>
    </w:p>
    <w:p w:rsidR="00D602FC" w:rsidRDefault="00A11279" w14:paraId="622565B4" w14:textId="0E594E51">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56">
        <w:r w:rsidRPr="00E362A7" w:rsidR="00D602FC">
          <w:rPr>
            <w:rStyle w:val="Hyperlink"/>
            <w:noProof/>
          </w:rPr>
          <w:t>Hình 3.2 Lưu đồ thuật toán</w:t>
        </w:r>
        <w:r w:rsidR="00D602FC">
          <w:rPr>
            <w:noProof/>
            <w:webHidden/>
          </w:rPr>
          <w:tab/>
        </w:r>
        <w:r w:rsidR="00D602FC">
          <w:rPr>
            <w:noProof/>
            <w:webHidden/>
          </w:rPr>
          <w:fldChar w:fldCharType="begin"/>
        </w:r>
        <w:r w:rsidR="00D602FC">
          <w:rPr>
            <w:noProof/>
            <w:webHidden/>
          </w:rPr>
          <w:instrText xml:space="preserve"> PAGEREF _Toc140909056 \h </w:instrText>
        </w:r>
        <w:r w:rsidR="00D602FC">
          <w:rPr>
            <w:noProof/>
            <w:webHidden/>
          </w:rPr>
        </w:r>
        <w:r w:rsidR="00D602FC">
          <w:rPr>
            <w:noProof/>
            <w:webHidden/>
          </w:rPr>
          <w:fldChar w:fldCharType="separate"/>
        </w:r>
        <w:r w:rsidR="00EC17BA">
          <w:rPr>
            <w:noProof/>
            <w:webHidden/>
          </w:rPr>
          <w:t>23</w:t>
        </w:r>
        <w:r w:rsidR="00D602FC">
          <w:rPr>
            <w:noProof/>
            <w:webHidden/>
          </w:rPr>
          <w:fldChar w:fldCharType="end"/>
        </w:r>
      </w:hyperlink>
    </w:p>
    <w:p w:rsidR="00D602FC" w:rsidRDefault="00A11279" w14:paraId="4FBB9EC1" w14:textId="07544F9A">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57">
        <w:r w:rsidRPr="00E362A7" w:rsidR="00D602FC">
          <w:rPr>
            <w:rStyle w:val="Hyperlink"/>
            <w:noProof/>
          </w:rPr>
          <w:t>Hình 4.1 Sơ đồ kết nối chân linh kiện</w:t>
        </w:r>
        <w:r w:rsidR="00D602FC">
          <w:rPr>
            <w:noProof/>
            <w:webHidden/>
          </w:rPr>
          <w:tab/>
        </w:r>
        <w:r w:rsidR="00D602FC">
          <w:rPr>
            <w:noProof/>
            <w:webHidden/>
          </w:rPr>
          <w:fldChar w:fldCharType="begin"/>
        </w:r>
        <w:r w:rsidR="00D602FC">
          <w:rPr>
            <w:noProof/>
            <w:webHidden/>
          </w:rPr>
          <w:instrText xml:space="preserve"> PAGEREF _Toc140909057 \h </w:instrText>
        </w:r>
        <w:r w:rsidR="00D602FC">
          <w:rPr>
            <w:noProof/>
            <w:webHidden/>
          </w:rPr>
        </w:r>
        <w:r w:rsidR="00D602FC">
          <w:rPr>
            <w:noProof/>
            <w:webHidden/>
          </w:rPr>
          <w:fldChar w:fldCharType="separate"/>
        </w:r>
        <w:r w:rsidR="00EC17BA">
          <w:rPr>
            <w:noProof/>
            <w:webHidden/>
          </w:rPr>
          <w:t>28</w:t>
        </w:r>
        <w:r w:rsidR="00D602FC">
          <w:rPr>
            <w:noProof/>
            <w:webHidden/>
          </w:rPr>
          <w:fldChar w:fldCharType="end"/>
        </w:r>
      </w:hyperlink>
    </w:p>
    <w:p w:rsidR="00D602FC" w:rsidRDefault="00A11279" w14:paraId="6BC62F52" w14:textId="38FFDDD4">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58">
        <w:r w:rsidRPr="00E362A7" w:rsidR="00D602FC">
          <w:rPr>
            <w:rStyle w:val="Hyperlink"/>
            <w:noProof/>
          </w:rPr>
          <w:t>Hình 4.2 Sơ đồ mạch nguồn</w:t>
        </w:r>
        <w:r w:rsidR="00D602FC">
          <w:rPr>
            <w:noProof/>
            <w:webHidden/>
          </w:rPr>
          <w:tab/>
        </w:r>
        <w:r w:rsidR="00D602FC">
          <w:rPr>
            <w:noProof/>
            <w:webHidden/>
          </w:rPr>
          <w:fldChar w:fldCharType="begin"/>
        </w:r>
        <w:r w:rsidR="00D602FC">
          <w:rPr>
            <w:noProof/>
            <w:webHidden/>
          </w:rPr>
          <w:instrText xml:space="preserve"> PAGEREF _Toc140909058 \h </w:instrText>
        </w:r>
        <w:r w:rsidR="00D602FC">
          <w:rPr>
            <w:noProof/>
            <w:webHidden/>
          </w:rPr>
        </w:r>
        <w:r w:rsidR="00D602FC">
          <w:rPr>
            <w:noProof/>
            <w:webHidden/>
          </w:rPr>
          <w:fldChar w:fldCharType="separate"/>
        </w:r>
        <w:r w:rsidR="00EC17BA">
          <w:rPr>
            <w:noProof/>
            <w:webHidden/>
          </w:rPr>
          <w:t>28</w:t>
        </w:r>
        <w:r w:rsidR="00D602FC">
          <w:rPr>
            <w:noProof/>
            <w:webHidden/>
          </w:rPr>
          <w:fldChar w:fldCharType="end"/>
        </w:r>
      </w:hyperlink>
    </w:p>
    <w:p w:rsidR="00D602FC" w:rsidRDefault="00A11279" w14:paraId="2D125B7F" w14:textId="20E510C3">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59">
        <w:r w:rsidRPr="00E362A7" w:rsidR="00D602FC">
          <w:rPr>
            <w:rStyle w:val="Hyperlink"/>
            <w:noProof/>
          </w:rPr>
          <w:t>Hình 4.3 Sơ đồ khối phần mềm hệ thống</w:t>
        </w:r>
        <w:r w:rsidR="00D602FC">
          <w:rPr>
            <w:noProof/>
            <w:webHidden/>
          </w:rPr>
          <w:tab/>
        </w:r>
        <w:r w:rsidR="00D602FC">
          <w:rPr>
            <w:noProof/>
            <w:webHidden/>
          </w:rPr>
          <w:fldChar w:fldCharType="begin"/>
        </w:r>
        <w:r w:rsidR="00D602FC">
          <w:rPr>
            <w:noProof/>
            <w:webHidden/>
          </w:rPr>
          <w:instrText xml:space="preserve"> PAGEREF _Toc140909059 \h </w:instrText>
        </w:r>
        <w:r w:rsidR="00D602FC">
          <w:rPr>
            <w:noProof/>
            <w:webHidden/>
          </w:rPr>
        </w:r>
        <w:r w:rsidR="00D602FC">
          <w:rPr>
            <w:noProof/>
            <w:webHidden/>
          </w:rPr>
          <w:fldChar w:fldCharType="separate"/>
        </w:r>
        <w:r w:rsidR="00EC17BA">
          <w:rPr>
            <w:noProof/>
            <w:webHidden/>
          </w:rPr>
          <w:t>29</w:t>
        </w:r>
        <w:r w:rsidR="00D602FC">
          <w:rPr>
            <w:noProof/>
            <w:webHidden/>
          </w:rPr>
          <w:fldChar w:fldCharType="end"/>
        </w:r>
      </w:hyperlink>
    </w:p>
    <w:p w:rsidR="00D602FC" w:rsidRDefault="00A11279" w14:paraId="344CD09C" w14:textId="16DF34BE">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60">
        <w:r w:rsidRPr="00E362A7" w:rsidR="00D602FC">
          <w:rPr>
            <w:rStyle w:val="Hyperlink"/>
            <w:noProof/>
          </w:rPr>
          <w:t>Hình 4.4 Sơ đồ tuần tự task http_get_task</w:t>
        </w:r>
        <w:r w:rsidR="00D602FC">
          <w:rPr>
            <w:noProof/>
            <w:webHidden/>
          </w:rPr>
          <w:tab/>
        </w:r>
        <w:r w:rsidR="00D602FC">
          <w:rPr>
            <w:noProof/>
            <w:webHidden/>
          </w:rPr>
          <w:fldChar w:fldCharType="begin"/>
        </w:r>
        <w:r w:rsidR="00D602FC">
          <w:rPr>
            <w:noProof/>
            <w:webHidden/>
          </w:rPr>
          <w:instrText xml:space="preserve"> PAGEREF _Toc140909060 \h </w:instrText>
        </w:r>
        <w:r w:rsidR="00D602FC">
          <w:rPr>
            <w:noProof/>
            <w:webHidden/>
          </w:rPr>
        </w:r>
        <w:r w:rsidR="00D602FC">
          <w:rPr>
            <w:noProof/>
            <w:webHidden/>
          </w:rPr>
          <w:fldChar w:fldCharType="separate"/>
        </w:r>
        <w:r w:rsidR="00EC17BA">
          <w:rPr>
            <w:noProof/>
            <w:webHidden/>
          </w:rPr>
          <w:t>30</w:t>
        </w:r>
        <w:r w:rsidR="00D602FC">
          <w:rPr>
            <w:noProof/>
            <w:webHidden/>
          </w:rPr>
          <w:fldChar w:fldCharType="end"/>
        </w:r>
      </w:hyperlink>
    </w:p>
    <w:p w:rsidR="00D602FC" w:rsidRDefault="00A11279" w14:paraId="01EBB05D" w14:textId="2112A6BC">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61">
        <w:r w:rsidRPr="00E362A7" w:rsidR="00D602FC">
          <w:rPr>
            <w:rStyle w:val="Hyperlink"/>
            <w:noProof/>
          </w:rPr>
          <w:t>Hình 4.5 Sơ đồ tuần tự task readDataFromSensor</w:t>
        </w:r>
        <w:r w:rsidR="00D602FC">
          <w:rPr>
            <w:noProof/>
            <w:webHidden/>
          </w:rPr>
          <w:tab/>
        </w:r>
        <w:r w:rsidR="00D602FC">
          <w:rPr>
            <w:noProof/>
            <w:webHidden/>
          </w:rPr>
          <w:fldChar w:fldCharType="begin"/>
        </w:r>
        <w:r w:rsidR="00D602FC">
          <w:rPr>
            <w:noProof/>
            <w:webHidden/>
          </w:rPr>
          <w:instrText xml:space="preserve"> PAGEREF _Toc140909061 \h </w:instrText>
        </w:r>
        <w:r w:rsidR="00D602FC">
          <w:rPr>
            <w:noProof/>
            <w:webHidden/>
          </w:rPr>
        </w:r>
        <w:r w:rsidR="00D602FC">
          <w:rPr>
            <w:noProof/>
            <w:webHidden/>
          </w:rPr>
          <w:fldChar w:fldCharType="separate"/>
        </w:r>
        <w:r w:rsidR="00EC17BA">
          <w:rPr>
            <w:noProof/>
            <w:webHidden/>
          </w:rPr>
          <w:t>31</w:t>
        </w:r>
        <w:r w:rsidR="00D602FC">
          <w:rPr>
            <w:noProof/>
            <w:webHidden/>
          </w:rPr>
          <w:fldChar w:fldCharType="end"/>
        </w:r>
      </w:hyperlink>
    </w:p>
    <w:p w:rsidR="00D602FC" w:rsidRDefault="00A11279" w14:paraId="49D9A265" w14:textId="21276CE7">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62">
        <w:r w:rsidRPr="00E362A7" w:rsidR="00D602FC">
          <w:rPr>
            <w:rStyle w:val="Hyperlink"/>
            <w:noProof/>
          </w:rPr>
          <w:t>Hình 4.6 Struct lưu trữ dữ liệu</w:t>
        </w:r>
        <w:r w:rsidR="00D602FC">
          <w:rPr>
            <w:noProof/>
            <w:webHidden/>
          </w:rPr>
          <w:tab/>
        </w:r>
        <w:r w:rsidR="00D602FC">
          <w:rPr>
            <w:noProof/>
            <w:webHidden/>
          </w:rPr>
          <w:fldChar w:fldCharType="begin"/>
        </w:r>
        <w:r w:rsidR="00D602FC">
          <w:rPr>
            <w:noProof/>
            <w:webHidden/>
          </w:rPr>
          <w:instrText xml:space="preserve"> PAGEREF _Toc140909062 \h </w:instrText>
        </w:r>
        <w:r w:rsidR="00D602FC">
          <w:rPr>
            <w:noProof/>
            <w:webHidden/>
          </w:rPr>
        </w:r>
        <w:r w:rsidR="00D602FC">
          <w:rPr>
            <w:noProof/>
            <w:webHidden/>
          </w:rPr>
          <w:fldChar w:fldCharType="separate"/>
        </w:r>
        <w:r w:rsidR="00EC17BA">
          <w:rPr>
            <w:noProof/>
            <w:webHidden/>
          </w:rPr>
          <w:t>32</w:t>
        </w:r>
        <w:r w:rsidR="00D602FC">
          <w:rPr>
            <w:noProof/>
            <w:webHidden/>
          </w:rPr>
          <w:fldChar w:fldCharType="end"/>
        </w:r>
      </w:hyperlink>
    </w:p>
    <w:p w:rsidR="00D602FC" w:rsidRDefault="00A11279" w14:paraId="3D37E8E4" w14:textId="3D5D4FAD">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63">
        <w:r w:rsidRPr="00E362A7" w:rsidR="00D602FC">
          <w:rPr>
            <w:rStyle w:val="Hyperlink"/>
            <w:noProof/>
          </w:rPr>
          <w:t>Hình 4.7 Gán giá trị đọc được từ cảm biến vào queue</w:t>
        </w:r>
        <w:r w:rsidR="00D602FC">
          <w:rPr>
            <w:noProof/>
            <w:webHidden/>
          </w:rPr>
          <w:tab/>
        </w:r>
        <w:r w:rsidR="00D602FC">
          <w:rPr>
            <w:noProof/>
            <w:webHidden/>
          </w:rPr>
          <w:fldChar w:fldCharType="begin"/>
        </w:r>
        <w:r w:rsidR="00D602FC">
          <w:rPr>
            <w:noProof/>
            <w:webHidden/>
          </w:rPr>
          <w:instrText xml:space="preserve"> PAGEREF _Toc140909063 \h </w:instrText>
        </w:r>
        <w:r w:rsidR="00D602FC">
          <w:rPr>
            <w:noProof/>
            <w:webHidden/>
          </w:rPr>
        </w:r>
        <w:r w:rsidR="00D602FC">
          <w:rPr>
            <w:noProof/>
            <w:webHidden/>
          </w:rPr>
          <w:fldChar w:fldCharType="separate"/>
        </w:r>
        <w:r w:rsidR="00EC17BA">
          <w:rPr>
            <w:noProof/>
            <w:webHidden/>
          </w:rPr>
          <w:t>32</w:t>
        </w:r>
        <w:r w:rsidR="00D602FC">
          <w:rPr>
            <w:noProof/>
            <w:webHidden/>
          </w:rPr>
          <w:fldChar w:fldCharType="end"/>
        </w:r>
      </w:hyperlink>
    </w:p>
    <w:p w:rsidR="00D602FC" w:rsidRDefault="00A11279" w14:paraId="24EE4866" w14:textId="3AC462C2">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64">
        <w:r w:rsidRPr="00E362A7" w:rsidR="00D602FC">
          <w:rPr>
            <w:rStyle w:val="Hyperlink"/>
            <w:noProof/>
          </w:rPr>
          <w:t>Hình 4.8 ThingSpeak</w:t>
        </w:r>
        <w:r w:rsidR="00D602FC">
          <w:rPr>
            <w:noProof/>
            <w:webHidden/>
          </w:rPr>
          <w:tab/>
        </w:r>
        <w:r w:rsidR="00D602FC">
          <w:rPr>
            <w:noProof/>
            <w:webHidden/>
          </w:rPr>
          <w:fldChar w:fldCharType="begin"/>
        </w:r>
        <w:r w:rsidR="00D602FC">
          <w:rPr>
            <w:noProof/>
            <w:webHidden/>
          </w:rPr>
          <w:instrText xml:space="preserve"> PAGEREF _Toc140909064 \h </w:instrText>
        </w:r>
        <w:r w:rsidR="00D602FC">
          <w:rPr>
            <w:noProof/>
            <w:webHidden/>
          </w:rPr>
        </w:r>
        <w:r w:rsidR="00D602FC">
          <w:rPr>
            <w:noProof/>
            <w:webHidden/>
          </w:rPr>
          <w:fldChar w:fldCharType="separate"/>
        </w:r>
        <w:r w:rsidR="00EC17BA">
          <w:rPr>
            <w:noProof/>
            <w:webHidden/>
          </w:rPr>
          <w:t>33</w:t>
        </w:r>
        <w:r w:rsidR="00D602FC">
          <w:rPr>
            <w:noProof/>
            <w:webHidden/>
          </w:rPr>
          <w:fldChar w:fldCharType="end"/>
        </w:r>
      </w:hyperlink>
    </w:p>
    <w:p w:rsidR="00D602FC" w:rsidRDefault="00A11279" w14:paraId="645C352A" w14:textId="6ECFFB26">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65">
        <w:r w:rsidRPr="00E362A7" w:rsidR="00D602FC">
          <w:rPr>
            <w:rStyle w:val="Hyperlink"/>
            <w:noProof/>
          </w:rPr>
          <w:t>Hình 5.1 Kết qua đo trong 6 tiếng</w:t>
        </w:r>
        <w:r w:rsidR="00D602FC">
          <w:rPr>
            <w:noProof/>
            <w:webHidden/>
          </w:rPr>
          <w:tab/>
        </w:r>
        <w:r w:rsidR="00D602FC">
          <w:rPr>
            <w:noProof/>
            <w:webHidden/>
          </w:rPr>
          <w:fldChar w:fldCharType="begin"/>
        </w:r>
        <w:r w:rsidR="00D602FC">
          <w:rPr>
            <w:noProof/>
            <w:webHidden/>
          </w:rPr>
          <w:instrText xml:space="preserve"> PAGEREF _Toc140909065 \h </w:instrText>
        </w:r>
        <w:r w:rsidR="00D602FC">
          <w:rPr>
            <w:noProof/>
            <w:webHidden/>
          </w:rPr>
        </w:r>
        <w:r w:rsidR="00D602FC">
          <w:rPr>
            <w:noProof/>
            <w:webHidden/>
          </w:rPr>
          <w:fldChar w:fldCharType="separate"/>
        </w:r>
        <w:r w:rsidR="00EC17BA">
          <w:rPr>
            <w:noProof/>
            <w:webHidden/>
          </w:rPr>
          <w:t>34</w:t>
        </w:r>
        <w:r w:rsidR="00D602FC">
          <w:rPr>
            <w:noProof/>
            <w:webHidden/>
          </w:rPr>
          <w:fldChar w:fldCharType="end"/>
        </w:r>
      </w:hyperlink>
    </w:p>
    <w:p w:rsidR="00D602FC" w:rsidRDefault="00A11279" w14:paraId="40706A5E" w14:textId="09B0DD8C">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66">
        <w:r w:rsidRPr="00E362A7" w:rsidR="00D602FC">
          <w:rPr>
            <w:rStyle w:val="Hyperlink"/>
            <w:noProof/>
          </w:rPr>
          <w:t>Hình 5.2 Kết quả đo mô phỏng đám cháy</w:t>
        </w:r>
        <w:r w:rsidR="00D602FC">
          <w:rPr>
            <w:noProof/>
            <w:webHidden/>
          </w:rPr>
          <w:tab/>
        </w:r>
        <w:r w:rsidR="00D602FC">
          <w:rPr>
            <w:noProof/>
            <w:webHidden/>
          </w:rPr>
          <w:fldChar w:fldCharType="begin"/>
        </w:r>
        <w:r w:rsidR="00D602FC">
          <w:rPr>
            <w:noProof/>
            <w:webHidden/>
          </w:rPr>
          <w:instrText xml:space="preserve"> PAGEREF _Toc140909066 \h </w:instrText>
        </w:r>
        <w:r w:rsidR="00D602FC">
          <w:rPr>
            <w:noProof/>
            <w:webHidden/>
          </w:rPr>
        </w:r>
        <w:r w:rsidR="00D602FC">
          <w:rPr>
            <w:noProof/>
            <w:webHidden/>
          </w:rPr>
          <w:fldChar w:fldCharType="separate"/>
        </w:r>
        <w:r w:rsidR="00EC17BA">
          <w:rPr>
            <w:noProof/>
            <w:webHidden/>
          </w:rPr>
          <w:t>37</w:t>
        </w:r>
        <w:r w:rsidR="00D602FC">
          <w:rPr>
            <w:noProof/>
            <w:webHidden/>
          </w:rPr>
          <w:fldChar w:fldCharType="end"/>
        </w:r>
      </w:hyperlink>
    </w:p>
    <w:p w:rsidR="00D602FC" w:rsidRDefault="00A11279" w14:paraId="33AD7762" w14:textId="078C974A">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67">
        <w:r w:rsidRPr="00E362A7" w:rsidR="00D602FC">
          <w:rPr>
            <w:rStyle w:val="Hyperlink"/>
            <w:noProof/>
          </w:rPr>
          <w:t>Hình 5.3 Kết quả đo âm thanh phát ra từ loa</w:t>
        </w:r>
        <w:r w:rsidR="00D602FC">
          <w:rPr>
            <w:noProof/>
            <w:webHidden/>
          </w:rPr>
          <w:tab/>
        </w:r>
        <w:r w:rsidR="00D602FC">
          <w:rPr>
            <w:noProof/>
            <w:webHidden/>
          </w:rPr>
          <w:fldChar w:fldCharType="begin"/>
        </w:r>
        <w:r w:rsidR="00D602FC">
          <w:rPr>
            <w:noProof/>
            <w:webHidden/>
          </w:rPr>
          <w:instrText xml:space="preserve"> PAGEREF _Toc140909067 \h </w:instrText>
        </w:r>
        <w:r w:rsidR="00D602FC">
          <w:rPr>
            <w:noProof/>
            <w:webHidden/>
          </w:rPr>
        </w:r>
        <w:r w:rsidR="00D602FC">
          <w:rPr>
            <w:noProof/>
            <w:webHidden/>
          </w:rPr>
          <w:fldChar w:fldCharType="separate"/>
        </w:r>
        <w:r w:rsidR="00EC17BA">
          <w:rPr>
            <w:noProof/>
            <w:webHidden/>
          </w:rPr>
          <w:t>38</w:t>
        </w:r>
        <w:r w:rsidR="00D602FC">
          <w:rPr>
            <w:noProof/>
            <w:webHidden/>
          </w:rPr>
          <w:fldChar w:fldCharType="end"/>
        </w:r>
      </w:hyperlink>
    </w:p>
    <w:p w:rsidRPr="00D55B2A" w:rsidR="000E6124" w:rsidP="00D55B2A" w:rsidRDefault="00F43292" w14:paraId="4CDB5050" w14:textId="20C9BF46">
      <w:pPr>
        <w:pStyle w:val="TableofFigures"/>
        <w:tabs>
          <w:tab w:val="right" w:leader="dot" w:pos="9111"/>
        </w:tabs>
        <w:rPr>
          <w:rFonts w:asciiTheme="minorHAnsi" w:hAnsiTheme="minorHAnsi" w:eastAsiaTheme="minorEastAsia" w:cstheme="minorBidi"/>
          <w:noProof/>
          <w:sz w:val="22"/>
          <w:szCs w:val="22"/>
          <w14:ligatures w14:val="standardContextual"/>
        </w:rPr>
      </w:pPr>
      <w:r>
        <w:rPr>
          <w:rFonts w:asciiTheme="minorHAnsi" w:hAnsiTheme="minorHAnsi" w:eastAsiaTheme="minorEastAsia" w:cstheme="minorBidi"/>
          <w:noProof/>
          <w:sz w:val="22"/>
          <w:szCs w:val="22"/>
          <w14:ligatures w14:val="standardContextual"/>
        </w:rPr>
        <w:fldChar w:fldCharType="end"/>
      </w:r>
    </w:p>
    <w:p w:rsidR="009758B3" w:rsidRDefault="009758B3" w14:paraId="0D9EB6B5" w14:textId="77777777">
      <w:pPr>
        <w:rPr>
          <w:rFonts w:cs="Times New Roman"/>
          <w:bCs/>
          <w:color w:val="000000"/>
          <w:sz w:val="32"/>
          <w:szCs w:val="32"/>
        </w:rPr>
      </w:pPr>
    </w:p>
    <w:p w:rsidR="009758B3" w:rsidRDefault="009758B3" w14:paraId="0BD5154C" w14:textId="77777777">
      <w:pPr>
        <w:rPr>
          <w:rFonts w:cs="Times New Roman"/>
          <w:bCs/>
          <w:color w:val="000000"/>
          <w:sz w:val="32"/>
          <w:szCs w:val="32"/>
        </w:rPr>
      </w:pPr>
    </w:p>
    <w:p w:rsidR="009758B3" w:rsidP="007E04C0" w:rsidRDefault="009758B3" w14:paraId="1BFC691D" w14:textId="77777777">
      <w:pPr>
        <w:ind w:firstLine="0"/>
        <w:rPr>
          <w:rFonts w:cs="Times New Roman"/>
          <w:bCs/>
          <w:color w:val="000000"/>
          <w:sz w:val="32"/>
          <w:szCs w:val="32"/>
        </w:rPr>
      </w:pPr>
    </w:p>
    <w:p w:rsidR="009758B3" w:rsidRDefault="009758B3" w14:paraId="21D3F09A" w14:textId="77777777">
      <w:pPr>
        <w:rPr>
          <w:rFonts w:cs="Times New Roman"/>
          <w:bCs/>
          <w:color w:val="000000"/>
          <w:sz w:val="32"/>
          <w:szCs w:val="32"/>
        </w:rPr>
      </w:pPr>
    </w:p>
    <w:p w:rsidR="009758B3" w:rsidP="009937BE" w:rsidRDefault="009758B3" w14:paraId="2B7F673D" w14:textId="77777777">
      <w:pPr>
        <w:ind w:firstLine="0"/>
        <w:rPr>
          <w:rFonts w:cs="Times New Roman"/>
          <w:b/>
          <w:color w:val="000000"/>
          <w:sz w:val="32"/>
          <w:szCs w:val="32"/>
        </w:rPr>
      </w:pPr>
    </w:p>
    <w:p w:rsidR="0000645C" w:rsidP="000E6124" w:rsidRDefault="00204F53" w14:paraId="152C2CBC" w14:textId="77777777">
      <w:pPr>
        <w:jc w:val="center"/>
        <w:rPr>
          <w:rFonts w:cs="Times New Roman"/>
          <w:b/>
          <w:color w:val="000000"/>
          <w:sz w:val="32"/>
          <w:szCs w:val="32"/>
        </w:rPr>
      </w:pPr>
      <w:r>
        <w:rPr>
          <w:rFonts w:cs="Times New Roman"/>
          <w:b/>
          <w:color w:val="000000"/>
          <w:sz w:val="32"/>
          <w:szCs w:val="32"/>
        </w:rPr>
        <w:t>DANH SÁCH BẢNG</w:t>
      </w:r>
    </w:p>
    <w:p w:rsidR="00D602FC" w:rsidRDefault="009937BE" w14:paraId="5F1BC549" w14:textId="5D3C64B8">
      <w:pPr>
        <w:pStyle w:val="TableofFigures"/>
        <w:tabs>
          <w:tab w:val="right" w:leader="dot" w:pos="9111"/>
        </w:tabs>
        <w:rPr>
          <w:rFonts w:asciiTheme="minorHAnsi" w:hAnsiTheme="minorHAnsi" w:eastAsiaTheme="minorEastAsia" w:cstheme="minorBidi"/>
          <w:noProof/>
          <w:sz w:val="22"/>
          <w:szCs w:val="22"/>
          <w14:ligatures w14:val="standardContextual"/>
        </w:rPr>
      </w:pPr>
      <w:r>
        <w:rPr>
          <w:rFonts w:cs="Times New Roman"/>
          <w:b/>
          <w:color w:val="000000"/>
          <w:sz w:val="32"/>
          <w:szCs w:val="32"/>
        </w:rPr>
        <w:fldChar w:fldCharType="begin"/>
      </w:r>
      <w:r>
        <w:rPr>
          <w:rFonts w:cs="Times New Roman"/>
          <w:b/>
          <w:color w:val="000000"/>
          <w:sz w:val="32"/>
          <w:szCs w:val="32"/>
        </w:rPr>
        <w:instrText xml:space="preserve"> TOC \h \z \c "Table" </w:instrText>
      </w:r>
      <w:r>
        <w:rPr>
          <w:rFonts w:cs="Times New Roman"/>
          <w:b/>
          <w:color w:val="000000"/>
          <w:sz w:val="32"/>
          <w:szCs w:val="32"/>
        </w:rPr>
        <w:fldChar w:fldCharType="separate"/>
      </w:r>
      <w:hyperlink w:history="1" w:anchor="_Toc140909068">
        <w:r w:rsidRPr="00A719BF" w:rsidR="00D602FC">
          <w:rPr>
            <w:rStyle w:val="Hyperlink"/>
            <w:rFonts w:cs="Times New Roman"/>
            <w:b/>
            <w:noProof/>
          </w:rPr>
          <w:t xml:space="preserve">Bảng </w:t>
        </w:r>
        <w:r w:rsidRPr="00A719BF" w:rsidR="00D602FC">
          <w:rPr>
            <w:rStyle w:val="Hyperlink"/>
            <w:b/>
            <w:noProof/>
          </w:rPr>
          <w:t>1</w:t>
        </w:r>
        <w:r w:rsidRPr="00A719BF" w:rsidR="00D602FC">
          <w:rPr>
            <w:rStyle w:val="Hyperlink"/>
            <w:rFonts w:cs="Times New Roman"/>
            <w:b/>
            <w:noProof/>
          </w:rPr>
          <w:t xml:space="preserve"> Bảng phân công công việc</w:t>
        </w:r>
        <w:r w:rsidR="00D602FC">
          <w:rPr>
            <w:noProof/>
            <w:webHidden/>
          </w:rPr>
          <w:tab/>
        </w:r>
        <w:r w:rsidR="00D602FC">
          <w:rPr>
            <w:noProof/>
            <w:webHidden/>
          </w:rPr>
          <w:fldChar w:fldCharType="begin"/>
        </w:r>
        <w:r w:rsidR="00D602FC">
          <w:rPr>
            <w:noProof/>
            <w:webHidden/>
          </w:rPr>
          <w:instrText xml:space="preserve"> PAGEREF _Toc140909068 \h </w:instrText>
        </w:r>
        <w:r w:rsidR="00D602FC">
          <w:rPr>
            <w:noProof/>
            <w:webHidden/>
          </w:rPr>
        </w:r>
        <w:r w:rsidR="00D602FC">
          <w:rPr>
            <w:noProof/>
            <w:webHidden/>
          </w:rPr>
          <w:fldChar w:fldCharType="separate"/>
        </w:r>
        <w:r w:rsidR="00EC17BA">
          <w:rPr>
            <w:noProof/>
            <w:webHidden/>
          </w:rPr>
          <w:t>8</w:t>
        </w:r>
        <w:r w:rsidR="00D602FC">
          <w:rPr>
            <w:noProof/>
            <w:webHidden/>
          </w:rPr>
          <w:fldChar w:fldCharType="end"/>
        </w:r>
      </w:hyperlink>
    </w:p>
    <w:p w:rsidR="00D602FC" w:rsidRDefault="00A11279" w14:paraId="476C5C42" w14:textId="641631F4">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69">
        <w:r w:rsidRPr="00A719BF" w:rsidR="00D602FC">
          <w:rPr>
            <w:rStyle w:val="Hyperlink"/>
            <w:noProof/>
          </w:rPr>
          <w:t>Bảng 2: Bảng so sánh các loại cảm biến bụi</w:t>
        </w:r>
        <w:r w:rsidR="00D602FC">
          <w:rPr>
            <w:noProof/>
            <w:webHidden/>
          </w:rPr>
          <w:tab/>
        </w:r>
        <w:r w:rsidR="00D602FC">
          <w:rPr>
            <w:noProof/>
            <w:webHidden/>
          </w:rPr>
          <w:fldChar w:fldCharType="begin"/>
        </w:r>
        <w:r w:rsidR="00D602FC">
          <w:rPr>
            <w:noProof/>
            <w:webHidden/>
          </w:rPr>
          <w:instrText xml:space="preserve"> PAGEREF _Toc140909069 \h </w:instrText>
        </w:r>
        <w:r w:rsidR="00D602FC">
          <w:rPr>
            <w:noProof/>
            <w:webHidden/>
          </w:rPr>
        </w:r>
        <w:r w:rsidR="00D602FC">
          <w:rPr>
            <w:noProof/>
            <w:webHidden/>
          </w:rPr>
          <w:fldChar w:fldCharType="separate"/>
        </w:r>
        <w:r w:rsidR="00EC17BA">
          <w:rPr>
            <w:noProof/>
            <w:webHidden/>
          </w:rPr>
          <w:t>13</w:t>
        </w:r>
        <w:r w:rsidR="00D602FC">
          <w:rPr>
            <w:noProof/>
            <w:webHidden/>
          </w:rPr>
          <w:fldChar w:fldCharType="end"/>
        </w:r>
      </w:hyperlink>
    </w:p>
    <w:p w:rsidR="00D602FC" w:rsidRDefault="00A11279" w14:paraId="231C288B" w14:textId="5AB860B7">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70">
        <w:r w:rsidRPr="00A719BF" w:rsidR="00D602FC">
          <w:rPr>
            <w:rStyle w:val="Hyperlink"/>
            <w:noProof/>
          </w:rPr>
          <w:t>Bảng 3: Bảng so sánh các loại cảm biến nhiệt độ, độ ẩm</w:t>
        </w:r>
        <w:r w:rsidR="00D602FC">
          <w:rPr>
            <w:noProof/>
            <w:webHidden/>
          </w:rPr>
          <w:tab/>
        </w:r>
        <w:r w:rsidR="00D602FC">
          <w:rPr>
            <w:noProof/>
            <w:webHidden/>
          </w:rPr>
          <w:fldChar w:fldCharType="begin"/>
        </w:r>
        <w:r w:rsidR="00D602FC">
          <w:rPr>
            <w:noProof/>
            <w:webHidden/>
          </w:rPr>
          <w:instrText xml:space="preserve"> PAGEREF _Toc140909070 \h </w:instrText>
        </w:r>
        <w:r w:rsidR="00D602FC">
          <w:rPr>
            <w:noProof/>
            <w:webHidden/>
          </w:rPr>
        </w:r>
        <w:r w:rsidR="00D602FC">
          <w:rPr>
            <w:noProof/>
            <w:webHidden/>
          </w:rPr>
          <w:fldChar w:fldCharType="separate"/>
        </w:r>
        <w:r w:rsidR="00EC17BA">
          <w:rPr>
            <w:noProof/>
            <w:webHidden/>
          </w:rPr>
          <w:t>14</w:t>
        </w:r>
        <w:r w:rsidR="00D602FC">
          <w:rPr>
            <w:noProof/>
            <w:webHidden/>
          </w:rPr>
          <w:fldChar w:fldCharType="end"/>
        </w:r>
      </w:hyperlink>
    </w:p>
    <w:p w:rsidR="00D602FC" w:rsidRDefault="00A11279" w14:paraId="0A4C2ACD" w14:textId="6BF2F2C5">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71">
        <w:r w:rsidRPr="00A719BF" w:rsidR="00D602FC">
          <w:rPr>
            <w:rStyle w:val="Hyperlink"/>
            <w:noProof/>
          </w:rPr>
          <w:t>Bảng 4: Bảng so sánh các loại cảm biến khí CO2</w:t>
        </w:r>
        <w:r w:rsidR="00D602FC">
          <w:rPr>
            <w:noProof/>
            <w:webHidden/>
          </w:rPr>
          <w:tab/>
        </w:r>
        <w:r w:rsidR="00D602FC">
          <w:rPr>
            <w:noProof/>
            <w:webHidden/>
          </w:rPr>
          <w:fldChar w:fldCharType="begin"/>
        </w:r>
        <w:r w:rsidR="00D602FC">
          <w:rPr>
            <w:noProof/>
            <w:webHidden/>
          </w:rPr>
          <w:instrText xml:space="preserve"> PAGEREF _Toc140909071 \h </w:instrText>
        </w:r>
        <w:r w:rsidR="00D602FC">
          <w:rPr>
            <w:noProof/>
            <w:webHidden/>
          </w:rPr>
        </w:r>
        <w:r w:rsidR="00D602FC">
          <w:rPr>
            <w:noProof/>
            <w:webHidden/>
          </w:rPr>
          <w:fldChar w:fldCharType="separate"/>
        </w:r>
        <w:r w:rsidR="00EC17BA">
          <w:rPr>
            <w:noProof/>
            <w:webHidden/>
          </w:rPr>
          <w:t>15</w:t>
        </w:r>
        <w:r w:rsidR="00D602FC">
          <w:rPr>
            <w:noProof/>
            <w:webHidden/>
          </w:rPr>
          <w:fldChar w:fldCharType="end"/>
        </w:r>
      </w:hyperlink>
    </w:p>
    <w:p w:rsidR="00D602FC" w:rsidRDefault="00A11279" w14:paraId="2712A6D5" w14:textId="74323C6A">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72">
        <w:r w:rsidRPr="00A719BF" w:rsidR="00D602FC">
          <w:rPr>
            <w:rStyle w:val="Hyperlink"/>
            <w:noProof/>
          </w:rPr>
          <w:t>Bảng 5 Danh sách linh kiện</w:t>
        </w:r>
        <w:r w:rsidR="00D602FC">
          <w:rPr>
            <w:noProof/>
            <w:webHidden/>
          </w:rPr>
          <w:tab/>
        </w:r>
        <w:r w:rsidR="00D602FC">
          <w:rPr>
            <w:noProof/>
            <w:webHidden/>
          </w:rPr>
          <w:fldChar w:fldCharType="begin"/>
        </w:r>
        <w:r w:rsidR="00D602FC">
          <w:rPr>
            <w:noProof/>
            <w:webHidden/>
          </w:rPr>
          <w:instrText xml:space="preserve"> PAGEREF _Toc140909072 \h </w:instrText>
        </w:r>
        <w:r w:rsidR="00D602FC">
          <w:rPr>
            <w:noProof/>
            <w:webHidden/>
          </w:rPr>
        </w:r>
        <w:r w:rsidR="00D602FC">
          <w:rPr>
            <w:noProof/>
            <w:webHidden/>
          </w:rPr>
          <w:fldChar w:fldCharType="separate"/>
        </w:r>
        <w:r w:rsidR="00EC17BA">
          <w:rPr>
            <w:noProof/>
            <w:webHidden/>
          </w:rPr>
          <w:t>16</w:t>
        </w:r>
        <w:r w:rsidR="00D602FC">
          <w:rPr>
            <w:noProof/>
            <w:webHidden/>
          </w:rPr>
          <w:fldChar w:fldCharType="end"/>
        </w:r>
      </w:hyperlink>
    </w:p>
    <w:p w:rsidR="00D602FC" w:rsidRDefault="00A11279" w14:paraId="1197013D" w14:textId="5522E01A">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73">
        <w:r w:rsidRPr="00A719BF" w:rsidR="00D602FC">
          <w:rPr>
            <w:rStyle w:val="Hyperlink"/>
            <w:noProof/>
          </w:rPr>
          <w:t>Bảng 6 Bảng thông số kỹ thuật MHZ14A [10]</w:t>
        </w:r>
        <w:r w:rsidR="00D602FC">
          <w:rPr>
            <w:noProof/>
            <w:webHidden/>
          </w:rPr>
          <w:tab/>
        </w:r>
        <w:r w:rsidR="00D602FC">
          <w:rPr>
            <w:noProof/>
            <w:webHidden/>
          </w:rPr>
          <w:fldChar w:fldCharType="begin"/>
        </w:r>
        <w:r w:rsidR="00D602FC">
          <w:rPr>
            <w:noProof/>
            <w:webHidden/>
          </w:rPr>
          <w:instrText xml:space="preserve"> PAGEREF _Toc140909073 \h </w:instrText>
        </w:r>
        <w:r w:rsidR="00D602FC">
          <w:rPr>
            <w:noProof/>
            <w:webHidden/>
          </w:rPr>
        </w:r>
        <w:r w:rsidR="00D602FC">
          <w:rPr>
            <w:noProof/>
            <w:webHidden/>
          </w:rPr>
          <w:fldChar w:fldCharType="separate"/>
        </w:r>
        <w:r w:rsidR="00EC17BA">
          <w:rPr>
            <w:noProof/>
            <w:webHidden/>
          </w:rPr>
          <w:t>25</w:t>
        </w:r>
        <w:r w:rsidR="00D602FC">
          <w:rPr>
            <w:noProof/>
            <w:webHidden/>
          </w:rPr>
          <w:fldChar w:fldCharType="end"/>
        </w:r>
      </w:hyperlink>
    </w:p>
    <w:p w:rsidR="00D602FC" w:rsidRDefault="00A11279" w14:paraId="69173C0D" w14:textId="23772EA2">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74">
        <w:r w:rsidRPr="00A719BF" w:rsidR="00D602FC">
          <w:rPr>
            <w:rStyle w:val="Hyperlink"/>
            <w:noProof/>
          </w:rPr>
          <w:t>Bảng 7 Bảng thông số kỹ thuật PMS7003 [2]</w:t>
        </w:r>
        <w:r w:rsidR="00D602FC">
          <w:rPr>
            <w:noProof/>
            <w:webHidden/>
          </w:rPr>
          <w:tab/>
        </w:r>
        <w:r w:rsidR="00D602FC">
          <w:rPr>
            <w:noProof/>
            <w:webHidden/>
          </w:rPr>
          <w:fldChar w:fldCharType="begin"/>
        </w:r>
        <w:r w:rsidR="00D602FC">
          <w:rPr>
            <w:noProof/>
            <w:webHidden/>
          </w:rPr>
          <w:instrText xml:space="preserve"> PAGEREF _Toc140909074 \h </w:instrText>
        </w:r>
        <w:r w:rsidR="00D602FC">
          <w:rPr>
            <w:noProof/>
            <w:webHidden/>
          </w:rPr>
        </w:r>
        <w:r w:rsidR="00D602FC">
          <w:rPr>
            <w:noProof/>
            <w:webHidden/>
          </w:rPr>
          <w:fldChar w:fldCharType="separate"/>
        </w:r>
        <w:r w:rsidR="00EC17BA">
          <w:rPr>
            <w:noProof/>
            <w:webHidden/>
          </w:rPr>
          <w:t>25</w:t>
        </w:r>
        <w:r w:rsidR="00D602FC">
          <w:rPr>
            <w:noProof/>
            <w:webHidden/>
          </w:rPr>
          <w:fldChar w:fldCharType="end"/>
        </w:r>
      </w:hyperlink>
    </w:p>
    <w:p w:rsidR="00D602FC" w:rsidRDefault="00A11279" w14:paraId="3B67B616" w14:textId="20F3013A">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75">
        <w:r w:rsidRPr="00A719BF" w:rsidR="00D602FC">
          <w:rPr>
            <w:rStyle w:val="Hyperlink"/>
            <w:noProof/>
          </w:rPr>
          <w:t>Bảng 8 Bảng thông số kỹ thuật BME280 [5]</w:t>
        </w:r>
        <w:r w:rsidR="00D602FC">
          <w:rPr>
            <w:noProof/>
            <w:webHidden/>
          </w:rPr>
          <w:tab/>
        </w:r>
        <w:r w:rsidR="00D602FC">
          <w:rPr>
            <w:noProof/>
            <w:webHidden/>
          </w:rPr>
          <w:fldChar w:fldCharType="begin"/>
        </w:r>
        <w:r w:rsidR="00D602FC">
          <w:rPr>
            <w:noProof/>
            <w:webHidden/>
          </w:rPr>
          <w:instrText xml:space="preserve"> PAGEREF _Toc140909075 \h </w:instrText>
        </w:r>
        <w:r w:rsidR="00D602FC">
          <w:rPr>
            <w:noProof/>
            <w:webHidden/>
          </w:rPr>
        </w:r>
        <w:r w:rsidR="00D602FC">
          <w:rPr>
            <w:noProof/>
            <w:webHidden/>
          </w:rPr>
          <w:fldChar w:fldCharType="separate"/>
        </w:r>
        <w:r w:rsidR="00EC17BA">
          <w:rPr>
            <w:noProof/>
            <w:webHidden/>
          </w:rPr>
          <w:t>26</w:t>
        </w:r>
        <w:r w:rsidR="00D602FC">
          <w:rPr>
            <w:noProof/>
            <w:webHidden/>
          </w:rPr>
          <w:fldChar w:fldCharType="end"/>
        </w:r>
      </w:hyperlink>
    </w:p>
    <w:p w:rsidR="00D602FC" w:rsidRDefault="00A11279" w14:paraId="14C12B08" w14:textId="2633736B">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76">
        <w:r w:rsidRPr="00A719BF" w:rsidR="00D602FC">
          <w:rPr>
            <w:rStyle w:val="Hyperlink"/>
            <w:noProof/>
          </w:rPr>
          <w:t>Bảng 9 Bảng thông số kỹ thuật LM386</w:t>
        </w:r>
        <w:r w:rsidR="00D602FC">
          <w:rPr>
            <w:noProof/>
            <w:webHidden/>
          </w:rPr>
          <w:tab/>
        </w:r>
        <w:r w:rsidR="00D602FC">
          <w:rPr>
            <w:noProof/>
            <w:webHidden/>
          </w:rPr>
          <w:fldChar w:fldCharType="begin"/>
        </w:r>
        <w:r w:rsidR="00D602FC">
          <w:rPr>
            <w:noProof/>
            <w:webHidden/>
          </w:rPr>
          <w:instrText xml:space="preserve"> PAGEREF _Toc140909076 \h </w:instrText>
        </w:r>
        <w:r w:rsidR="00D602FC">
          <w:rPr>
            <w:noProof/>
            <w:webHidden/>
          </w:rPr>
        </w:r>
        <w:r w:rsidR="00D602FC">
          <w:rPr>
            <w:noProof/>
            <w:webHidden/>
          </w:rPr>
          <w:fldChar w:fldCharType="separate"/>
        </w:r>
        <w:r w:rsidR="00EC17BA">
          <w:rPr>
            <w:noProof/>
            <w:webHidden/>
          </w:rPr>
          <w:t>26</w:t>
        </w:r>
        <w:r w:rsidR="00D602FC">
          <w:rPr>
            <w:noProof/>
            <w:webHidden/>
          </w:rPr>
          <w:fldChar w:fldCharType="end"/>
        </w:r>
      </w:hyperlink>
    </w:p>
    <w:p w:rsidR="00D602FC" w:rsidRDefault="00A11279" w14:paraId="519C9EDB" w14:textId="034DF603">
      <w:pPr>
        <w:pStyle w:val="TableofFigures"/>
        <w:tabs>
          <w:tab w:val="right" w:leader="dot" w:pos="9111"/>
        </w:tabs>
        <w:rPr>
          <w:rFonts w:asciiTheme="minorHAnsi" w:hAnsiTheme="minorHAnsi" w:eastAsiaTheme="minorEastAsia" w:cstheme="minorBidi"/>
          <w:noProof/>
          <w:sz w:val="22"/>
          <w:szCs w:val="22"/>
          <w14:ligatures w14:val="standardContextual"/>
        </w:rPr>
      </w:pPr>
      <w:hyperlink w:history="1" w:anchor="_Toc140909077">
        <w:r w:rsidRPr="00A719BF" w:rsidR="00D602FC">
          <w:rPr>
            <w:rStyle w:val="Hyperlink"/>
            <w:noProof/>
          </w:rPr>
          <w:t>Bảng 10 Bảng thông số kỹ thuật ESP32 [11]</w:t>
        </w:r>
        <w:r w:rsidR="00D602FC">
          <w:rPr>
            <w:noProof/>
            <w:webHidden/>
          </w:rPr>
          <w:tab/>
        </w:r>
        <w:r w:rsidR="00D602FC">
          <w:rPr>
            <w:noProof/>
            <w:webHidden/>
          </w:rPr>
          <w:fldChar w:fldCharType="begin"/>
        </w:r>
        <w:r w:rsidR="00D602FC">
          <w:rPr>
            <w:noProof/>
            <w:webHidden/>
          </w:rPr>
          <w:instrText xml:space="preserve"> PAGEREF _Toc140909077 \h </w:instrText>
        </w:r>
        <w:r w:rsidR="00D602FC">
          <w:rPr>
            <w:noProof/>
            <w:webHidden/>
          </w:rPr>
        </w:r>
        <w:r w:rsidR="00D602FC">
          <w:rPr>
            <w:noProof/>
            <w:webHidden/>
          </w:rPr>
          <w:fldChar w:fldCharType="separate"/>
        </w:r>
        <w:r w:rsidR="00EC17BA">
          <w:rPr>
            <w:noProof/>
            <w:webHidden/>
          </w:rPr>
          <w:t>27</w:t>
        </w:r>
        <w:r w:rsidR="00D602FC">
          <w:rPr>
            <w:noProof/>
            <w:webHidden/>
          </w:rPr>
          <w:fldChar w:fldCharType="end"/>
        </w:r>
      </w:hyperlink>
    </w:p>
    <w:p w:rsidR="0000645C" w:rsidRDefault="009937BE" w14:paraId="353AA92C" w14:textId="0087264F">
      <w:pPr>
        <w:rPr>
          <w:rFonts w:cs="Times New Roman"/>
          <w:b/>
          <w:color w:val="000000"/>
          <w:sz w:val="32"/>
          <w:szCs w:val="32"/>
        </w:rPr>
      </w:pPr>
      <w:r>
        <w:rPr>
          <w:rFonts w:cs="Times New Roman"/>
          <w:b/>
          <w:color w:val="000000"/>
          <w:sz w:val="32"/>
          <w:szCs w:val="32"/>
        </w:rPr>
        <w:fldChar w:fldCharType="end"/>
      </w:r>
      <w:r w:rsidR="00204F53">
        <w:rPr>
          <w:rFonts w:cs="Times New Roman"/>
          <w:b/>
          <w:color w:val="000000"/>
          <w:sz w:val="32"/>
          <w:szCs w:val="32"/>
        </w:rPr>
        <w:br w:type="page"/>
      </w:r>
    </w:p>
    <w:p w:rsidR="0000645C" w:rsidRDefault="00204F53" w14:paraId="2678C059" w14:textId="77777777">
      <w:pPr>
        <w:pStyle w:val="Heading1"/>
        <w:numPr>
          <w:ilvl w:val="0"/>
          <w:numId w:val="3"/>
        </w:numPr>
      </w:pPr>
      <w:bookmarkStart w:name="_Toc140909002" w:id="0"/>
      <w:r>
        <w:t>GIỚI THIỆU</w:t>
      </w:r>
      <w:bookmarkEnd w:id="0"/>
    </w:p>
    <w:p w:rsidR="0000645C" w:rsidRDefault="00204F53" w14:paraId="0177D520" w14:textId="77777777">
      <w:pPr>
        <w:pStyle w:val="Heading2"/>
        <w:numPr>
          <w:ilvl w:val="1"/>
          <w:numId w:val="3"/>
        </w:numPr>
      </w:pPr>
      <w:bookmarkStart w:name="_Toc140909003" w:id="1"/>
      <w:r>
        <w:t>Đặt vấn đề</w:t>
      </w:r>
      <w:bookmarkEnd w:id="1"/>
    </w:p>
    <w:p w:rsidR="0000645C" w:rsidRDefault="00204F53" w14:paraId="6D37E857" w14:textId="20677ECD">
      <w:r>
        <w:t>Một thực trạng đáng báo động hiện nay đó là chất lượng không khí</w:t>
      </w:r>
      <w:r w:rsidR="004F5892">
        <w:rPr>
          <w:lang w:val="vi-VN"/>
        </w:rPr>
        <w:t xml:space="preserve"> và sự cố cháy nổ</w:t>
      </w:r>
      <w:r>
        <w:t xml:space="preserve"> tại nhiều thành phố lớn ở Việt Nam, đặc biệt là tại thành phố Hà Nội, đang suy giảm một cách trầm trọng</w:t>
      </w:r>
      <w:r w:rsidR="00617D13">
        <w:t xml:space="preserve"> </w:t>
      </w:r>
      <w:hyperlink w:history="1" w:anchor="_[1]">
        <w:r w:rsidRPr="00714660" w:rsidR="00714660">
          <w:rPr>
            <w:rStyle w:val="Hyperlink"/>
          </w:rPr>
          <w:t>[1]</w:t>
        </w:r>
      </w:hyperlink>
      <w:r w:rsidRPr="00EA7CAD" w:rsidR="007F42CA">
        <w:rPr>
          <w:color w:val="000000" w:themeColor="text1"/>
        </w:rPr>
        <w:t xml:space="preserve"> </w:t>
      </w:r>
      <w:hyperlink w:history="1" w:anchor="_[2]_" r:id="rId16">
        <w:r w:rsidRPr="00EA7CAD">
          <w:rPr>
            <w:rStyle w:val="Hyperlink"/>
            <w:color w:val="000000" w:themeColor="text1"/>
          </w:rPr>
          <w:t>.</w:t>
        </w:r>
      </w:hyperlink>
      <w:r>
        <w:t xml:space="preserve"> Một vài nguyên nhân dẫn đến tình trạng này có thể kể đến như quá trình đô thị hóa, nền công nghiệp phát triển với ngày càng nhiều nhà</w:t>
      </w:r>
      <w:r>
        <w:rPr>
          <w:lang w:val="vi-VN"/>
        </w:rPr>
        <w:t xml:space="preserve"> </w:t>
      </w:r>
      <w:r w:rsidR="00E20FA8">
        <w:rPr>
          <w:lang w:val="vi-VN"/>
        </w:rPr>
        <w:t>cao tầng</w:t>
      </w:r>
      <w:r w:rsidRPr="00EA7CAD">
        <w:rPr>
          <w:color w:val="000000" w:themeColor="text1"/>
        </w:rPr>
        <w:t xml:space="preserve">,… </w:t>
      </w:r>
      <w:r>
        <w:t>Bên cạnh đó, hàng loạt những công trình xã hội như đường xá, cầu vượt liên tục được thi công cũng là nhân tố không nhỏ gây trầm trọng thêm tình hình ô nhiễm không khí. Ngoài ra không thể không kể đến số lượng phương tiện cá nhân tham gia giao thông hàng ngày liên tục tăng lên khi một lượng lớn khí thải độc hại được thải trực tiếp ra môi trường. Chất lượng không khí tác động trực tiếp đến sức khỏe của mọi người sống trong khu vực, gây ra nhiều loại bệnh nghiêm trọng về hô hấp khi hít vào do tích tụ trong phổi</w:t>
      </w:r>
      <w:r w:rsidR="00B90C92">
        <w:t xml:space="preserve"> </w:t>
      </w:r>
      <w:r w:rsidR="00B90C92">
        <w:fldChar w:fldCharType="begin" w:fldLock="1"/>
      </w:r>
      <w:r w:rsidR="000107D6">
        <w:instrText>ADDIN CSL_CITATION {"citationItems":[{"id":"ITEM-1","itemData":{"URL":"https://www.who.int/vietnam/vi/health-topics/air-pollution","id":"ITEM-1","issued":{"date-parts":[["0"]]},"title":"Ô nhiễm không khí ở Việt Nam","type":"webpage"},"uris":["http://www.mendeley.com/documents/?uuid=47e6fb77-73ed-42cb-a452-9d26adf1f1be"]}],"mendeley":{"formattedCitation":"[4]","plainTextFormattedCitation":"[4]","previouslyFormattedCitation":"[4]"},"properties":{"noteIndex":0},"schema":"https://github.com/citation-style-language/schema/raw/master/csl-citation.json"}</w:instrText>
      </w:r>
      <w:r w:rsidR="00A11279">
        <w:fldChar w:fldCharType="separate"/>
      </w:r>
      <w:r w:rsidR="00B90C92">
        <w:fldChar w:fldCharType="end"/>
      </w:r>
      <w:r>
        <w:t>. Khó khăn hơn nữa, ô nhiễm không khí là sự kiện rất khó quan sát bằng mắt thường, điều này càng làm tình hình thêm phức tạp do người dân không tự nhận biết được mức độ ô nhiễm của môi trường xung quanh.</w:t>
      </w:r>
    </w:p>
    <w:p w:rsidR="0000645C" w:rsidRDefault="00204F53" w14:paraId="14D948E5" w14:textId="4B155024">
      <w:r>
        <w:t>Để giải quyết vấn đề nhức nhối này, giải pháp cấp thiết quan trọng nhất đó chính là phải nắm bắt và theo dõi thông tin về chỉ số chất lượng không khí</w:t>
      </w:r>
      <w:r w:rsidR="004F5892">
        <w:rPr>
          <w:lang w:val="vi-VN"/>
        </w:rPr>
        <w:t xml:space="preserve"> và các chỉ số như CO, </w:t>
      </w:r>
      <w:r w:rsidR="00473879">
        <w:rPr>
          <w:lang w:val="vi-VN"/>
        </w:rPr>
        <w:t>Khói, nhiệt độ, độ ẩm</w:t>
      </w:r>
      <w:r>
        <w:t xml:space="preserve"> một cách kịp thời và chính xác. Yêu cầu cho lời giải này đó là dữ liệu phải được cập nhật liên tục và đầy đủ để người dùng có cái nhìn chính xác nhất về tình hình ô nhiễm</w:t>
      </w:r>
      <w:r w:rsidR="00473879">
        <w:rPr>
          <w:lang w:val="vi-VN"/>
        </w:rPr>
        <w:t xml:space="preserve"> và mức độ gây ra cháy nổ</w:t>
      </w:r>
      <w:r>
        <w:t xml:space="preserve"> hiện tại. Ngoài ra, phương tiện tiếp cận những thông tin trên cũng phải thuận tiện cho người dùng, từ đó họ mới có thể đưa ra những điều chỉnh trong sinh hoạt nhằm giảm thiểu những ảnh hưởng của ô nhiễm không khí lên sức khỏe của bản thân và gia đình.</w:t>
      </w:r>
    </w:p>
    <w:p w:rsidR="0000645C" w:rsidRDefault="00204F53" w14:paraId="6ECE3ECC" w14:textId="77777777">
      <w:pPr>
        <w:pStyle w:val="Heading2"/>
        <w:numPr>
          <w:ilvl w:val="1"/>
          <w:numId w:val="3"/>
        </w:numPr>
      </w:pPr>
      <w:bookmarkStart w:name="_Toc140909004" w:id="2"/>
      <w:r>
        <w:t>Giới thiệu đề tài</w:t>
      </w:r>
      <w:bookmarkEnd w:id="2"/>
    </w:p>
    <w:p w:rsidR="0000645C" w:rsidRDefault="00204F53" w14:paraId="794C0E7E" w14:textId="64C6C5FE">
      <w:r>
        <w:t xml:space="preserve">Từ thực trạng cùng nhu cầu nêu trên, nhóm </w:t>
      </w:r>
      <w:r w:rsidR="004F5892">
        <w:t>7</w:t>
      </w:r>
      <w:r>
        <w:t xml:space="preserve"> thuộc lớp Kỹ thuật vi xử lý, dưới sự hướng dẫn của TS Hàn Huy Dũng, đã quyết định thực hiện tìm hiểu và triển khai một dự án với đề tài “Đo lường chất lượng không khí</w:t>
      </w:r>
      <w:r w:rsidR="00473879">
        <w:rPr>
          <w:lang w:val="vi-VN"/>
        </w:rPr>
        <w:t xml:space="preserve"> và cảnh báo cháy</w:t>
      </w:r>
      <w:r>
        <w:t>”. Dự án với mục tiêu cụ thể là giám sát chất lượng không khí</w:t>
      </w:r>
      <w:r w:rsidR="00473879">
        <w:rPr>
          <w:lang w:val="vi-VN"/>
        </w:rPr>
        <w:t xml:space="preserve"> và khả năng xảy ra cháy nổ</w:t>
      </w:r>
      <w:r>
        <w:t xml:space="preserve">, hiển thị thông tin chi tiết trên website cùng với đó là đưa ra cảnh báo tới người dùng. </w:t>
      </w:r>
    </w:p>
    <w:p w:rsidR="0000645C" w:rsidRDefault="00204F53" w14:paraId="75D4F7AC" w14:textId="3E20ACEC">
      <w:r>
        <w:t>Chất lượng không khí được đo thông qua các</w:t>
      </w:r>
      <w:r w:rsidR="00473879">
        <w:rPr>
          <w:lang w:val="vi-VN"/>
        </w:rPr>
        <w:t xml:space="preserve"> </w:t>
      </w:r>
      <w:r>
        <w:t xml:space="preserve">chỉ số không khí như khí CO2, hạt bụi mịn PM2.5, cùng với thông tin về nhiệt độ và độ ẩm. Các chỉ số này được đo lường thông qua các cảm biến chuyên dụng, trước khi được gửi về trung tâm xử lý qua giao thức truyền thông </w:t>
      </w:r>
      <w:r w:rsidR="001F5B7A">
        <w:t>HTTP</w:t>
      </w:r>
      <w:r>
        <w:t xml:space="preserve"> cùng kết nối </w:t>
      </w:r>
      <w:r w:rsidR="000107D6">
        <w:t>Wi-Fi</w:t>
      </w:r>
      <w:r>
        <w:t xml:space="preserve"> và cuối cùng là hiển thị trên website cho người dùng truy cập. </w:t>
      </w:r>
    </w:p>
    <w:p w:rsidR="0000645C" w:rsidRDefault="00204F53" w14:paraId="062E8417" w14:textId="77777777">
      <w:r>
        <w:t>Người dùng khi truy cập website sẽ có thể biết được chính xác các chỉ số không khí chi tiết cùng với cảnh báo từ hệ thống về chất lượng không khí hiện tại.</w:t>
      </w:r>
    </w:p>
    <w:p w:rsidR="00A421B1" w:rsidRDefault="00A421B1" w14:paraId="26243F71" w14:textId="6C231B0A">
      <w:r>
        <w:t>Đối tượng sử dụng chính là các cư dân trong các căn hộ chưng cư và bảo vệ</w:t>
      </w:r>
      <w:r w:rsidR="00B13823">
        <w:t>. T</w:t>
      </w:r>
      <w:r w:rsidRPr="00B13823" w:rsidR="00B13823">
        <w:t>hiết bị này được sử dụng để giám sát mức độ ô nhiễm không khí và phát hiện sự xuất hiện của khói hoặc nguy cơ cháy.</w:t>
      </w:r>
      <w:r w:rsidRPr="00E20B0B" w:rsidR="00E20B0B">
        <w:t xml:space="preserve"> </w:t>
      </w:r>
      <w:r w:rsidR="00E20B0B">
        <w:t xml:space="preserve"> </w:t>
      </w:r>
      <w:r w:rsidRPr="00E20B0B" w:rsidR="00E20B0B">
        <w:t>Việc giám sát chất lượng không khí và phát hiện nguy cơ cháy sớm giúp tăng cường sự nhận thức và khả năng phản ứng nhanh chóng trong trường hợp xảy ra sự cố. Điều này đảm bảo rằng môi trường sống trong chung cư là an toàn và lành mạnh cho tất cả mọi người.</w:t>
      </w:r>
    </w:p>
    <w:p w:rsidR="001F5088" w:rsidP="001F5088" w:rsidRDefault="001F5088" w14:paraId="5D8250D8" w14:textId="77777777">
      <w:r>
        <w:t>Đề tài sử dụng bốn cảm biến nhiệt độ, độ ẩm, co2, bụi để xác định đám cháy. Bởi vì khi xảy ra đám cháy thì bốn thông số này sẽ bị ảnh hưởng tăng hoặc giảm. Từ đó có thể xác định được mối liên hệ giữa đám cháy và sự thay đổi của các cảm biến.</w:t>
      </w:r>
    </w:p>
    <w:p w:rsidR="001F5088" w:rsidP="001F5088" w:rsidRDefault="001F5088" w14:paraId="6B64696C" w14:textId="77777777">
      <w:r>
        <w:t xml:space="preserve">Cảm biến nhiệt độ: Một cháy sẽ tạo ra sự tăng đột ngột nhiệt độ trong khu vực xảy ra cháy. Cảm biến nhiệt độ sẽ phát hiện được sự tăng nhiệt độ và ghi nhận thay đổi này. </w:t>
      </w:r>
    </w:p>
    <w:p w:rsidR="001F5088" w:rsidP="001F5088" w:rsidRDefault="001F5088" w14:paraId="062D5736" w14:textId="77777777">
      <w:r>
        <w:t>Cảm biến độ ẩm: Khi xảy ra cháy, độ ẩm có thể giảm do nhiệt độ tăng lên và sự thoát hơi. Cảm biến độ ẩm sẽ đo lường sự thay đổi này và phản hồi bằng cách ghi nhận mức độ ẩm giảm. Điều này có thể góp phần vào việc xác định sự gia tăng của nguy cơ cháy.</w:t>
      </w:r>
    </w:p>
    <w:p w:rsidR="001F5088" w:rsidP="001F5088" w:rsidRDefault="001F5088" w14:paraId="14777994" w14:textId="77777777">
      <w:r>
        <w:t>Cảm biến CO2: Trong quá trình cháy, sự cháy hoặc sự cháy không hoàn toàn sẽ tạo ra khí CO2. Cảm biến CO2 sẽ phát hiện sự tăng đột ngột của mức CO2 trong không khí và ghi nhận sự thay đổi này. Đây là một dấu hiệu quan trọng cho sự có mặt của ngọn lửa và được sử dụng để xác định vị trí cháy.</w:t>
      </w:r>
    </w:p>
    <w:p w:rsidRPr="00FF64CD" w:rsidR="001F5088" w:rsidP="001F5088" w:rsidRDefault="001F5088" w14:paraId="6FC194D4" w14:textId="2B9B3D36">
      <w:pPr>
        <w:rPr>
          <w:rFonts w:cs="Times New Roman"/>
        </w:rPr>
      </w:pPr>
      <w:r w:rsidRPr="00FF64CD">
        <w:rPr>
          <w:rFonts w:cs="Times New Roman"/>
        </w:rPr>
        <w:t>Cảm biến bụi: Trong quá trình cháy, có khả năng tạo ra bụi và tạp chất. Cảm biến bụi sẽ phát hiện sự gia tăng đột ngột của lượng bụi trong không khí và ghi nhận sự thay đổi này. Mức độ bụi tăng cao có thể góp phần vào việc xác định sự có mặt của cháy hoặc nguy cơ tắc ngh</w:t>
      </w:r>
      <w:r w:rsidR="00FF64CD">
        <w:rPr>
          <w:rFonts w:cs="Times New Roman"/>
        </w:rPr>
        <w:t>ẽn</w:t>
      </w:r>
      <w:r w:rsidRPr="00FF64CD">
        <w:rPr>
          <w:rFonts w:cs="Times New Roman"/>
        </w:rPr>
        <w:t xml:space="preserve"> hệ thống.</w:t>
      </w:r>
    </w:p>
    <w:p w:rsidR="0000645C" w:rsidRDefault="00204F53" w14:paraId="418E0A8C" w14:textId="77777777">
      <w:pPr>
        <w:pStyle w:val="Heading2"/>
        <w:numPr>
          <w:ilvl w:val="1"/>
          <w:numId w:val="3"/>
        </w:numPr>
      </w:pPr>
      <w:bookmarkStart w:name="_Toc140909005" w:id="3"/>
      <w:r>
        <w:t>Phân công công việc</w:t>
      </w:r>
      <w:bookmarkEnd w:id="3"/>
    </w:p>
    <w:p w:rsidR="00870B3E" w:rsidP="00870B3E" w:rsidRDefault="00204F53" w14:paraId="6E50BB37" w14:textId="4B95E281">
      <w:r>
        <w:t>Nhằm phát triển hệ thống “Đo lường chất lượng không khí</w:t>
      </w:r>
      <w:r w:rsidR="00473879">
        <w:rPr>
          <w:lang w:val="vi-VN"/>
        </w:rPr>
        <w:t xml:space="preserve"> và cảnh báo cháy</w:t>
      </w:r>
      <w:r>
        <w:t>” dựa trên những kiến thức đã học trong học phần Kỹ thuật vi xử lý cùng kiến thức tìm hiểu liên quan, cả nhóm đã thảo luận, lập kế hoạch và phân công công việc cụ thể cho từng thành viên như trong Bảng 1</w:t>
      </w:r>
    </w:p>
    <w:p w:rsidR="00870B3E" w:rsidRDefault="00870B3E" w14:paraId="501F3D9D" w14:textId="77777777">
      <w:r>
        <w:br w:type="page"/>
      </w:r>
    </w:p>
    <w:p w:rsidRPr="00870B3E" w:rsidR="00870B3E" w:rsidP="00870B3E" w:rsidRDefault="00870B3E" w14:paraId="7C7C675A" w14:textId="77777777"/>
    <w:p w:rsidR="00473879" w:rsidP="5D724650" w:rsidRDefault="16E4055B" w14:paraId="16C9F83B" w14:textId="611E5A2F">
      <w:pPr>
        <w:pStyle w:val="ListParagraph"/>
        <w:numPr>
          <w:ilvl w:val="0"/>
          <w:numId w:val="41"/>
        </w:numPr>
        <w:spacing w:after="200" w:line="360" w:lineRule="auto"/>
        <w:rPr>
          <w:rFonts w:cs="Times New Roman"/>
          <w:color w:val="000000" w:themeColor="text1"/>
        </w:rPr>
      </w:pPr>
      <w:r w:rsidRPr="512FF2B4">
        <w:rPr>
          <w:rFonts w:cs="Times New Roman"/>
          <w:b/>
          <w:color w:val="000000" w:themeColor="text1"/>
        </w:rPr>
        <w:t>A.1 Danh sách thành viên</w:t>
      </w:r>
    </w:p>
    <w:p w:rsidR="00473879" w:rsidP="5A189487" w:rsidRDefault="16E4055B" w14:paraId="4A6482F6" w14:textId="3CCD14A7">
      <w:pPr>
        <w:pStyle w:val="ListParagraph"/>
        <w:numPr>
          <w:ilvl w:val="0"/>
          <w:numId w:val="39"/>
        </w:numPr>
        <w:spacing w:after="200" w:line="360" w:lineRule="auto"/>
        <w:rPr>
          <w:rFonts w:cs="Times New Roman"/>
          <w:color w:val="000000" w:themeColor="text1"/>
        </w:rPr>
      </w:pPr>
      <w:r w:rsidRPr="1270FE46">
        <w:rPr>
          <w:rFonts w:cs="Times New Roman"/>
          <w:color w:val="000000" w:themeColor="text1"/>
        </w:rPr>
        <w:t>Phạm Văn Sáng</w:t>
      </w:r>
      <w:r w:rsidR="003F2394">
        <w:rPr>
          <w:rFonts w:cs="Times New Roman"/>
          <w:color w:val="000000" w:themeColor="text1"/>
        </w:rPr>
        <w:tab/>
      </w:r>
      <w:r w:rsidRPr="17DE0487">
        <w:rPr>
          <w:rFonts w:cs="Times New Roman"/>
          <w:color w:val="000000" w:themeColor="text1"/>
        </w:rPr>
        <w:t>20203</w:t>
      </w:r>
      <w:r w:rsidRPr="17DE0487" w:rsidR="3FC530E8">
        <w:rPr>
          <w:rFonts w:cs="Times New Roman"/>
          <w:color w:val="000000" w:themeColor="text1"/>
        </w:rPr>
        <w:t>558</w:t>
      </w:r>
    </w:p>
    <w:p w:rsidR="00473879" w:rsidP="5A189487" w:rsidRDefault="1D873FCE" w14:paraId="29EC8CFD" w14:textId="718A767E">
      <w:pPr>
        <w:pStyle w:val="ListParagraph"/>
        <w:numPr>
          <w:ilvl w:val="0"/>
          <w:numId w:val="39"/>
        </w:numPr>
        <w:spacing w:after="200" w:line="360" w:lineRule="auto"/>
        <w:rPr>
          <w:rFonts w:cs="Times New Roman"/>
          <w:color w:val="000000" w:themeColor="text1"/>
        </w:rPr>
      </w:pPr>
      <w:r w:rsidRPr="5B81A4EF">
        <w:rPr>
          <w:rFonts w:cs="Times New Roman"/>
          <w:color w:val="000000" w:themeColor="text1"/>
        </w:rPr>
        <w:t>Hồ Việt Anh</w:t>
      </w:r>
      <w:r w:rsidR="003F2394">
        <w:rPr>
          <w:rFonts w:cs="Times New Roman"/>
          <w:color w:val="000000" w:themeColor="text1"/>
        </w:rPr>
        <w:tab/>
      </w:r>
      <w:r w:rsidR="003F2394">
        <w:rPr>
          <w:rFonts w:cs="Times New Roman"/>
          <w:color w:val="000000" w:themeColor="text1"/>
        </w:rPr>
        <w:tab/>
      </w:r>
      <w:r w:rsidRPr="5B81A4EF">
        <w:rPr>
          <w:rFonts w:cs="Times New Roman"/>
          <w:color w:val="000000" w:themeColor="text1"/>
        </w:rPr>
        <w:t xml:space="preserve">20203655 </w:t>
      </w:r>
    </w:p>
    <w:p w:rsidR="00473879" w:rsidP="5A189487" w:rsidRDefault="16E4055B" w14:paraId="7DD1F80F" w14:textId="233E985F">
      <w:pPr>
        <w:pStyle w:val="ListParagraph"/>
        <w:numPr>
          <w:ilvl w:val="0"/>
          <w:numId w:val="39"/>
        </w:numPr>
        <w:spacing w:after="200" w:line="360" w:lineRule="auto"/>
        <w:rPr>
          <w:rFonts w:cs="Times New Roman"/>
          <w:color w:val="000000" w:themeColor="text1"/>
        </w:rPr>
      </w:pPr>
      <w:r w:rsidRPr="6BB0C8DD">
        <w:rPr>
          <w:rFonts w:cs="Times New Roman"/>
          <w:color w:val="000000" w:themeColor="text1"/>
        </w:rPr>
        <w:t>Dương Xuân Bách</w:t>
      </w:r>
      <w:r w:rsidR="003F2394">
        <w:rPr>
          <w:rFonts w:cs="Times New Roman"/>
          <w:color w:val="000000" w:themeColor="text1"/>
        </w:rPr>
        <w:tab/>
      </w:r>
      <w:r w:rsidRPr="3BB80F33">
        <w:rPr>
          <w:rFonts w:cs="Times New Roman"/>
          <w:color w:val="000000" w:themeColor="text1"/>
        </w:rPr>
        <w:t>20203</w:t>
      </w:r>
      <w:r w:rsidRPr="3BB80F33" w:rsidR="5C2D62E1">
        <w:rPr>
          <w:rFonts w:cs="Times New Roman"/>
          <w:color w:val="000000" w:themeColor="text1"/>
        </w:rPr>
        <w:t>664</w:t>
      </w:r>
    </w:p>
    <w:p w:rsidR="3E3E7284" w:rsidP="384D49D1" w:rsidRDefault="3E3E7284" w14:paraId="3889658C" w14:textId="7CB322DA">
      <w:pPr>
        <w:pStyle w:val="ListParagraph"/>
        <w:numPr>
          <w:ilvl w:val="0"/>
          <w:numId w:val="39"/>
        </w:numPr>
        <w:spacing w:after="200" w:line="360" w:lineRule="auto"/>
        <w:rPr>
          <w:rFonts w:cs="Times New Roman"/>
          <w:color w:val="000000" w:themeColor="text1"/>
        </w:rPr>
      </w:pPr>
      <w:r w:rsidRPr="384D49D1">
        <w:rPr>
          <w:rFonts w:cs="Times New Roman"/>
          <w:color w:val="000000" w:themeColor="text1"/>
        </w:rPr>
        <w:t>Đỗ Ngọc Sáng</w:t>
      </w:r>
      <w:r w:rsidR="003F2394">
        <w:rPr>
          <w:rFonts w:cs="Times New Roman"/>
          <w:color w:val="000000" w:themeColor="text1"/>
        </w:rPr>
        <w:tab/>
      </w:r>
      <w:r w:rsidRPr="384D49D1">
        <w:rPr>
          <w:rFonts w:cs="Times New Roman"/>
          <w:color w:val="000000" w:themeColor="text1"/>
        </w:rPr>
        <w:t>20203557</w:t>
      </w:r>
    </w:p>
    <w:p w:rsidR="00473879" w:rsidP="49D5406A" w:rsidRDefault="16E4055B" w14:paraId="62953556" w14:textId="74B16E55">
      <w:pPr>
        <w:pStyle w:val="ListParagraph"/>
        <w:numPr>
          <w:ilvl w:val="0"/>
          <w:numId w:val="40"/>
        </w:numPr>
        <w:rPr>
          <w:rFonts w:cs="Times New Roman"/>
          <w:color w:val="000000" w:themeColor="text1"/>
        </w:rPr>
      </w:pPr>
      <w:r w:rsidRPr="49D5406A">
        <w:rPr>
          <w:rFonts w:cs="Times New Roman"/>
          <w:b/>
          <w:color w:val="000000" w:themeColor="text1"/>
        </w:rPr>
        <w:t>A.2 Phân công công việc</w:t>
      </w:r>
    </w:p>
    <w:tbl>
      <w:tblPr>
        <w:tblStyle w:val="TableGrid"/>
        <w:tblW w:w="0" w:type="auto"/>
        <w:jc w:val="center"/>
        <w:tblInd w:w="0" w:type="dxa"/>
        <w:tblBorders>
          <w:top w:val="single" w:color="auto" w:sz="6" w:space="0"/>
          <w:left w:val="single" w:color="auto" w:sz="6" w:space="0"/>
          <w:bottom w:val="single" w:color="auto" w:sz="6" w:space="0"/>
          <w:right w:val="single" w:color="auto" w:sz="6" w:space="0"/>
        </w:tblBorders>
        <w:tblLayout w:type="fixed"/>
        <w:tblLook w:val="06A0" w:firstRow="1" w:lastRow="0" w:firstColumn="1" w:lastColumn="0" w:noHBand="1" w:noVBand="1"/>
      </w:tblPr>
      <w:tblGrid>
        <w:gridCol w:w="2910"/>
        <w:gridCol w:w="4905"/>
      </w:tblGrid>
      <w:tr w:rsidR="5A189487" w:rsidTr="4929041C" w14:paraId="39AEDE8E" w14:textId="77777777">
        <w:trPr>
          <w:trHeight w:val="630"/>
          <w:jc w:val="center"/>
        </w:trPr>
        <w:tc>
          <w:tcPr>
            <w:tcW w:w="2910" w:type="dxa"/>
            <w:tcMar>
              <w:left w:w="105" w:type="dxa"/>
              <w:right w:w="105" w:type="dxa"/>
            </w:tcMar>
            <w:vAlign w:val="center"/>
          </w:tcPr>
          <w:p w:rsidR="5A189487" w:rsidP="5A189487" w:rsidRDefault="5A189487" w14:paraId="416B9BAD" w14:textId="3096383F">
            <w:pPr>
              <w:spacing w:after="200" w:line="360" w:lineRule="auto"/>
              <w:ind w:firstLine="0"/>
              <w:jc w:val="center"/>
              <w:rPr>
                <w:rFonts w:cs="Times New Roman"/>
              </w:rPr>
            </w:pPr>
            <w:r w:rsidRPr="53F26D3F">
              <w:rPr>
                <w:rFonts w:cs="Times New Roman"/>
              </w:rPr>
              <w:t>Thành viên</w:t>
            </w:r>
          </w:p>
        </w:tc>
        <w:tc>
          <w:tcPr>
            <w:tcW w:w="4905" w:type="dxa"/>
            <w:tcMar>
              <w:left w:w="105" w:type="dxa"/>
              <w:right w:w="105" w:type="dxa"/>
            </w:tcMar>
            <w:vAlign w:val="center"/>
          </w:tcPr>
          <w:p w:rsidR="5A189487" w:rsidP="5A189487" w:rsidRDefault="5A189487" w14:paraId="4DA215A0" w14:textId="1AC15AC3">
            <w:pPr>
              <w:spacing w:after="200" w:line="360" w:lineRule="auto"/>
              <w:ind w:firstLine="0"/>
              <w:jc w:val="center"/>
              <w:rPr>
                <w:rFonts w:cs="Times New Roman"/>
              </w:rPr>
            </w:pPr>
            <w:r w:rsidRPr="53F26D3F">
              <w:rPr>
                <w:rFonts w:cs="Times New Roman"/>
              </w:rPr>
              <w:t>Công việc</w:t>
            </w:r>
          </w:p>
        </w:tc>
      </w:tr>
      <w:tr w:rsidR="5A189487" w:rsidTr="4929041C" w14:paraId="6425AB52" w14:textId="77777777">
        <w:trPr>
          <w:trHeight w:val="630"/>
          <w:jc w:val="center"/>
        </w:trPr>
        <w:tc>
          <w:tcPr>
            <w:tcW w:w="2910" w:type="dxa"/>
            <w:tcMar>
              <w:left w:w="105" w:type="dxa"/>
              <w:right w:w="105" w:type="dxa"/>
            </w:tcMar>
            <w:vAlign w:val="center"/>
          </w:tcPr>
          <w:p w:rsidR="5A189487" w:rsidP="5A189487" w:rsidRDefault="7ECB08E8" w14:paraId="557329A5" w14:textId="579E5EB6">
            <w:pPr>
              <w:spacing w:after="200" w:line="360" w:lineRule="auto"/>
              <w:ind w:firstLine="0"/>
              <w:jc w:val="left"/>
              <w:rPr>
                <w:rFonts w:cs="Times New Roman"/>
              </w:rPr>
            </w:pPr>
            <w:r w:rsidRPr="0E859952">
              <w:rPr>
                <w:rFonts w:cs="Times New Roman"/>
              </w:rPr>
              <w:t>Phạm Văn Sáng</w:t>
            </w:r>
          </w:p>
        </w:tc>
        <w:tc>
          <w:tcPr>
            <w:tcW w:w="4905" w:type="dxa"/>
            <w:tcMar>
              <w:left w:w="105" w:type="dxa"/>
              <w:right w:w="105" w:type="dxa"/>
            </w:tcMar>
            <w:vAlign w:val="center"/>
          </w:tcPr>
          <w:p w:rsidR="5A189487" w:rsidP="5A189487" w:rsidRDefault="5A189487" w14:paraId="726D0859" w14:textId="309544A6">
            <w:pPr>
              <w:spacing w:after="200" w:line="360" w:lineRule="auto"/>
              <w:ind w:firstLine="0"/>
              <w:jc w:val="left"/>
              <w:rPr>
                <w:rFonts w:cs="Times New Roman"/>
              </w:rPr>
            </w:pPr>
            <w:r w:rsidRPr="53F26D3F">
              <w:rPr>
                <w:rFonts w:cs="Times New Roman"/>
              </w:rPr>
              <w:t>Code chính, thực hiện các bài test</w:t>
            </w:r>
          </w:p>
        </w:tc>
      </w:tr>
      <w:tr w:rsidR="5A189487" w:rsidTr="4929041C" w14:paraId="6412E973" w14:textId="77777777">
        <w:trPr>
          <w:trHeight w:val="630"/>
          <w:jc w:val="center"/>
        </w:trPr>
        <w:tc>
          <w:tcPr>
            <w:tcW w:w="2910" w:type="dxa"/>
            <w:tcMar>
              <w:left w:w="105" w:type="dxa"/>
              <w:right w:w="105" w:type="dxa"/>
            </w:tcMar>
            <w:vAlign w:val="center"/>
          </w:tcPr>
          <w:p w:rsidR="5A189487" w:rsidP="5A189487" w:rsidRDefault="5828DC0E" w14:paraId="501A0982" w14:textId="7FAC537D">
            <w:pPr>
              <w:spacing w:after="200" w:line="360" w:lineRule="auto"/>
              <w:ind w:firstLine="0"/>
              <w:jc w:val="left"/>
              <w:rPr>
                <w:rFonts w:cs="Times New Roman"/>
              </w:rPr>
            </w:pPr>
            <w:r w:rsidRPr="5C4FF244">
              <w:rPr>
                <w:rFonts w:cs="Times New Roman"/>
              </w:rPr>
              <w:t xml:space="preserve">Hồ Việt </w:t>
            </w:r>
            <w:r w:rsidRPr="7913AA1D">
              <w:rPr>
                <w:rFonts w:cs="Times New Roman"/>
              </w:rPr>
              <w:t>Anh</w:t>
            </w:r>
          </w:p>
        </w:tc>
        <w:tc>
          <w:tcPr>
            <w:tcW w:w="4905" w:type="dxa"/>
            <w:tcMar>
              <w:left w:w="105" w:type="dxa"/>
              <w:right w:w="105" w:type="dxa"/>
            </w:tcMar>
            <w:vAlign w:val="center"/>
          </w:tcPr>
          <w:p w:rsidR="5A189487" w:rsidP="5A189487" w:rsidRDefault="1C10CC36" w14:paraId="55165A81" w14:textId="53E34DA8">
            <w:pPr>
              <w:spacing w:after="200" w:line="360" w:lineRule="auto"/>
              <w:ind w:firstLine="0"/>
              <w:jc w:val="left"/>
              <w:rPr>
                <w:rFonts w:cs="Times New Roman"/>
              </w:rPr>
            </w:pPr>
            <w:r w:rsidRPr="742FEFAA">
              <w:rPr>
                <w:rFonts w:eastAsia="Segoe UI Historic" w:cs="Times New Roman"/>
              </w:rPr>
              <w:t>Thiết kế hệ thống phần cứng</w:t>
            </w:r>
          </w:p>
        </w:tc>
      </w:tr>
      <w:tr w:rsidR="5A189487" w:rsidTr="4929041C" w14:paraId="4716388E" w14:textId="77777777">
        <w:trPr>
          <w:trHeight w:val="630"/>
          <w:jc w:val="center"/>
        </w:trPr>
        <w:tc>
          <w:tcPr>
            <w:tcW w:w="2910" w:type="dxa"/>
            <w:tcMar>
              <w:left w:w="105" w:type="dxa"/>
              <w:right w:w="105" w:type="dxa"/>
            </w:tcMar>
            <w:vAlign w:val="center"/>
          </w:tcPr>
          <w:p w:rsidR="5A189487" w:rsidP="5A189487" w:rsidRDefault="7CA300D3" w14:paraId="63DD3027" w14:textId="5AED0880">
            <w:pPr>
              <w:spacing w:after="200" w:line="360" w:lineRule="auto"/>
              <w:ind w:firstLine="0"/>
              <w:jc w:val="left"/>
              <w:rPr>
                <w:rFonts w:cs="Times New Roman"/>
              </w:rPr>
            </w:pPr>
            <w:r w:rsidRPr="7913AA1D">
              <w:rPr>
                <w:rFonts w:cs="Times New Roman"/>
              </w:rPr>
              <w:t xml:space="preserve">Dương Xuân </w:t>
            </w:r>
            <w:r w:rsidRPr="73C7541D">
              <w:rPr>
                <w:rFonts w:cs="Times New Roman"/>
              </w:rPr>
              <w:t>Bách</w:t>
            </w:r>
          </w:p>
        </w:tc>
        <w:tc>
          <w:tcPr>
            <w:tcW w:w="4905" w:type="dxa"/>
            <w:tcMar>
              <w:left w:w="105" w:type="dxa"/>
              <w:right w:w="105" w:type="dxa"/>
            </w:tcMar>
            <w:vAlign w:val="center"/>
          </w:tcPr>
          <w:p w:rsidR="5A189487" w:rsidP="5A189487" w:rsidRDefault="5A189487" w14:paraId="7A3641BF" w14:textId="44E33F91">
            <w:pPr>
              <w:spacing w:after="200" w:line="360" w:lineRule="auto"/>
              <w:ind w:firstLine="0"/>
              <w:jc w:val="left"/>
              <w:rPr>
                <w:rFonts w:cs="Times New Roman"/>
              </w:rPr>
            </w:pPr>
            <w:r w:rsidRPr="53F26D3F">
              <w:rPr>
                <w:rFonts w:cs="Times New Roman"/>
              </w:rPr>
              <w:t xml:space="preserve">Phân tích </w:t>
            </w:r>
            <w:r w:rsidR="009B33A7">
              <w:rPr>
                <w:rFonts w:cs="Times New Roman"/>
              </w:rPr>
              <w:t>hệ thống</w:t>
            </w:r>
            <w:r w:rsidRPr="53F26D3F">
              <w:rPr>
                <w:rFonts w:cs="Times New Roman"/>
              </w:rPr>
              <w:t xml:space="preserve"> và chọn linh kiện, thực hiện các bài test</w:t>
            </w:r>
          </w:p>
        </w:tc>
      </w:tr>
      <w:tr w:rsidR="5A189487" w:rsidTr="4929041C" w14:paraId="2924F414" w14:textId="77777777">
        <w:trPr>
          <w:trHeight w:val="630"/>
          <w:jc w:val="center"/>
        </w:trPr>
        <w:tc>
          <w:tcPr>
            <w:tcW w:w="2910" w:type="dxa"/>
            <w:tcMar>
              <w:left w:w="105" w:type="dxa"/>
              <w:right w:w="105" w:type="dxa"/>
            </w:tcMar>
            <w:vAlign w:val="center"/>
          </w:tcPr>
          <w:p w:rsidR="5A189487" w:rsidP="5A189487" w:rsidRDefault="32E9D82E" w14:paraId="347A3308" w14:textId="3292714A">
            <w:pPr>
              <w:spacing w:after="200" w:line="360" w:lineRule="auto"/>
              <w:ind w:firstLine="0"/>
              <w:jc w:val="left"/>
              <w:rPr>
                <w:rFonts w:cs="Times New Roman"/>
              </w:rPr>
            </w:pPr>
            <w:r w:rsidRPr="03A7F663">
              <w:rPr>
                <w:rFonts w:cs="Times New Roman"/>
              </w:rPr>
              <w:t>Đỗ Ngọc Sáng</w:t>
            </w:r>
          </w:p>
        </w:tc>
        <w:tc>
          <w:tcPr>
            <w:tcW w:w="4905" w:type="dxa"/>
            <w:tcMar>
              <w:left w:w="105" w:type="dxa"/>
              <w:right w:w="105" w:type="dxa"/>
            </w:tcMar>
            <w:vAlign w:val="center"/>
          </w:tcPr>
          <w:p w:rsidR="5A189487" w:rsidP="5A189487" w:rsidRDefault="5A189487" w14:paraId="452A5E14" w14:textId="7184EA49">
            <w:pPr>
              <w:spacing w:after="200" w:line="360" w:lineRule="auto"/>
              <w:ind w:firstLine="0"/>
              <w:jc w:val="left"/>
              <w:rPr>
                <w:rFonts w:cs="Times New Roman"/>
              </w:rPr>
            </w:pPr>
            <w:r w:rsidRPr="53F26D3F">
              <w:rPr>
                <w:rFonts w:cs="Times New Roman"/>
              </w:rPr>
              <w:t>Tính toán công suất. Xử lý, phân tích và đánh giá dữ liệu bài test</w:t>
            </w:r>
          </w:p>
        </w:tc>
      </w:tr>
    </w:tbl>
    <w:p w:rsidRPr="00700F9E" w:rsidR="00846790" w:rsidP="49B9E266" w:rsidRDefault="00CA2680" w14:paraId="244F4AC4" w14:textId="204F3C0A">
      <w:pPr>
        <w:spacing w:after="200" w:line="360" w:lineRule="auto"/>
        <w:ind w:firstLine="0"/>
        <w:jc w:val="center"/>
        <w:rPr>
          <w:rFonts w:cs="Times New Roman"/>
          <w:b/>
          <w:sz w:val="24"/>
          <w:szCs w:val="24"/>
        </w:rPr>
      </w:pPr>
      <w:bookmarkStart w:name="_Toc140909068" w:id="4"/>
      <w:r w:rsidRPr="00700F9E">
        <w:rPr>
          <w:rFonts w:cs="Times New Roman"/>
          <w:b/>
          <w:sz w:val="24"/>
          <w:szCs w:val="24"/>
        </w:rPr>
        <w:t>Bảng</w:t>
      </w:r>
      <w:r w:rsidRPr="00700F9E" w:rsidR="00846790">
        <w:rPr>
          <w:rFonts w:cs="Times New Roman"/>
          <w:b/>
          <w:sz w:val="24"/>
          <w:szCs w:val="24"/>
        </w:rPr>
        <w:t xml:space="preserve"> </w:t>
      </w:r>
      <w:r w:rsidRPr="00700F9E" w:rsidR="004C236A">
        <w:rPr>
          <w:b/>
          <w:sz w:val="24"/>
          <w:szCs w:val="24"/>
        </w:rPr>
        <w:fldChar w:fldCharType="begin"/>
      </w:r>
      <w:r w:rsidRPr="00700F9E" w:rsidR="004C236A">
        <w:rPr>
          <w:b/>
          <w:sz w:val="24"/>
          <w:szCs w:val="24"/>
        </w:rPr>
        <w:instrText xml:space="preserve"> SEQ Table \* ARABIC </w:instrText>
      </w:r>
      <w:r w:rsidRPr="00700F9E" w:rsidR="004C236A">
        <w:rPr>
          <w:b/>
          <w:sz w:val="24"/>
          <w:szCs w:val="24"/>
        </w:rPr>
        <w:fldChar w:fldCharType="separate"/>
      </w:r>
      <w:r w:rsidR="00EC17BA">
        <w:rPr>
          <w:b/>
          <w:noProof/>
          <w:sz w:val="24"/>
          <w:szCs w:val="24"/>
        </w:rPr>
        <w:t>1</w:t>
      </w:r>
      <w:r w:rsidRPr="00700F9E" w:rsidR="004C236A">
        <w:rPr>
          <w:b/>
          <w:sz w:val="24"/>
          <w:szCs w:val="24"/>
        </w:rPr>
        <w:fldChar w:fldCharType="end"/>
      </w:r>
      <w:r w:rsidRPr="00700F9E" w:rsidR="00846790">
        <w:rPr>
          <w:rFonts w:cs="Times New Roman"/>
          <w:b/>
          <w:sz w:val="24"/>
          <w:szCs w:val="24"/>
        </w:rPr>
        <w:t xml:space="preserve"> Bảng phân công công việc</w:t>
      </w:r>
      <w:bookmarkEnd w:id="4"/>
    </w:p>
    <w:p w:rsidR="0000645C" w:rsidRDefault="00204F53" w14:paraId="3C82DFC9" w14:textId="77777777">
      <w:pPr>
        <w:spacing w:before="0" w:after="160" w:line="259" w:lineRule="auto"/>
        <w:ind w:firstLine="0"/>
        <w:jc w:val="left"/>
      </w:pPr>
      <w:r>
        <w:br w:type="page"/>
      </w:r>
    </w:p>
    <w:p w:rsidR="0000645C" w:rsidRDefault="00751124" w14:paraId="03CFECBA" w14:textId="7E245B37">
      <w:pPr>
        <w:pStyle w:val="Heading1"/>
        <w:numPr>
          <w:ilvl w:val="0"/>
          <w:numId w:val="3"/>
        </w:numPr>
      </w:pPr>
      <w:bookmarkStart w:name="_Toc140909006" w:id="5"/>
      <w:r>
        <w:t>PHÂN TÍCH</w:t>
      </w:r>
      <w:r w:rsidR="00204F53">
        <w:t xml:space="preserve"> HỆ THỐNG</w:t>
      </w:r>
      <w:bookmarkEnd w:id="5"/>
    </w:p>
    <w:p w:rsidR="00C21162" w:rsidP="00C21162" w:rsidRDefault="000D0EE5" w14:paraId="33DC8694" w14:textId="6872D2A9">
      <w:pPr>
        <w:pStyle w:val="Heading2"/>
        <w:numPr>
          <w:ilvl w:val="1"/>
          <w:numId w:val="3"/>
        </w:numPr>
      </w:pPr>
      <w:bookmarkStart w:name="_Toc140909007" w:id="6"/>
      <w:r>
        <w:t>Các sản phẩm đã có trên thị trường</w:t>
      </w:r>
      <w:bookmarkEnd w:id="6"/>
      <w:r w:rsidR="00224DEC">
        <w:t xml:space="preserve"> </w:t>
      </w:r>
    </w:p>
    <w:p w:rsidR="0033280B" w:rsidP="008E1EF7" w:rsidRDefault="00567AF1" w14:paraId="386B9A93" w14:textId="78DC5B6F">
      <w:pPr>
        <w:rPr>
          <w:b/>
          <w:bCs/>
          <w:i/>
          <w:iCs/>
          <w:lang w:val="vi-VN"/>
        </w:rPr>
      </w:pPr>
      <w:r w:rsidRPr="008A4D12">
        <w:rPr>
          <w:b/>
          <w:bCs/>
          <w:i/>
          <w:iCs/>
        </w:rPr>
        <w:t>2</w:t>
      </w:r>
      <w:r w:rsidRPr="008A4D12">
        <w:rPr>
          <w:b/>
          <w:bCs/>
          <w:i/>
          <w:iCs/>
          <w:lang w:val="vi-VN"/>
        </w:rPr>
        <w:t xml:space="preserve">.1.1. </w:t>
      </w:r>
      <w:r w:rsidRPr="008A4D12" w:rsidR="008A4D12">
        <w:rPr>
          <w:b/>
          <w:bCs/>
          <w:i/>
          <w:iCs/>
          <w:lang w:val="vi-VN"/>
        </w:rPr>
        <w:t>Awair Element</w:t>
      </w:r>
    </w:p>
    <w:p w:rsidR="00FF77CC" w:rsidP="00655F29" w:rsidRDefault="00E76137" w14:paraId="1572783B" w14:textId="77777777">
      <w:pPr>
        <w:keepNext/>
        <w:jc w:val="center"/>
      </w:pPr>
      <w:r>
        <w:rPr>
          <w:noProof/>
        </w:rPr>
        <w:drawing>
          <wp:inline distT="0" distB="0" distL="0" distR="0" wp14:anchorId="2C808A42" wp14:editId="09E964E5">
            <wp:extent cx="3155276" cy="2392834"/>
            <wp:effectExtent l="0" t="0" r="0" b="0"/>
            <wp:docPr id="1319561396" name="Picture 1319561396" descr="Air Quality Monitor For Your House | Awair El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956139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55276" cy="2392834"/>
                    </a:xfrm>
                    <a:prstGeom prst="rect">
                      <a:avLst/>
                    </a:prstGeom>
                  </pic:spPr>
                </pic:pic>
              </a:graphicData>
            </a:graphic>
          </wp:inline>
        </w:drawing>
      </w:r>
    </w:p>
    <w:p w:rsidR="00E76137" w:rsidP="00C714F6" w:rsidRDefault="00FF77CC" w14:paraId="11C53CA2" w14:textId="49F9F9B3">
      <w:pPr>
        <w:pStyle w:val="Caption"/>
        <w:rPr>
          <w:i/>
          <w:lang w:val="vi-VN"/>
        </w:rPr>
      </w:pPr>
      <w:bookmarkStart w:name="_Toc140909046" w:id="7"/>
      <w:r>
        <w:t xml:space="preserve">Hình </w:t>
      </w:r>
      <w:r w:rsidR="00C714F6">
        <w:fldChar w:fldCharType="begin"/>
      </w:r>
      <w:r w:rsidR="00C714F6">
        <w:instrText xml:space="preserve"> STYLEREF 1 \s </w:instrText>
      </w:r>
      <w:r w:rsidR="00C714F6">
        <w:fldChar w:fldCharType="separate"/>
      </w:r>
      <w:r w:rsidR="00EC17BA">
        <w:rPr>
          <w:noProof/>
        </w:rPr>
        <w:t>2</w:t>
      </w:r>
      <w:r w:rsidR="00C714F6">
        <w:fldChar w:fldCharType="end"/>
      </w:r>
      <w:r w:rsidR="00C714F6">
        <w:t>.</w:t>
      </w:r>
      <w:r w:rsidR="00C714F6">
        <w:fldChar w:fldCharType="begin"/>
      </w:r>
      <w:r w:rsidR="00C714F6">
        <w:instrText xml:space="preserve"> SEQ Hình \* ARABIC \s 1 </w:instrText>
      </w:r>
      <w:r w:rsidR="00C714F6">
        <w:fldChar w:fldCharType="separate"/>
      </w:r>
      <w:r w:rsidR="00EC17BA">
        <w:rPr>
          <w:noProof/>
        </w:rPr>
        <w:t>1</w:t>
      </w:r>
      <w:r w:rsidR="00C714F6">
        <w:fldChar w:fldCharType="end"/>
      </w:r>
      <w:r w:rsidRPr="00FF77CC">
        <w:rPr>
          <w:i/>
          <w:iCs/>
        </w:rPr>
        <w:t xml:space="preserve"> </w:t>
      </w:r>
      <w:r w:rsidRPr="009937BE">
        <w:t xml:space="preserve">Máy đo chất lượng không khí </w:t>
      </w:r>
      <w:r w:rsidRPr="009937BE">
        <w:rPr>
          <w:lang w:val="vi-VN"/>
        </w:rPr>
        <w:t>Awair Element</w:t>
      </w:r>
      <w:bookmarkEnd w:id="7"/>
    </w:p>
    <w:p w:rsidRPr="005D2181" w:rsidR="005D2181" w:rsidP="005D2181" w:rsidRDefault="005D2181" w14:paraId="0289492C" w14:textId="52D88398">
      <w:r w:rsidRPr="005D2181">
        <w:t xml:space="preserve">Awair Element là một máy đo chất lượng không khí trong nhà. Nó đo nồng độ </w:t>
      </w:r>
      <w:r w:rsidR="004872EC">
        <w:t>CO2</w:t>
      </w:r>
      <w:r w:rsidR="004872EC">
        <w:rPr>
          <w:lang w:val="vi-VN"/>
        </w:rPr>
        <w:t xml:space="preserve"> </w:t>
      </w:r>
      <w:r w:rsidRPr="005D2181">
        <w:t>, VOCs, độ ẩm, nhiệt độ và hàm lượng bụi mịn PM2.5 trong không khí.</w:t>
      </w:r>
    </w:p>
    <w:p w:rsidR="004872EC" w:rsidP="005D2181" w:rsidRDefault="005D2181" w14:paraId="660641CE" w14:textId="4BB73AF6">
      <w:r w:rsidRPr="005D2181">
        <w:t xml:space="preserve">Awair Element cũng có khả năng cảnh báo người dùng về mức độ không khí ô nhiễm và tình trạng chất lượng không khí không tốt thông qua ứng dụng di động. </w:t>
      </w:r>
      <w:r w:rsidRPr="002C0E46" w:rsidR="002C0E46">
        <w:t>Ngoài ra, nó có tích hợp cảnh báo âm thanh và ánh sáng để thông báo cho người dùng về tình trạng nguy hiểm.</w:t>
      </w:r>
    </w:p>
    <w:p w:rsidR="00E560BE" w:rsidP="00E560BE" w:rsidRDefault="00E560BE" w14:paraId="3212B022" w14:textId="749D9817">
      <w:pPr>
        <w:rPr>
          <w:b/>
          <w:bCs/>
          <w:i/>
          <w:iCs/>
          <w:lang w:val="vi-VN"/>
        </w:rPr>
      </w:pPr>
      <w:r w:rsidRPr="008A4D12">
        <w:rPr>
          <w:b/>
          <w:bCs/>
          <w:i/>
          <w:iCs/>
        </w:rPr>
        <w:t>2</w:t>
      </w:r>
      <w:r w:rsidRPr="008A4D12">
        <w:rPr>
          <w:b/>
          <w:bCs/>
          <w:i/>
          <w:iCs/>
          <w:lang w:val="vi-VN"/>
        </w:rPr>
        <w:t>.1.</w:t>
      </w:r>
      <w:r>
        <w:rPr>
          <w:b/>
          <w:bCs/>
          <w:i/>
          <w:iCs/>
          <w:lang w:val="vi-VN"/>
        </w:rPr>
        <w:t>2</w:t>
      </w:r>
      <w:r w:rsidRPr="008A4D12">
        <w:rPr>
          <w:b/>
          <w:bCs/>
          <w:i/>
          <w:iCs/>
          <w:lang w:val="vi-VN"/>
        </w:rPr>
        <w:t xml:space="preserve">. </w:t>
      </w:r>
      <w:r w:rsidRPr="006903BA" w:rsidR="006903BA">
        <w:rPr>
          <w:b/>
          <w:bCs/>
          <w:i/>
          <w:iCs/>
        </w:rPr>
        <w:t>Nest Protect</w:t>
      </w:r>
    </w:p>
    <w:p w:rsidR="00D65CED" w:rsidP="00655F29" w:rsidRDefault="00575C3B" w14:paraId="61B9F942" w14:textId="77777777">
      <w:pPr>
        <w:keepNext/>
        <w:jc w:val="center"/>
      </w:pPr>
      <w:r>
        <w:rPr>
          <w:noProof/>
        </w:rPr>
        <w:drawing>
          <wp:inline distT="0" distB="0" distL="0" distR="0" wp14:anchorId="65E61252" wp14:editId="4DBF93C2">
            <wp:extent cx="4076253" cy="2038350"/>
            <wp:effectExtent l="0" t="0" r="635" b="0"/>
            <wp:docPr id="977745791" name="Picture 977745791" descr="The Best Smart Smoke Alarm | Reviews by Wirecu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774579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76253" cy="2038350"/>
                    </a:xfrm>
                    <a:prstGeom prst="rect">
                      <a:avLst/>
                    </a:prstGeom>
                  </pic:spPr>
                </pic:pic>
              </a:graphicData>
            </a:graphic>
          </wp:inline>
        </w:drawing>
      </w:r>
    </w:p>
    <w:p w:rsidR="00575C3B" w:rsidP="00C714F6" w:rsidRDefault="00D65CED" w14:paraId="543D36EA" w14:textId="6D442B19">
      <w:pPr>
        <w:pStyle w:val="Caption"/>
        <w:rPr>
          <w:i/>
          <w:lang w:val="vi-VN"/>
        </w:rPr>
      </w:pPr>
      <w:bookmarkStart w:name="_Toc140909047" w:id="8"/>
      <w:r>
        <w:t xml:space="preserve">Hình </w:t>
      </w:r>
      <w:r w:rsidR="00C714F6">
        <w:fldChar w:fldCharType="begin"/>
      </w:r>
      <w:r w:rsidR="00C714F6">
        <w:instrText xml:space="preserve"> STYLEREF 1 \s </w:instrText>
      </w:r>
      <w:r w:rsidR="00C714F6">
        <w:fldChar w:fldCharType="separate"/>
      </w:r>
      <w:r w:rsidR="00EC17BA">
        <w:rPr>
          <w:noProof/>
        </w:rPr>
        <w:t>2</w:t>
      </w:r>
      <w:r w:rsidR="00C714F6">
        <w:fldChar w:fldCharType="end"/>
      </w:r>
      <w:r w:rsidR="00C714F6">
        <w:t>.</w:t>
      </w:r>
      <w:r w:rsidR="00C714F6">
        <w:fldChar w:fldCharType="begin"/>
      </w:r>
      <w:r w:rsidR="00C714F6">
        <w:instrText xml:space="preserve"> SEQ Hình \* ARABIC \s 1 </w:instrText>
      </w:r>
      <w:r w:rsidR="00C714F6">
        <w:fldChar w:fldCharType="separate"/>
      </w:r>
      <w:r w:rsidR="00EC17BA">
        <w:rPr>
          <w:noProof/>
        </w:rPr>
        <w:t>2</w:t>
      </w:r>
      <w:r w:rsidR="00C714F6">
        <w:fldChar w:fldCharType="end"/>
      </w:r>
      <w:r w:rsidRPr="00D65CED">
        <w:rPr>
          <w:i/>
          <w:iCs/>
        </w:rPr>
        <w:t xml:space="preserve"> </w:t>
      </w:r>
      <w:r w:rsidRPr="009937BE">
        <w:t>Máy báo ch</w:t>
      </w:r>
      <w:r w:rsidR="009937BE">
        <w:t>áy</w:t>
      </w:r>
      <w:r w:rsidRPr="009937BE">
        <w:t xml:space="preserve"> Nest Protect</w:t>
      </w:r>
      <w:bookmarkEnd w:id="8"/>
    </w:p>
    <w:p w:rsidRPr="004B7DEF" w:rsidR="004B7DEF" w:rsidP="0057036A" w:rsidRDefault="004B7DEF" w14:paraId="1BF0046E" w14:textId="6EBA1EF1">
      <w:pPr>
        <w:ind w:firstLine="0"/>
        <w:rPr>
          <w:i/>
          <w:iCs/>
        </w:rPr>
      </w:pPr>
    </w:p>
    <w:p w:rsidRPr="004569F6" w:rsidR="004569F6" w:rsidP="004569F6" w:rsidRDefault="004569F6" w14:paraId="6F245362" w14:textId="00D88A06">
      <w:r w:rsidRPr="004569F6">
        <w:t>Nest Protect là một máy báo cháy thông minh có tích hợp các cảm biến đo khí CO (carbon monoxide) và khói. Nó có khả năng theo dõi chất lượng không khí trong nhà, phát hiện sự có mặt của CO và khói.</w:t>
      </w:r>
    </w:p>
    <w:p w:rsidRPr="004569F6" w:rsidR="004569F6" w:rsidP="004569F6" w:rsidRDefault="004569F6" w14:paraId="5F9FD514" w14:textId="0E33B6CA">
      <w:r w:rsidRPr="004569F6">
        <w:t>Chức năng chính của Nest Protect là cảnh báo người dùng khi phát hiện có khí CO độc hoặc khói trong không khí. Khi phát hiện sự có mặt của CO hoặc khói, nó sẽ kích hoạt cảnh báo âm thanh cực kỳ độc đáo và gửi thông báo tới điện thoại di động của người dùng.</w:t>
      </w:r>
    </w:p>
    <w:p w:rsidR="004569F6" w:rsidP="004569F6" w:rsidRDefault="004569F6" w14:paraId="30FC6BCF" w14:textId="77777777">
      <w:pPr>
        <w:rPr>
          <w:b/>
          <w:bCs/>
          <w:i/>
          <w:iCs/>
          <w:lang w:val="vi-VN"/>
        </w:rPr>
      </w:pPr>
    </w:p>
    <w:p w:rsidRPr="00C52A67" w:rsidR="00E560BE" w:rsidP="00C52A67" w:rsidRDefault="00E560BE" w14:paraId="11FBCC51" w14:textId="7BACBE0E">
      <w:pPr>
        <w:rPr>
          <w:b/>
          <w:bCs/>
          <w:i/>
          <w:iCs/>
          <w:lang w:val="vi-VN"/>
        </w:rPr>
      </w:pPr>
      <w:r w:rsidRPr="00C52A67">
        <w:rPr>
          <w:b/>
          <w:bCs/>
          <w:i/>
          <w:iCs/>
        </w:rPr>
        <w:t>2</w:t>
      </w:r>
      <w:r w:rsidRPr="00C52A67">
        <w:rPr>
          <w:b/>
          <w:bCs/>
          <w:i/>
          <w:iCs/>
          <w:lang w:val="vi-VN"/>
        </w:rPr>
        <w:t xml:space="preserve">.1.3. </w:t>
      </w:r>
      <w:r w:rsidRPr="00C52A67" w:rsidR="00C52A67">
        <w:rPr>
          <w:b/>
          <w:bCs/>
          <w:i/>
          <w:iCs/>
          <w:shd w:val="clear" w:color="auto" w:fill="F7F7F8"/>
        </w:rPr>
        <w:t>Netatmo Healthy Home Coach</w:t>
      </w:r>
    </w:p>
    <w:p w:rsidR="0057036A" w:rsidP="00655F29" w:rsidRDefault="007C168E" w14:paraId="4CCFF9C5" w14:textId="77777777">
      <w:pPr>
        <w:keepNext/>
        <w:jc w:val="center"/>
      </w:pPr>
      <w:r>
        <w:rPr>
          <w:noProof/>
        </w:rPr>
        <w:drawing>
          <wp:inline distT="0" distB="0" distL="0" distR="0" wp14:anchorId="624829F0" wp14:editId="490CBDB9">
            <wp:extent cx="3968750" cy="2976671"/>
            <wp:effectExtent l="0" t="0" r="0" b="0"/>
            <wp:docPr id="693651453" name="Picture 693651453" descr="Netatmo Healthy Home Coach 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365145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68750" cy="2976671"/>
                    </a:xfrm>
                    <a:prstGeom prst="rect">
                      <a:avLst/>
                    </a:prstGeom>
                  </pic:spPr>
                </pic:pic>
              </a:graphicData>
            </a:graphic>
          </wp:inline>
        </w:drawing>
      </w:r>
    </w:p>
    <w:p w:rsidRPr="009937BE" w:rsidR="007C168E" w:rsidP="00C714F6" w:rsidRDefault="0057036A" w14:paraId="6D6DCC80" w14:textId="6E0A0657">
      <w:pPr>
        <w:pStyle w:val="Caption"/>
        <w:rPr>
          <w:lang w:val="vi-VN"/>
        </w:rPr>
      </w:pPr>
      <w:bookmarkStart w:name="_Toc140909048" w:id="9"/>
      <w:r>
        <w:t xml:space="preserve">Hình </w:t>
      </w:r>
      <w:r w:rsidR="00C714F6">
        <w:fldChar w:fldCharType="begin"/>
      </w:r>
      <w:r w:rsidR="00C714F6">
        <w:instrText xml:space="preserve"> STYLEREF 1 \s </w:instrText>
      </w:r>
      <w:r w:rsidR="00C714F6">
        <w:fldChar w:fldCharType="separate"/>
      </w:r>
      <w:r w:rsidR="00EC17BA">
        <w:rPr>
          <w:noProof/>
        </w:rPr>
        <w:t>2</w:t>
      </w:r>
      <w:r w:rsidR="00C714F6">
        <w:fldChar w:fldCharType="end"/>
      </w:r>
      <w:r w:rsidR="00C714F6">
        <w:t>.</w:t>
      </w:r>
      <w:r w:rsidR="00C714F6">
        <w:fldChar w:fldCharType="begin"/>
      </w:r>
      <w:r w:rsidR="00C714F6">
        <w:instrText xml:space="preserve"> SEQ Hình \* ARABIC \s 1 </w:instrText>
      </w:r>
      <w:r w:rsidR="00C714F6">
        <w:fldChar w:fldCharType="separate"/>
      </w:r>
      <w:r w:rsidR="00EC17BA">
        <w:rPr>
          <w:noProof/>
        </w:rPr>
        <w:t>3</w:t>
      </w:r>
      <w:r w:rsidR="00C714F6">
        <w:fldChar w:fldCharType="end"/>
      </w:r>
      <w:r w:rsidRPr="0057036A">
        <w:rPr>
          <w:i/>
          <w:iCs/>
        </w:rPr>
        <w:t xml:space="preserve"> </w:t>
      </w:r>
      <w:r w:rsidRPr="009937BE">
        <w:t xml:space="preserve">Máy đo chất lượng không khí </w:t>
      </w:r>
      <w:r w:rsidRPr="009937BE">
        <w:rPr>
          <w:shd w:val="clear" w:color="auto" w:fill="F7F7F8"/>
        </w:rPr>
        <w:t>Netatmo Healthy Home Coach</w:t>
      </w:r>
      <w:bookmarkEnd w:id="9"/>
    </w:p>
    <w:p w:rsidRPr="00616CF6" w:rsidR="00616CF6" w:rsidP="00616CF6" w:rsidRDefault="00616CF6" w14:paraId="3392913D" w14:textId="77777777">
      <w:r w:rsidRPr="00616CF6">
        <w:t>Chức năng đo không khí: Netatmo Healthy Home Coach là một máy đo chất lượng không khí trong nhà. Nó đo các thông số như nồng độ CO2, độ ẩm, nhiệt độ và mức độ tiếng ồn trong môi trường sống.</w:t>
      </w:r>
    </w:p>
    <w:p w:rsidRPr="00616CF6" w:rsidR="00616CF6" w:rsidP="00616CF6" w:rsidRDefault="00616CF6" w14:paraId="18DAA036" w14:textId="77777777">
      <w:r w:rsidRPr="00616CF6">
        <w:t>Chức năng báo cháy: Mặc dù không phải là máy cảnh báo cháy, Netatmo Healthy Home Coach có khả năng cảnh báo người dùng khi nồng độ CO2 quá cao. Nếu mức độ CO2 vượt quá mức an toàn, máy sẽ gửi cảnh báo đến điện thoại di động của người dùng.</w:t>
      </w:r>
    </w:p>
    <w:p w:rsidR="00616CF6" w:rsidP="00616CF6" w:rsidRDefault="00616CF6" w14:paraId="33A402F0" w14:textId="77777777">
      <w:pPr>
        <w:rPr>
          <w:lang w:val="vi-VN"/>
        </w:rPr>
      </w:pPr>
    </w:p>
    <w:p w:rsidR="00E560BE" w:rsidP="005D2181" w:rsidRDefault="00E560BE" w14:paraId="11C114EF" w14:textId="77777777"/>
    <w:p w:rsidR="0000645C" w:rsidRDefault="00204F53" w14:paraId="5AB952B7" w14:textId="77777777">
      <w:pPr>
        <w:pStyle w:val="Heading2"/>
        <w:numPr>
          <w:ilvl w:val="1"/>
          <w:numId w:val="3"/>
        </w:numPr>
      </w:pPr>
      <w:bookmarkStart w:name="_Toc140909008" w:id="10"/>
      <w:r>
        <w:t>Yêu cầu chức năng</w:t>
      </w:r>
      <w:bookmarkEnd w:id="10"/>
    </w:p>
    <w:p w:rsidR="00AE50CF" w:rsidP="00AE50CF" w:rsidRDefault="00CB1FDE" w14:paraId="1D85ECC4" w14:textId="61BF3E8A">
      <w:r>
        <w:t xml:space="preserve">Từ nhu cầu sử dụng thực tế của hệ thống </w:t>
      </w:r>
      <w:r w:rsidR="00CF44F5">
        <w:t xml:space="preserve">đo lường </w:t>
      </w:r>
      <w:r>
        <w:t>chất lượng không khí</w:t>
      </w:r>
      <w:r w:rsidR="00CF44F5">
        <w:t xml:space="preserve"> và cảnh báo cháy</w:t>
      </w:r>
      <w:r>
        <w:t xml:space="preserve">, nhóm thực hiện đặt ra </w:t>
      </w:r>
      <w:r w:rsidR="00641EAE">
        <w:t>yêu cầu chức năng đối với sản phẩm cuối cùng như sau</w:t>
      </w:r>
      <w:r w:rsidR="00751124">
        <w:t>.</w:t>
      </w:r>
    </w:p>
    <w:p w:rsidRPr="00941F76" w:rsidR="00F04612" w:rsidP="00812FD2" w:rsidRDefault="00F04612" w14:paraId="5376796D" w14:textId="5E3752FC">
      <w:pPr>
        <w:pStyle w:val="ListParagraph"/>
        <w:numPr>
          <w:ilvl w:val="2"/>
          <w:numId w:val="3"/>
        </w:numPr>
        <w:rPr>
          <w:b/>
          <w:bCs/>
          <w:i/>
          <w:iCs/>
        </w:rPr>
      </w:pPr>
      <w:r w:rsidRPr="00941F76">
        <w:rPr>
          <w:b/>
          <w:bCs/>
          <w:i/>
          <w:iCs/>
        </w:rPr>
        <w:t>Hiển thị thông số dữ liệu cảm biến lên web thường xuyên</w:t>
      </w:r>
    </w:p>
    <w:p w:rsidR="00812FD2" w:rsidP="00812FD2" w:rsidRDefault="00941F76" w14:paraId="02CB2458" w14:textId="28F6D85B">
      <w:pPr>
        <w:pStyle w:val="ListParagraph"/>
        <w:ind w:firstLine="0"/>
      </w:pPr>
      <w:r w:rsidRPr="00941F76">
        <w:t xml:space="preserve">Hệ thống được triển khai để hiển thị thông số dữ liệu cảm biến lên trang web một cách thường xuyên. Để đảm bảo việc cập nhật liên tục, hệ thống lấy mẫu thông số này mỗi </w:t>
      </w:r>
      <w:r w:rsidRPr="00AB7C97">
        <w:rPr>
          <w:b/>
          <w:bCs/>
        </w:rPr>
        <w:t>15 giây</w:t>
      </w:r>
      <w:r w:rsidRPr="00941F76">
        <w:t xml:space="preserve"> một lần. Kết quả thu được từ các cảm biến sẽ được truyền đến trang web và hiển thị cho người dùng xem. Nhờ vào việc lấy mẫu thường xuyên này, người dùng có thể theo dõi các thông số dữ liệu cảm biến một cách đáng tin cậy và chính xác.</w:t>
      </w:r>
    </w:p>
    <w:p w:rsidR="005657C1" w:rsidP="00812FD2" w:rsidRDefault="005657C1" w14:paraId="68A5C5C3" w14:textId="78CB9403">
      <w:pPr>
        <w:pStyle w:val="ListParagraph"/>
        <w:numPr>
          <w:ilvl w:val="2"/>
          <w:numId w:val="3"/>
        </w:numPr>
        <w:rPr>
          <w:b/>
          <w:bCs/>
          <w:i/>
          <w:iCs/>
        </w:rPr>
      </w:pPr>
      <w:r w:rsidRPr="002B67B6">
        <w:rPr>
          <w:b/>
          <w:bCs/>
          <w:i/>
          <w:iCs/>
        </w:rPr>
        <w:t>Đo đạc thông số tự động lấy mẫu các cảm biến</w:t>
      </w:r>
      <w:r w:rsidRPr="002B67B6" w:rsidR="00AC0579">
        <w:rPr>
          <w:b/>
          <w:bCs/>
          <w:i/>
          <w:iCs/>
        </w:rPr>
        <w:t>.</w:t>
      </w:r>
    </w:p>
    <w:p w:rsidRPr="00C81D9D" w:rsidR="00C81D9D" w:rsidP="00C81D9D" w:rsidRDefault="00C81D9D" w14:paraId="297CE8CD" w14:textId="1B285916">
      <w:pPr>
        <w:pStyle w:val="ListParagraph"/>
        <w:ind w:firstLine="0"/>
      </w:pPr>
      <w:r w:rsidRPr="00C81D9D">
        <w:t>Các cảm biến được thiết kế để đo đạc và lấy mẫu thông số một cách tự động. Bằng việc sử dụng các thuật toán và quy trình lấy mẫu được lập trình trước, các cảm biến tự động thu thập dữ liệu liên tục từ môi trường xung quanh mình. Dựa trên các thông số và yêu cầu cấu hình, các cảm biến sẽ thực hiện quá trình đo đạc, ghi nhận và gửi dữ liệu cho hệ thống xử lý hoặc lưu trữ.</w:t>
      </w:r>
    </w:p>
    <w:p w:rsidRPr="00CA0FB6" w:rsidR="0000645C" w:rsidP="00812FD2" w:rsidRDefault="00A07DDA" w14:paraId="3A0C80C5" w14:textId="27533683">
      <w:pPr>
        <w:pStyle w:val="ListParagraph"/>
        <w:numPr>
          <w:ilvl w:val="2"/>
          <w:numId w:val="3"/>
        </w:numPr>
        <w:rPr>
          <w:b/>
          <w:bCs/>
          <w:i/>
          <w:iCs/>
        </w:rPr>
      </w:pPr>
      <w:r>
        <w:rPr>
          <w:b/>
          <w:bCs/>
          <w:i/>
          <w:iCs/>
        </w:rPr>
        <w:t>Â</w:t>
      </w:r>
      <w:r w:rsidRPr="00CA0FB6" w:rsidR="00AC0579">
        <w:rPr>
          <w:b/>
          <w:bCs/>
          <w:i/>
          <w:iCs/>
        </w:rPr>
        <w:t>m thanh</w:t>
      </w:r>
      <w:r w:rsidR="002B67B6">
        <w:rPr>
          <w:b/>
          <w:bCs/>
          <w:i/>
          <w:iCs/>
        </w:rPr>
        <w:t xml:space="preserve"> </w:t>
      </w:r>
      <w:r w:rsidRPr="00CA0FB6" w:rsidR="00AC0579">
        <w:rPr>
          <w:b/>
          <w:bCs/>
          <w:i/>
          <w:iCs/>
        </w:rPr>
        <w:t>cảnh báo cháy</w:t>
      </w:r>
      <w:r w:rsidR="002B67B6">
        <w:rPr>
          <w:b/>
          <w:bCs/>
          <w:i/>
          <w:iCs/>
        </w:rPr>
        <w:t xml:space="preserve"> được phát qua loa</w:t>
      </w:r>
    </w:p>
    <w:p w:rsidR="00F1336D" w:rsidP="00F1336D" w:rsidRDefault="00F1336D" w14:paraId="623512BE" w14:textId="6A511170">
      <w:pPr>
        <w:pStyle w:val="ListParagraph"/>
        <w:ind w:firstLine="0"/>
      </w:pPr>
      <w:r w:rsidRPr="00F1336D">
        <w:t>Trong trường hợp xảy ra đám cháy, thiết bị cảnh báo cháy</w:t>
      </w:r>
      <w:r>
        <w:t xml:space="preserve"> sẽ </w:t>
      </w:r>
      <w:r w:rsidRPr="00F1336D">
        <w:t xml:space="preserve">phát ra </w:t>
      </w:r>
      <w:r>
        <w:t xml:space="preserve">âm thanh </w:t>
      </w:r>
      <w:r w:rsidRPr="00F1336D">
        <w:t>cảnh báo cháy</w:t>
      </w:r>
      <w:r w:rsidR="00B24CDA">
        <w:t xml:space="preserve"> qua loa. </w:t>
      </w:r>
      <w:r w:rsidRPr="00F1336D">
        <w:t xml:space="preserve"> Âm thanh này </w:t>
      </w:r>
      <w:r w:rsidR="00B24CDA">
        <w:t xml:space="preserve">sẽ </w:t>
      </w:r>
      <w:r w:rsidRPr="00F1336D">
        <w:t xml:space="preserve">thu hút sự chú ý và thông báo cho mọi người về nguy hiểm đang xảy ra. Qua âm thanh cảnh báo cháy từ loa, cư dân sẽ được cảnh báo kịp thời để có thể đáp ứng và thực hiện các biện pháp an toàn như di chuyển đến khu vực an toàn, gọi cứu hỏa hoặc tổ chức sơ tán. </w:t>
      </w:r>
    </w:p>
    <w:p w:rsidR="0000645C" w:rsidRDefault="05B00A86" w14:paraId="0CB4E494" w14:textId="65293B96">
      <w:pPr>
        <w:pStyle w:val="Heading2"/>
        <w:numPr>
          <w:ilvl w:val="1"/>
          <w:numId w:val="3"/>
        </w:numPr>
      </w:pPr>
      <w:bookmarkStart w:name="_Toc140909009" w:id="11"/>
      <w:r>
        <w:t>Yêu cầu phi chức năn</w:t>
      </w:r>
      <w:r w:rsidR="00655F29">
        <w:t>g</w:t>
      </w:r>
      <w:bookmarkEnd w:id="11"/>
    </w:p>
    <w:p w:rsidR="00AC0579" w:rsidP="00AC0579" w:rsidRDefault="00145931" w14:paraId="09703522" w14:textId="67986E75">
      <w:r w:rsidRPr="00145931">
        <w:t>Từ các đặc điểm của môi trường thực tế cũng như nhu cầu sử dụng, nhóm đưa ra các yêu cầu phi chức năng như sau:</w:t>
      </w:r>
    </w:p>
    <w:p w:rsidR="005B20AB" w:rsidP="00A40A1A" w:rsidRDefault="00A40A1A" w14:paraId="638D313E" w14:textId="77777777">
      <w:pPr>
        <w:pStyle w:val="Heading3"/>
        <w:numPr>
          <w:ilvl w:val="2"/>
          <w:numId w:val="3"/>
        </w:numPr>
      </w:pPr>
      <w:bookmarkStart w:name="_Toc140909010" w:id="12"/>
      <w:r>
        <w:t>Giao diện web thân thiện</w:t>
      </w:r>
      <w:bookmarkEnd w:id="12"/>
    </w:p>
    <w:p w:rsidRPr="001C2754" w:rsidR="001C2754" w:rsidP="00EE125D" w:rsidRDefault="00EE125D" w14:paraId="15ACD2C3" w14:textId="1E6EFE9E">
      <w:pPr>
        <w:ind w:left="436"/>
      </w:pPr>
      <w:r>
        <w:t xml:space="preserve">Giao diện web </w:t>
      </w:r>
      <w:r w:rsidR="004824F1">
        <w:t xml:space="preserve">hiển thị </w:t>
      </w:r>
      <w:r w:rsidR="008D7903">
        <w:t>7 đồ thị thể hiện thông tin khí</w:t>
      </w:r>
      <w:r w:rsidR="00F90E9E">
        <w:t xml:space="preserve">. </w:t>
      </w:r>
      <w:r w:rsidR="00A10B1F">
        <w:t>Bảy</w:t>
      </w:r>
      <w:r w:rsidR="00AB1259">
        <w:t xml:space="preserve"> đồ thị </w:t>
      </w:r>
      <w:r w:rsidR="00AC5A7B">
        <w:t>cập nhật</w:t>
      </w:r>
      <w:r w:rsidR="00A10B1F">
        <w:t xml:space="preserve"> cá</w:t>
      </w:r>
      <w:r w:rsidR="006C451A">
        <w:t>c thông số của từng</w:t>
      </w:r>
      <w:r w:rsidR="00C767B8">
        <w:t xml:space="preserve"> cảm biến</w:t>
      </w:r>
      <w:r w:rsidR="006C451A">
        <w:t xml:space="preserve"> và điều chỉnh được số</w:t>
      </w:r>
      <w:r w:rsidR="00C767B8">
        <w:t xml:space="preserve"> giá trị</w:t>
      </w:r>
      <w:r w:rsidR="006853E0">
        <w:t xml:space="preserve"> xuất hiện trên đồ thị</w:t>
      </w:r>
      <w:r w:rsidR="00466076">
        <w:t xml:space="preserve"> giúp người dùng dễ quan sát sự thay đổi </w:t>
      </w:r>
      <w:r w:rsidR="00C767B8">
        <w:t>các giá trị của các cảm biến.</w:t>
      </w:r>
    </w:p>
    <w:p w:rsidR="005B20AB" w:rsidP="005B20AB" w:rsidRDefault="005B20AB" w14:paraId="05C4728C" w14:textId="6ED1ED4A">
      <w:pPr>
        <w:pStyle w:val="Heading3"/>
        <w:numPr>
          <w:ilvl w:val="2"/>
          <w:numId w:val="3"/>
        </w:numPr>
      </w:pPr>
      <w:bookmarkStart w:name="_Toc140909011" w:id="13"/>
      <w:r>
        <w:t>Thiết kế nhỏ gọn</w:t>
      </w:r>
      <w:bookmarkEnd w:id="13"/>
    </w:p>
    <w:p w:rsidRPr="001B2818" w:rsidR="001B2818" w:rsidP="001B2818" w:rsidRDefault="001B2818" w14:paraId="6F54A620" w14:textId="764C8D46">
      <w:pPr>
        <w:ind w:left="436"/>
      </w:pPr>
      <w:r>
        <w:t xml:space="preserve">Sản phẩm thiết kế nhỏ gọn với kích thước </w:t>
      </w:r>
      <w:r w:rsidR="00F0701B">
        <w:t>mong muốn 10</w:t>
      </w:r>
      <w:r w:rsidR="00F97177">
        <w:t>x9x7 (cm) giúp dễ dàng lắp đặt</w:t>
      </w:r>
      <w:r w:rsidR="005C3BE1">
        <w:t xml:space="preserve"> tại những vị trí cần thiết để có thể đo được các thông số một cách chính xác.</w:t>
      </w:r>
      <w:r w:rsidR="00623F88">
        <w:t xml:space="preserve"> </w:t>
      </w:r>
    </w:p>
    <w:p w:rsidR="005B20AB" w:rsidP="005B20AB" w:rsidRDefault="001C2754" w14:paraId="11A5E308" w14:textId="326DCEC4">
      <w:pPr>
        <w:pStyle w:val="Heading3"/>
        <w:numPr>
          <w:ilvl w:val="2"/>
          <w:numId w:val="3"/>
        </w:numPr>
      </w:pPr>
      <w:bookmarkStart w:name="_Toc140909012" w:id="14"/>
      <w:r>
        <w:t>Âm thanh cảnh báo cháy rõ ràng</w:t>
      </w:r>
      <w:bookmarkEnd w:id="14"/>
    </w:p>
    <w:p w:rsidRPr="005C3BE1" w:rsidR="005C3BE1" w:rsidP="005C3BE1" w:rsidRDefault="00083DCA" w14:paraId="15150326" w14:textId="417B4A9E">
      <w:pPr>
        <w:ind w:left="436"/>
      </w:pPr>
      <w:r w:rsidRPr="00083DCA">
        <w:t>Âm thanh cảnh báo đám cháy với độ lớn tối thiểu 60dB ở khoảng cách 3m được thiết kế nhằm đảm bảo rằng nó đủ to để được nghe rõ ràng và thu hút sự chú ý của mọi người trong khu vực. Độ lớn này đáp ứng tiêu chuẩn an toàn và đảm bảo rằng thông báo đám cháy được truyền tải một cách hiệu quả và nhanh chóng cho mọi người trong khu vực.</w:t>
      </w:r>
    </w:p>
    <w:p w:rsidR="005C7D2B" w:rsidP="005C7D2B" w:rsidRDefault="00AC5D36" w14:paraId="7AB1E745" w14:textId="77777777">
      <w:pPr>
        <w:pStyle w:val="Heading3"/>
        <w:numPr>
          <w:ilvl w:val="2"/>
          <w:numId w:val="3"/>
        </w:numPr>
      </w:pPr>
      <w:bookmarkStart w:name="_Toc140909013" w:id="15"/>
      <w:r>
        <w:t>Độ sai số và độ trễ thấp</w:t>
      </w:r>
      <w:bookmarkEnd w:id="15"/>
    </w:p>
    <w:p w:rsidRPr="005B20AB" w:rsidR="005B20AB" w:rsidP="00CB40D8" w:rsidRDefault="005C7D2B" w14:paraId="368854C7" w14:textId="1013F90B">
      <w:pPr>
        <w:ind w:left="436"/>
      </w:pPr>
      <w:r>
        <w:t xml:space="preserve">Sản phẩm </w:t>
      </w:r>
      <w:r w:rsidR="006A65CC">
        <w:t xml:space="preserve">được thiết kế để đạt được độ sai số tối thiểu từ </w:t>
      </w:r>
      <w:r w:rsidRPr="366D36B8" w:rsidR="006A65CC">
        <w:rPr>
          <w:u w:val="single"/>
        </w:rPr>
        <w:t>+</w:t>
      </w:r>
      <w:r w:rsidR="00AE26AF">
        <w:t xml:space="preserve"> 1,5% đến </w:t>
      </w:r>
      <w:r w:rsidRPr="12FAD517" w:rsidR="00AE26AF">
        <w:rPr>
          <w:u w:val="single"/>
        </w:rPr>
        <w:t>+</w:t>
      </w:r>
      <w:r w:rsidR="00AE26AF">
        <w:t xml:space="preserve"> 3%, độ trễ  khi cập nhật dữ liệu hiển thị dưới 3s giúp người dùng có được thông tin chính xác và kịp thời nhất.</w:t>
      </w:r>
      <w:r w:rsidRPr="00107363" w:rsidR="00107363">
        <w:t>​</w:t>
      </w:r>
    </w:p>
    <w:p w:rsidR="0000645C" w:rsidRDefault="05B00A86" w14:paraId="07AD463D" w14:textId="67B7C0C8">
      <w:pPr>
        <w:pStyle w:val="Heading2"/>
        <w:numPr>
          <w:ilvl w:val="1"/>
          <w:numId w:val="3"/>
        </w:numPr>
      </w:pPr>
      <w:bookmarkStart w:name="_Toc140909014" w:id="16"/>
      <w:r>
        <w:t>Sơ đồ hệ thống</w:t>
      </w:r>
      <w:bookmarkEnd w:id="16"/>
    </w:p>
    <w:p w:rsidR="00A16F05" w:rsidP="00A16F05" w:rsidRDefault="00A53936" w14:paraId="68CC8567" w14:textId="20C7EE66">
      <w:pPr>
        <w:keepNext/>
        <w:ind w:firstLine="0"/>
        <w:jc w:val="center"/>
      </w:pPr>
      <w:r w:rsidRPr="00A53936">
        <w:t> </w:t>
      </w:r>
      <w:r w:rsidRPr="003551D9" w:rsidR="003551D9">
        <w:rPr>
          <w:noProof/>
        </w:rPr>
        <w:drawing>
          <wp:inline distT="0" distB="0" distL="0" distR="0" wp14:anchorId="311174EE" wp14:editId="66D5BC78">
            <wp:extent cx="5791835" cy="4220210"/>
            <wp:effectExtent l="0" t="0" r="0" b="8890"/>
            <wp:docPr id="1770159109" name="Picture 1770159109" descr="Ảnh có chứa văn bản, ảnh chụp màn hình, biểu đồ, hà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159109" name="Hình ảnh 1" descr="Ảnh có chứa văn bản, ảnh chụp màn hình, biểu đồ, hàng&#10;&#10;Mô tả được tạo tự động"/>
                    <pic:cNvPicPr/>
                  </pic:nvPicPr>
                  <pic:blipFill>
                    <a:blip r:embed="rId20"/>
                    <a:stretch>
                      <a:fillRect/>
                    </a:stretch>
                  </pic:blipFill>
                  <pic:spPr>
                    <a:xfrm>
                      <a:off x="0" y="0"/>
                      <a:ext cx="5791835" cy="4220210"/>
                    </a:xfrm>
                    <a:prstGeom prst="rect">
                      <a:avLst/>
                    </a:prstGeom>
                  </pic:spPr>
                </pic:pic>
              </a:graphicData>
            </a:graphic>
          </wp:inline>
        </w:drawing>
      </w:r>
    </w:p>
    <w:p w:rsidR="3E6788EA" w:rsidP="00C714F6" w:rsidRDefault="00A16F05" w14:paraId="7C62FDDC" w14:textId="3AD56425">
      <w:pPr>
        <w:pStyle w:val="Caption"/>
      </w:pPr>
      <w:bookmarkStart w:name="_Toc139404289" w:id="17"/>
      <w:bookmarkStart w:name="_Toc139404375" w:id="18"/>
      <w:bookmarkStart w:name="_Toc140909049" w:id="19"/>
      <w:r>
        <w:t xml:space="preserve">Hình </w:t>
      </w:r>
      <w:r w:rsidR="00C714F6">
        <w:fldChar w:fldCharType="begin"/>
      </w:r>
      <w:r w:rsidR="00C714F6">
        <w:instrText xml:space="preserve"> STYLEREF 1 \s </w:instrText>
      </w:r>
      <w:r w:rsidR="00C714F6">
        <w:fldChar w:fldCharType="separate"/>
      </w:r>
      <w:r w:rsidR="00EC17BA">
        <w:rPr>
          <w:noProof/>
        </w:rPr>
        <w:t>2</w:t>
      </w:r>
      <w:r w:rsidR="00C714F6">
        <w:fldChar w:fldCharType="end"/>
      </w:r>
      <w:r w:rsidR="00C714F6">
        <w:t>.</w:t>
      </w:r>
      <w:r w:rsidR="00C714F6">
        <w:fldChar w:fldCharType="begin"/>
      </w:r>
      <w:r w:rsidR="00C714F6">
        <w:instrText xml:space="preserve"> SEQ Hình \* ARABIC \s 1 </w:instrText>
      </w:r>
      <w:r w:rsidR="00C714F6">
        <w:fldChar w:fldCharType="separate"/>
      </w:r>
      <w:r w:rsidR="00EC17BA">
        <w:rPr>
          <w:noProof/>
        </w:rPr>
        <w:t>4</w:t>
      </w:r>
      <w:r w:rsidR="00C714F6">
        <w:fldChar w:fldCharType="end"/>
      </w:r>
      <w:r>
        <w:t xml:space="preserve"> Sơ đồ hệ thống đo lường chất lượng không khí và cảnh báo cháy</w:t>
      </w:r>
      <w:bookmarkEnd w:id="17"/>
      <w:bookmarkEnd w:id="18"/>
      <w:bookmarkEnd w:id="19"/>
    </w:p>
    <w:p w:rsidR="00490CC6" w:rsidP="001D4011" w:rsidRDefault="00490CC6" w14:paraId="4C0D9158" w14:textId="77777777"/>
    <w:p w:rsidR="00490CC6" w:rsidP="00490CC6" w:rsidRDefault="001D4011" w14:paraId="3C8AFF46" w14:textId="582038CF">
      <w:r>
        <w:t>Sơ đồ khối hệ thống</w:t>
      </w:r>
      <w:r w:rsidR="00C947A8">
        <w:t xml:space="preserve"> bao</w:t>
      </w:r>
      <w:r>
        <w:t xml:space="preserve"> </w:t>
      </w:r>
      <w:r w:rsidR="00707F9A">
        <w:t>gồm</w:t>
      </w:r>
      <w:r w:rsidR="00C947A8">
        <w:t xml:space="preserve">: </w:t>
      </w:r>
      <w:r w:rsidR="0046439D">
        <w:t>khối nguồn,</w:t>
      </w:r>
      <w:r w:rsidR="00707F9A">
        <w:t xml:space="preserve"> các khối cảm biến nhiệt độ, độ ẩm, CO2, b</w:t>
      </w:r>
      <w:r w:rsidR="00C947A8">
        <w:t>ụi, khối</w:t>
      </w:r>
      <w:r w:rsidR="00956633">
        <w:t xml:space="preserve"> vi</w:t>
      </w:r>
      <w:r w:rsidR="00C947A8">
        <w:t xml:space="preserve"> xử lý</w:t>
      </w:r>
      <w:r w:rsidR="00161051">
        <w:t>, khối hi</w:t>
      </w:r>
      <w:r w:rsidR="0046439D">
        <w:t>ển</w:t>
      </w:r>
      <w:r w:rsidR="00161051">
        <w:t xml:space="preserve"> thị web, khối khuếch đại âm thanh</w:t>
      </w:r>
      <w:r w:rsidR="0046439D">
        <w:t xml:space="preserve">. </w:t>
      </w:r>
      <w:r w:rsidR="00956633">
        <w:t>Khối vi xử lý (ESP32) lấy dữ liệu đo được từ môi trường thông qua các khối cảm biến nhiệt độ, độ ẩm, CO2</w:t>
      </w:r>
      <w:r w:rsidR="008E1A1C">
        <w:t xml:space="preserve">, bụi sau đó thực hiện </w:t>
      </w:r>
      <w:r w:rsidR="00AA7A90">
        <w:t>tính toán và xử lý dữ liệu</w:t>
      </w:r>
      <w:r w:rsidR="003B663F">
        <w:t xml:space="preserve">. </w:t>
      </w:r>
      <w:r w:rsidR="006B22F0">
        <w:t xml:space="preserve">Dữ liệu sau khi được xử lý sẽ được </w:t>
      </w:r>
      <w:r w:rsidR="00CC248E">
        <w:t>gửi</w:t>
      </w:r>
      <w:r w:rsidR="00706029">
        <w:t xml:space="preserve"> đến web </w:t>
      </w:r>
      <w:r w:rsidR="00CC248E">
        <w:t>server thông qua</w:t>
      </w:r>
      <w:r w:rsidR="00706029">
        <w:t xml:space="preserve"> để hi</w:t>
      </w:r>
      <w:r w:rsidR="00EC6D92">
        <w:t>ể</w:t>
      </w:r>
      <w:r w:rsidR="00706029">
        <w:t xml:space="preserve">n thị cho người dùng. </w:t>
      </w:r>
      <w:r w:rsidR="00B8384B">
        <w:t xml:space="preserve">Dữ liệu sẽ được tổng hợp </w:t>
      </w:r>
      <w:r w:rsidR="00EC6D92">
        <w:t>và tính toán để đưa ra xác suất cháy</w:t>
      </w:r>
      <w:r w:rsidR="00F54A50">
        <w:t xml:space="preserve">, nếu có cháy khối xử lý sẽ gửi </w:t>
      </w:r>
      <w:r w:rsidR="00490CC6">
        <w:t>một tín hiệu âm thanh đến khối khuếch đại và phát ra loa.</w:t>
      </w:r>
    </w:p>
    <w:p w:rsidR="00490CC6" w:rsidP="00563A4F" w:rsidRDefault="00490CC6" w14:paraId="7D72A485" w14:textId="194A9BD8">
      <w:pPr>
        <w:pStyle w:val="Heading2"/>
        <w:numPr>
          <w:ilvl w:val="1"/>
          <w:numId w:val="3"/>
        </w:numPr>
      </w:pPr>
      <w:bookmarkStart w:name="_Toc140909015" w:id="20"/>
      <w:r>
        <w:t>So sánh và lựa chọn linh kiện</w:t>
      </w:r>
      <w:bookmarkEnd w:id="20"/>
    </w:p>
    <w:p w:rsidRPr="00410417" w:rsidR="007308A0" w:rsidP="007E5F33" w:rsidRDefault="00D23838" w14:paraId="5FF519CF" w14:textId="741A13C2">
      <w:r>
        <w:t>Sau khi phân tích các yêu cầu chức năng và hệ thống, sản phẩm của nhóm sẽ sử dụng các loại cảm biến nhiệt độ</w:t>
      </w:r>
      <w:r w:rsidR="00ED1791">
        <w:t>, độ ẩm, CO2 và bụi. Từ đó</w:t>
      </w:r>
      <w:r w:rsidR="007308A0">
        <w:t xml:space="preserve">, các linh kiện sử dụng sẽ được so sánh và lựa chọn dựa theo các tiêu chí: </w:t>
      </w:r>
      <w:r w:rsidRPr="007308A0" w:rsidR="007308A0">
        <w:t>độ nhạy, dải đo, số lượng các giao tiếp, số lượng thông số đo được, độ sai số, năng lượng tiêu thụ, giá tiền.</w:t>
      </w:r>
    </w:p>
    <w:p w:rsidR="004C236A" w:rsidP="004C236A" w:rsidRDefault="00C506FA" w14:paraId="5F2E9D23" w14:textId="23432E74">
      <w:pPr>
        <w:pStyle w:val="Heading3"/>
        <w:numPr>
          <w:ilvl w:val="2"/>
          <w:numId w:val="3"/>
        </w:numPr>
      </w:pPr>
      <w:bookmarkStart w:name="_Toc140909016" w:id="21"/>
      <w:r>
        <w:t xml:space="preserve">Cảm biến </w:t>
      </w:r>
      <w:r w:rsidR="00832B89">
        <w:t>bụi</w:t>
      </w:r>
      <w:bookmarkEnd w:id="21"/>
    </w:p>
    <w:p w:rsidRPr="004C236A" w:rsidR="004C236A" w:rsidP="004C236A" w:rsidRDefault="004C236A" w14:paraId="0AF00F84" w14:textId="77777777"/>
    <w:tbl>
      <w:tblPr>
        <w:tblStyle w:val="TableGrid1"/>
        <w:tblW w:w="0" w:type="auto"/>
        <w:tblLook w:val="04A0" w:firstRow="1" w:lastRow="0" w:firstColumn="1" w:lastColumn="0" w:noHBand="0" w:noVBand="1"/>
      </w:tblPr>
      <w:tblGrid>
        <w:gridCol w:w="1838"/>
        <w:gridCol w:w="2546"/>
        <w:gridCol w:w="2291"/>
        <w:gridCol w:w="2436"/>
      </w:tblGrid>
      <w:tr w:rsidRPr="009321DA" w:rsidR="009321DA" w:rsidTr="003107B8" w14:paraId="5A610BE3" w14:textId="77777777">
        <w:tc>
          <w:tcPr>
            <w:tcW w:w="1838" w:type="dxa"/>
          </w:tcPr>
          <w:p w:rsidRPr="009321DA" w:rsidR="009321DA" w:rsidP="009321DA" w:rsidRDefault="003F0A3B" w14:paraId="357C95EB" w14:textId="0F5FDAAE">
            <w:pPr>
              <w:rPr>
                <w:rFonts w:ascii="Times New Roman" w:hAnsi="Times New Roman" w:cs="Times New Roman"/>
                <w:sz w:val="26"/>
                <w:szCs w:val="26"/>
              </w:rPr>
            </w:pPr>
            <w:r>
              <w:rPr>
                <w:rFonts w:ascii="Times New Roman" w:hAnsi="Times New Roman" w:cs="Times New Roman"/>
                <w:sz w:val="26"/>
                <w:szCs w:val="26"/>
              </w:rPr>
              <w:t>T</w:t>
            </w:r>
            <w:r w:rsidR="0009693F">
              <w:rPr>
                <w:rFonts w:ascii="Times New Roman" w:hAnsi="Times New Roman" w:cs="Times New Roman"/>
                <w:sz w:val="26"/>
                <w:szCs w:val="26"/>
              </w:rPr>
              <w:t xml:space="preserve">ên </w:t>
            </w:r>
            <w:r w:rsidR="00D7386E">
              <w:rPr>
                <w:rFonts w:ascii="Times New Roman" w:hAnsi="Times New Roman" w:cs="Times New Roman"/>
                <w:sz w:val="26"/>
                <w:szCs w:val="26"/>
              </w:rPr>
              <w:t>linh kiện</w:t>
            </w:r>
          </w:p>
        </w:tc>
        <w:tc>
          <w:tcPr>
            <w:tcW w:w="2546" w:type="dxa"/>
          </w:tcPr>
          <w:p w:rsidRPr="009321DA" w:rsidR="009321DA" w:rsidP="009321DA" w:rsidRDefault="009321DA" w14:paraId="07902853" w14:textId="54D5584B">
            <w:pPr>
              <w:rPr>
                <w:rFonts w:ascii="Times New Roman" w:hAnsi="Times New Roman" w:cs="Times New Roman"/>
                <w:sz w:val="26"/>
                <w:szCs w:val="26"/>
              </w:rPr>
            </w:pPr>
            <w:r w:rsidRPr="009321DA">
              <w:rPr>
                <w:rFonts w:ascii="Times New Roman" w:hAnsi="Times New Roman" w:cs="Times New Roman"/>
                <w:sz w:val="26"/>
                <w:szCs w:val="26"/>
              </w:rPr>
              <w:t>PMS7003</w:t>
            </w:r>
            <w:r w:rsidR="00350693">
              <w:rPr>
                <w:rFonts w:ascii="Times New Roman" w:hAnsi="Times New Roman" w:cs="Times New Roman"/>
                <w:sz w:val="26"/>
                <w:szCs w:val="26"/>
              </w:rPr>
              <w:t xml:space="preserve"> </w:t>
            </w:r>
            <w:hyperlink w:history="1" w:anchor="_[2]">
              <w:r w:rsidRPr="00D6428E" w:rsidR="00350693">
                <w:rPr>
                  <w:rStyle w:val="Hyperlink"/>
                  <w:rFonts w:ascii="Times New Roman" w:hAnsi="Times New Roman" w:eastAsia="Times New Roman" w:cs="Times New Roman"/>
                  <w:sz w:val="26"/>
                  <w:szCs w:val="26"/>
                  <w14:ligatures w14:val="none"/>
                </w:rPr>
                <w:t>[2</w:t>
              </w:r>
              <w:bookmarkStart w:name="_Hlt140874244" w:id="22"/>
              <w:r w:rsidRPr="00D6428E" w:rsidR="00350693">
                <w:rPr>
                  <w:rStyle w:val="Hyperlink"/>
                  <w:rFonts w:ascii="Times New Roman" w:hAnsi="Times New Roman" w:eastAsia="Times New Roman" w:cs="Times New Roman"/>
                  <w:sz w:val="26"/>
                  <w:szCs w:val="26"/>
                  <w14:ligatures w14:val="none"/>
                </w:rPr>
                <w:t>]</w:t>
              </w:r>
              <w:bookmarkEnd w:id="22"/>
            </w:hyperlink>
          </w:p>
        </w:tc>
        <w:tc>
          <w:tcPr>
            <w:tcW w:w="2291" w:type="dxa"/>
          </w:tcPr>
          <w:p w:rsidRPr="009321DA" w:rsidR="009321DA" w:rsidP="009321DA" w:rsidRDefault="009321DA" w14:paraId="4067A45C" w14:textId="1751661D">
            <w:pPr>
              <w:rPr>
                <w:rFonts w:ascii="Times New Roman" w:hAnsi="Times New Roman" w:cs="Times New Roman"/>
                <w:sz w:val="26"/>
                <w:szCs w:val="26"/>
              </w:rPr>
            </w:pPr>
            <w:bookmarkStart w:name="_Hlk140850746" w:id="23"/>
            <w:r w:rsidRPr="009321DA">
              <w:rPr>
                <w:rFonts w:ascii="Times New Roman" w:hAnsi="Times New Roman" w:cs="Times New Roman"/>
                <w:sz w:val="26"/>
                <w:szCs w:val="26"/>
              </w:rPr>
              <w:t>GP2Y1010AU0F Sharp</w:t>
            </w:r>
            <w:r w:rsidR="00AF49FD">
              <w:rPr>
                <w:rFonts w:ascii="Times New Roman" w:hAnsi="Times New Roman" w:cs="Times New Roman"/>
                <w:sz w:val="26"/>
                <w:szCs w:val="26"/>
              </w:rPr>
              <w:t xml:space="preserve"> </w:t>
            </w:r>
            <w:bookmarkEnd w:id="23"/>
            <w:r w:rsidR="00D6428E">
              <w:rPr>
                <w:rFonts w:cs="Times New Roman"/>
                <w:szCs w:val="26"/>
              </w:rPr>
              <w:fldChar w:fldCharType="begin"/>
            </w:r>
            <w:r w:rsidR="00CF69A6">
              <w:rPr>
                <w:rFonts w:cs="Times New Roman"/>
                <w:szCs w:val="26"/>
              </w:rPr>
              <w:instrText>HYPERLINK  \l "_[3]"</w:instrText>
            </w:r>
            <w:r w:rsidR="00D6428E">
              <w:rPr>
                <w:rFonts w:cs="Times New Roman"/>
                <w:szCs w:val="26"/>
              </w:rPr>
            </w:r>
            <w:r w:rsidR="00D6428E">
              <w:rPr>
                <w:rFonts w:cs="Times New Roman"/>
                <w:szCs w:val="26"/>
              </w:rPr>
              <w:fldChar w:fldCharType="separate"/>
            </w:r>
            <w:r w:rsidRPr="00D6428E" w:rsidR="00AF49FD">
              <w:rPr>
                <w:rStyle w:val="Hyperlink"/>
                <w:rFonts w:ascii="Times New Roman" w:hAnsi="Times New Roman" w:eastAsia="Times New Roman" w:cs="Times New Roman"/>
                <w:sz w:val="26"/>
                <w:szCs w:val="26"/>
                <w14:ligatures w14:val="none"/>
              </w:rPr>
              <w:t>[</w:t>
            </w:r>
            <w:r w:rsidRPr="00D6428E" w:rsidR="00AF49FD">
              <w:rPr>
                <w:rStyle w:val="Hyperlink"/>
                <w:rFonts w:ascii="Times New Roman" w:hAnsi="Times New Roman" w:cs="Times New Roman"/>
                <w:sz w:val="26"/>
                <w:szCs w:val="26"/>
              </w:rPr>
              <w:t>3]</w:t>
            </w:r>
            <w:r w:rsidR="00D6428E">
              <w:rPr>
                <w:rFonts w:cs="Times New Roman"/>
                <w:szCs w:val="26"/>
              </w:rPr>
              <w:fldChar w:fldCharType="end"/>
            </w:r>
          </w:p>
        </w:tc>
        <w:tc>
          <w:tcPr>
            <w:tcW w:w="2436" w:type="dxa"/>
          </w:tcPr>
          <w:p w:rsidRPr="009321DA" w:rsidR="009321DA" w:rsidP="009321DA" w:rsidRDefault="009321DA" w14:paraId="63193DB4" w14:textId="0754F532">
            <w:pPr>
              <w:rPr>
                <w:rFonts w:ascii="Times New Roman" w:hAnsi="Times New Roman" w:cs="Times New Roman"/>
                <w:sz w:val="26"/>
                <w:szCs w:val="26"/>
              </w:rPr>
            </w:pPr>
            <w:bookmarkStart w:name="_Hlk140850783" w:id="24"/>
            <w:r w:rsidRPr="009321DA">
              <w:rPr>
                <w:rFonts w:ascii="Times New Roman" w:hAnsi="Times New Roman" w:cs="Times New Roman"/>
                <w:sz w:val="26"/>
                <w:szCs w:val="26"/>
              </w:rPr>
              <w:t>Honeywell HPM</w:t>
            </w:r>
            <w:r w:rsidR="00AF49FD">
              <w:rPr>
                <w:rFonts w:ascii="Times New Roman" w:hAnsi="Times New Roman" w:cs="Times New Roman"/>
                <w:sz w:val="26"/>
                <w:szCs w:val="26"/>
              </w:rPr>
              <w:t xml:space="preserve"> </w:t>
            </w:r>
            <w:bookmarkEnd w:id="24"/>
            <w:r w:rsidR="00D6428E">
              <w:rPr>
                <w:rFonts w:cs="Times New Roman"/>
                <w:szCs w:val="26"/>
              </w:rPr>
              <w:fldChar w:fldCharType="begin"/>
            </w:r>
            <w:r w:rsidR="00CF69A6">
              <w:rPr>
                <w:rFonts w:cs="Times New Roman"/>
                <w:szCs w:val="26"/>
              </w:rPr>
              <w:instrText>HYPERLINK  \l "_[4]"</w:instrText>
            </w:r>
            <w:r w:rsidR="00D6428E">
              <w:rPr>
                <w:rFonts w:cs="Times New Roman"/>
                <w:szCs w:val="26"/>
              </w:rPr>
            </w:r>
            <w:r w:rsidR="00D6428E">
              <w:rPr>
                <w:rFonts w:cs="Times New Roman"/>
                <w:szCs w:val="26"/>
              </w:rPr>
              <w:fldChar w:fldCharType="separate"/>
            </w:r>
            <w:r w:rsidRPr="00D6428E" w:rsidR="00AF49FD">
              <w:rPr>
                <w:rStyle w:val="Hyperlink"/>
                <w:rFonts w:ascii="Times New Roman" w:hAnsi="Times New Roman" w:eastAsia="Times New Roman" w:cs="Times New Roman"/>
                <w:sz w:val="26"/>
                <w:szCs w:val="26"/>
                <w14:ligatures w14:val="none"/>
              </w:rPr>
              <w:t>[4]</w:t>
            </w:r>
            <w:r w:rsidR="00D6428E">
              <w:rPr>
                <w:rFonts w:cs="Times New Roman"/>
                <w:szCs w:val="26"/>
              </w:rPr>
              <w:fldChar w:fldCharType="end"/>
            </w:r>
          </w:p>
        </w:tc>
      </w:tr>
      <w:tr w:rsidRPr="009321DA" w:rsidR="009321DA" w:rsidTr="003107B8" w14:paraId="48F76B12" w14:textId="77777777">
        <w:tc>
          <w:tcPr>
            <w:tcW w:w="1838" w:type="dxa"/>
          </w:tcPr>
          <w:p w:rsidRPr="009321DA" w:rsidR="009321DA" w:rsidP="009321DA" w:rsidRDefault="009321DA" w14:paraId="5811FA13" w14:textId="77777777">
            <w:pPr>
              <w:rPr>
                <w:rFonts w:ascii="Times New Roman" w:hAnsi="Times New Roman" w:cs="Times New Roman"/>
                <w:sz w:val="26"/>
                <w:szCs w:val="26"/>
              </w:rPr>
            </w:pPr>
            <w:r w:rsidRPr="009321DA">
              <w:rPr>
                <w:rFonts w:ascii="Times New Roman" w:hAnsi="Times New Roman" w:cs="Times New Roman"/>
                <w:sz w:val="26"/>
                <w:szCs w:val="26"/>
              </w:rPr>
              <w:t>Hình ảnh</w:t>
            </w:r>
          </w:p>
        </w:tc>
        <w:tc>
          <w:tcPr>
            <w:tcW w:w="2546" w:type="dxa"/>
          </w:tcPr>
          <w:p w:rsidRPr="009321DA" w:rsidR="009321DA" w:rsidP="009321DA" w:rsidRDefault="009321DA" w14:paraId="44B39959" w14:textId="77777777">
            <w:pPr>
              <w:rPr>
                <w:rFonts w:ascii="Times New Roman" w:hAnsi="Times New Roman" w:cs="Times New Roman"/>
                <w:sz w:val="26"/>
                <w:szCs w:val="26"/>
              </w:rPr>
            </w:pPr>
            <w:r w:rsidRPr="009321DA">
              <w:rPr>
                <w:rFonts w:cs="Times New Roman"/>
                <w:noProof/>
                <w:szCs w:val="26"/>
              </w:rPr>
              <w:drawing>
                <wp:anchor distT="0" distB="0" distL="114300" distR="114300" simplePos="0" relativeHeight="251658245" behindDoc="0" locked="0" layoutInCell="1" allowOverlap="1" wp14:anchorId="3DBAFA13" wp14:editId="49187262">
                  <wp:simplePos x="0" y="0"/>
                  <wp:positionH relativeFrom="column">
                    <wp:posOffset>39370</wp:posOffset>
                  </wp:positionH>
                  <wp:positionV relativeFrom="paragraph">
                    <wp:posOffset>197485</wp:posOffset>
                  </wp:positionV>
                  <wp:extent cx="1152525" cy="1039626"/>
                  <wp:effectExtent l="0" t="0" r="0" b="8255"/>
                  <wp:wrapTopAndBottom/>
                  <wp:docPr id="594866774" name="Picture 594866774" descr="A blue rectangular object with black ed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866774" name="Picture 594866774" descr="A blue rectangular object with black edge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52525" cy="1039626"/>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291" w:type="dxa"/>
          </w:tcPr>
          <w:p w:rsidRPr="009321DA" w:rsidR="009321DA" w:rsidP="009321DA" w:rsidRDefault="009321DA" w14:paraId="390EBB22" w14:textId="77777777">
            <w:pPr>
              <w:rPr>
                <w:rFonts w:ascii="Times New Roman" w:hAnsi="Times New Roman" w:cs="Times New Roman"/>
                <w:sz w:val="26"/>
                <w:szCs w:val="26"/>
              </w:rPr>
            </w:pPr>
            <w:r w:rsidRPr="009321DA">
              <w:rPr>
                <w:rFonts w:cs="Times New Roman"/>
                <w:noProof/>
                <w:szCs w:val="26"/>
              </w:rPr>
              <w:drawing>
                <wp:inline distT="0" distB="0" distL="0" distR="0" wp14:anchorId="49E8FE61" wp14:editId="0A73B4D8">
                  <wp:extent cx="1162050" cy="1162050"/>
                  <wp:effectExtent l="0" t="0" r="0" b="0"/>
                  <wp:docPr id="5" name="Picture 5" descr="Cảm Biến Bụi GP2Y1010AU0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ảm Biến Bụi GP2Y1010AU0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62050" cy="1162050"/>
                          </a:xfrm>
                          <a:prstGeom prst="rect">
                            <a:avLst/>
                          </a:prstGeom>
                          <a:noFill/>
                          <a:ln>
                            <a:noFill/>
                          </a:ln>
                        </pic:spPr>
                      </pic:pic>
                    </a:graphicData>
                  </a:graphic>
                </wp:inline>
              </w:drawing>
            </w:r>
          </w:p>
        </w:tc>
        <w:tc>
          <w:tcPr>
            <w:tcW w:w="2436" w:type="dxa"/>
          </w:tcPr>
          <w:p w:rsidRPr="009321DA" w:rsidR="009321DA" w:rsidP="009321DA" w:rsidRDefault="009321DA" w14:paraId="052DCBFD" w14:textId="77777777">
            <w:pPr>
              <w:rPr>
                <w:rFonts w:ascii="Times New Roman" w:hAnsi="Times New Roman" w:cs="Times New Roman"/>
                <w:sz w:val="26"/>
                <w:szCs w:val="26"/>
              </w:rPr>
            </w:pPr>
            <w:r w:rsidRPr="009321DA">
              <w:rPr>
                <w:rFonts w:cs="Times New Roman"/>
                <w:noProof/>
                <w:szCs w:val="26"/>
              </w:rPr>
              <w:drawing>
                <wp:inline distT="0" distB="0" distL="0" distR="0" wp14:anchorId="13ED81A3" wp14:editId="1993026A">
                  <wp:extent cx="1409700" cy="1012165"/>
                  <wp:effectExtent l="0" t="0" r="0" b="0"/>
                  <wp:docPr id="8" name="Picture 8" descr="The Honeywell HPMA-115 Air Quality Sensor experi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he Honeywell HPMA-115 Air Quality Sensor experimen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21817" cy="1020865"/>
                          </a:xfrm>
                          <a:prstGeom prst="rect">
                            <a:avLst/>
                          </a:prstGeom>
                          <a:noFill/>
                          <a:ln>
                            <a:noFill/>
                          </a:ln>
                        </pic:spPr>
                      </pic:pic>
                    </a:graphicData>
                  </a:graphic>
                </wp:inline>
              </w:drawing>
            </w:r>
          </w:p>
        </w:tc>
      </w:tr>
      <w:tr w:rsidRPr="009321DA" w:rsidR="009321DA" w:rsidTr="003107B8" w14:paraId="6ECA6A51" w14:textId="77777777">
        <w:tc>
          <w:tcPr>
            <w:tcW w:w="1838" w:type="dxa"/>
          </w:tcPr>
          <w:p w:rsidRPr="009321DA" w:rsidR="009321DA" w:rsidP="009321DA" w:rsidRDefault="009321DA" w14:paraId="56D37A4A" w14:textId="77777777">
            <w:pPr>
              <w:rPr>
                <w:rFonts w:ascii="Times New Roman" w:hAnsi="Times New Roman" w:cs="Times New Roman"/>
                <w:sz w:val="26"/>
                <w:szCs w:val="26"/>
              </w:rPr>
            </w:pPr>
            <w:r w:rsidRPr="009321DA">
              <w:rPr>
                <w:rFonts w:ascii="Times New Roman" w:hAnsi="Times New Roman" w:cs="Times New Roman"/>
                <w:sz w:val="26"/>
                <w:szCs w:val="26"/>
              </w:rPr>
              <w:t>Độ nhạy</w:t>
            </w:r>
          </w:p>
        </w:tc>
        <w:tc>
          <w:tcPr>
            <w:tcW w:w="2546" w:type="dxa"/>
          </w:tcPr>
          <w:p w:rsidRPr="009321DA" w:rsidR="009321DA" w:rsidP="009321DA" w:rsidRDefault="003107B8" w14:paraId="0A07402E" w14:textId="54257776">
            <w:pPr>
              <w:rPr>
                <w:rFonts w:ascii="Times New Roman" w:hAnsi="Times New Roman" w:cs="Times New Roman"/>
                <w:sz w:val="26"/>
                <w:szCs w:val="26"/>
              </w:rPr>
            </w:pPr>
            <w:r>
              <w:rPr>
                <w:rFonts w:ascii="Times New Roman" w:hAnsi="Times New Roman" w:cs="Times New Roman"/>
                <w:sz w:val="26"/>
                <w:szCs w:val="26"/>
              </w:rPr>
              <w:t xml:space="preserve">Thời gian phản hồi </w:t>
            </w:r>
            <w:r w:rsidRPr="0008237F" w:rsidR="0008237F">
              <w:rPr>
                <w:rFonts w:ascii="Times New Roman" w:hAnsi="Times New Roman" w:cs="Times New Roman"/>
                <w:sz w:val="26"/>
                <w:szCs w:val="26"/>
              </w:rPr>
              <w:t>≤10</w:t>
            </w:r>
            <w:r w:rsidR="0008237F">
              <w:rPr>
                <w:rFonts w:ascii="Times New Roman" w:hAnsi="Times New Roman" w:cs="Times New Roman"/>
                <w:sz w:val="26"/>
                <w:szCs w:val="26"/>
              </w:rPr>
              <w:t>s</w:t>
            </w:r>
          </w:p>
        </w:tc>
        <w:tc>
          <w:tcPr>
            <w:tcW w:w="2291" w:type="dxa"/>
          </w:tcPr>
          <w:p w:rsidRPr="009321DA" w:rsidR="009321DA" w:rsidP="009321DA" w:rsidRDefault="00773759" w14:paraId="5335C946" w14:textId="62514351">
            <w:pPr>
              <w:rPr>
                <w:rFonts w:ascii="Times New Roman" w:hAnsi="Times New Roman" w:cs="Times New Roman"/>
                <w:sz w:val="26"/>
                <w:szCs w:val="26"/>
              </w:rPr>
            </w:pPr>
            <w:r w:rsidRPr="00773759">
              <w:rPr>
                <w:rFonts w:ascii="Times New Roman" w:hAnsi="Times New Roman" w:cs="Times New Roman"/>
                <w:sz w:val="26"/>
                <w:szCs w:val="26"/>
              </w:rPr>
              <w:t>Không được xác định chính xác</w:t>
            </w:r>
          </w:p>
        </w:tc>
        <w:tc>
          <w:tcPr>
            <w:tcW w:w="2436" w:type="dxa"/>
          </w:tcPr>
          <w:p w:rsidRPr="009321DA" w:rsidR="009321DA" w:rsidP="009321DA" w:rsidRDefault="003107B8" w14:paraId="517774D8" w14:textId="1C8468EE">
            <w:pPr>
              <w:rPr>
                <w:rFonts w:ascii="Times New Roman" w:hAnsi="Times New Roman" w:cs="Times New Roman"/>
                <w:sz w:val="26"/>
                <w:szCs w:val="26"/>
              </w:rPr>
            </w:pPr>
            <w:r>
              <w:rPr>
                <w:rFonts w:ascii="Times New Roman" w:hAnsi="Times New Roman" w:cs="Times New Roman"/>
                <w:sz w:val="26"/>
                <w:szCs w:val="26"/>
              </w:rPr>
              <w:t>Thời gian phản hồi &lt; 6s</w:t>
            </w:r>
          </w:p>
        </w:tc>
      </w:tr>
      <w:tr w:rsidRPr="009321DA" w:rsidR="009321DA" w:rsidTr="003107B8" w14:paraId="3D2E9DD9" w14:textId="77777777">
        <w:tc>
          <w:tcPr>
            <w:tcW w:w="1838" w:type="dxa"/>
          </w:tcPr>
          <w:p w:rsidRPr="009321DA" w:rsidR="009321DA" w:rsidP="009321DA" w:rsidRDefault="009321DA" w14:paraId="665D9C2F" w14:textId="77777777">
            <w:pPr>
              <w:rPr>
                <w:rFonts w:ascii="Times New Roman" w:hAnsi="Times New Roman" w:cs="Times New Roman"/>
                <w:sz w:val="26"/>
                <w:szCs w:val="26"/>
              </w:rPr>
            </w:pPr>
            <w:r w:rsidRPr="009321DA">
              <w:rPr>
                <w:rFonts w:ascii="Times New Roman" w:hAnsi="Times New Roman" w:cs="Times New Roman"/>
                <w:sz w:val="26"/>
                <w:szCs w:val="26"/>
              </w:rPr>
              <w:t>Dải đo</w:t>
            </w:r>
          </w:p>
        </w:tc>
        <w:tc>
          <w:tcPr>
            <w:tcW w:w="2546" w:type="dxa"/>
          </w:tcPr>
          <w:p w:rsidRPr="009321DA" w:rsidR="009321DA" w:rsidP="009321DA" w:rsidRDefault="009321DA" w14:paraId="303DB388" w14:textId="07BA3B99">
            <w:pPr>
              <w:rPr>
                <w:rFonts w:ascii="Times New Roman" w:hAnsi="Times New Roman" w:cs="Times New Roman"/>
                <w:sz w:val="26"/>
                <w:szCs w:val="26"/>
              </w:rPr>
            </w:pPr>
            <w:r w:rsidRPr="009321DA">
              <w:rPr>
                <w:rFonts w:ascii="Times New Roman" w:hAnsi="Times New Roman" w:cs="Times New Roman"/>
                <w:sz w:val="26"/>
                <w:szCs w:val="26"/>
              </w:rPr>
              <w:t>PM</w:t>
            </w:r>
            <w:r w:rsidR="00592A2B">
              <w:rPr>
                <w:rFonts w:ascii="Times New Roman" w:hAnsi="Times New Roman" w:cs="Times New Roman"/>
                <w:sz w:val="26"/>
                <w:szCs w:val="26"/>
              </w:rPr>
              <w:t>1.0, PM2.5, PM10</w:t>
            </w:r>
          </w:p>
        </w:tc>
        <w:tc>
          <w:tcPr>
            <w:tcW w:w="2291" w:type="dxa"/>
          </w:tcPr>
          <w:p w:rsidRPr="009321DA" w:rsidR="009321DA" w:rsidP="009321DA" w:rsidRDefault="009321DA" w14:paraId="4A1D36EE" w14:textId="77777777">
            <w:pPr>
              <w:rPr>
                <w:rFonts w:ascii="Times New Roman" w:hAnsi="Times New Roman" w:cs="Times New Roman"/>
                <w:sz w:val="26"/>
                <w:szCs w:val="26"/>
              </w:rPr>
            </w:pPr>
            <w:r w:rsidRPr="009321DA">
              <w:rPr>
                <w:rFonts w:ascii="Times New Roman" w:hAnsi="Times New Roman" w:cs="Times New Roman"/>
                <w:sz w:val="26"/>
                <w:szCs w:val="26"/>
              </w:rPr>
              <w:t>Bụi mịn (0.5 - 10 µm)</w:t>
            </w:r>
          </w:p>
        </w:tc>
        <w:tc>
          <w:tcPr>
            <w:tcW w:w="2436" w:type="dxa"/>
          </w:tcPr>
          <w:p w:rsidRPr="009321DA" w:rsidR="009321DA" w:rsidP="009321DA" w:rsidRDefault="009321DA" w14:paraId="5DD13016" w14:textId="530A3400">
            <w:pPr>
              <w:rPr>
                <w:rFonts w:ascii="Times New Roman" w:hAnsi="Times New Roman" w:cs="Times New Roman"/>
                <w:sz w:val="26"/>
                <w:szCs w:val="26"/>
              </w:rPr>
            </w:pPr>
            <w:r w:rsidRPr="009321DA">
              <w:rPr>
                <w:rFonts w:ascii="Times New Roman" w:hAnsi="Times New Roman" w:cs="Times New Roman"/>
                <w:sz w:val="26"/>
                <w:szCs w:val="26"/>
              </w:rPr>
              <w:t>PM2.5</w:t>
            </w:r>
          </w:p>
        </w:tc>
      </w:tr>
      <w:tr w:rsidRPr="009321DA" w:rsidR="009321DA" w:rsidTr="003107B8" w14:paraId="66090E2F" w14:textId="77777777">
        <w:tc>
          <w:tcPr>
            <w:tcW w:w="1838" w:type="dxa"/>
          </w:tcPr>
          <w:p w:rsidRPr="009321DA" w:rsidR="009321DA" w:rsidP="009321DA" w:rsidRDefault="009321DA" w14:paraId="406A7037" w14:textId="77777777">
            <w:pPr>
              <w:rPr>
                <w:rFonts w:ascii="Times New Roman" w:hAnsi="Times New Roman" w:cs="Times New Roman"/>
                <w:sz w:val="26"/>
                <w:szCs w:val="26"/>
              </w:rPr>
            </w:pPr>
            <w:r w:rsidRPr="009321DA">
              <w:rPr>
                <w:rFonts w:ascii="Times New Roman" w:hAnsi="Times New Roman" w:cs="Times New Roman"/>
                <w:sz w:val="26"/>
                <w:szCs w:val="26"/>
              </w:rPr>
              <w:t>Giao tiếp</w:t>
            </w:r>
          </w:p>
        </w:tc>
        <w:tc>
          <w:tcPr>
            <w:tcW w:w="2546" w:type="dxa"/>
          </w:tcPr>
          <w:p w:rsidRPr="009321DA" w:rsidR="009321DA" w:rsidP="009321DA" w:rsidRDefault="009321DA" w14:paraId="4E5FB46A" w14:textId="77777777">
            <w:pPr>
              <w:rPr>
                <w:rFonts w:ascii="Times New Roman" w:hAnsi="Times New Roman" w:cs="Times New Roman"/>
                <w:sz w:val="26"/>
                <w:szCs w:val="26"/>
              </w:rPr>
            </w:pPr>
            <w:r w:rsidRPr="009321DA">
              <w:rPr>
                <w:rFonts w:ascii="Times New Roman" w:hAnsi="Times New Roman" w:cs="Times New Roman"/>
                <w:sz w:val="26"/>
                <w:szCs w:val="26"/>
              </w:rPr>
              <w:t>UART</w:t>
            </w:r>
          </w:p>
        </w:tc>
        <w:tc>
          <w:tcPr>
            <w:tcW w:w="2291" w:type="dxa"/>
          </w:tcPr>
          <w:p w:rsidRPr="009321DA" w:rsidR="009321DA" w:rsidP="009321DA" w:rsidRDefault="009321DA" w14:paraId="48991675" w14:textId="77777777">
            <w:pPr>
              <w:rPr>
                <w:rFonts w:ascii="Times New Roman" w:hAnsi="Times New Roman" w:cs="Times New Roman"/>
                <w:sz w:val="26"/>
                <w:szCs w:val="26"/>
              </w:rPr>
            </w:pPr>
            <w:r w:rsidRPr="009321DA">
              <w:rPr>
                <w:rFonts w:ascii="Times New Roman" w:hAnsi="Times New Roman" w:cs="Times New Roman"/>
                <w:sz w:val="26"/>
                <w:szCs w:val="26"/>
              </w:rPr>
              <w:t>Giao tiếp analog</w:t>
            </w:r>
          </w:p>
        </w:tc>
        <w:tc>
          <w:tcPr>
            <w:tcW w:w="2436" w:type="dxa"/>
          </w:tcPr>
          <w:p w:rsidRPr="009321DA" w:rsidR="009321DA" w:rsidP="009321DA" w:rsidRDefault="009321DA" w14:paraId="33FF5913" w14:textId="77777777">
            <w:pPr>
              <w:rPr>
                <w:rFonts w:ascii="Times New Roman" w:hAnsi="Times New Roman" w:cs="Times New Roman"/>
                <w:sz w:val="26"/>
                <w:szCs w:val="26"/>
              </w:rPr>
            </w:pPr>
            <w:r w:rsidRPr="009321DA">
              <w:rPr>
                <w:rFonts w:ascii="Times New Roman" w:hAnsi="Times New Roman" w:cs="Times New Roman"/>
                <w:sz w:val="26"/>
                <w:szCs w:val="26"/>
              </w:rPr>
              <w:t>Giao tiếp chuẩn UART</w:t>
            </w:r>
          </w:p>
        </w:tc>
      </w:tr>
      <w:tr w:rsidRPr="009321DA" w:rsidR="009321DA" w:rsidTr="003107B8" w14:paraId="5EC0B84B" w14:textId="77777777">
        <w:tc>
          <w:tcPr>
            <w:tcW w:w="1838" w:type="dxa"/>
          </w:tcPr>
          <w:p w:rsidRPr="009321DA" w:rsidR="009321DA" w:rsidP="009321DA" w:rsidRDefault="003107B8" w14:paraId="3FADB715" w14:textId="16EBC977">
            <w:pPr>
              <w:rPr>
                <w:rFonts w:ascii="Times New Roman" w:hAnsi="Times New Roman" w:cs="Times New Roman"/>
                <w:sz w:val="26"/>
                <w:szCs w:val="26"/>
              </w:rPr>
            </w:pPr>
            <w:r>
              <w:rPr>
                <w:rFonts w:ascii="Times New Roman" w:hAnsi="Times New Roman" w:cs="Times New Roman"/>
                <w:sz w:val="26"/>
                <w:szCs w:val="26"/>
              </w:rPr>
              <w:t>T</w:t>
            </w:r>
            <w:r w:rsidRPr="009321DA" w:rsidR="009321DA">
              <w:rPr>
                <w:rFonts w:ascii="Times New Roman" w:hAnsi="Times New Roman" w:cs="Times New Roman"/>
                <w:sz w:val="26"/>
                <w:szCs w:val="26"/>
              </w:rPr>
              <w:t>hông số đo được</w:t>
            </w:r>
          </w:p>
        </w:tc>
        <w:tc>
          <w:tcPr>
            <w:tcW w:w="2546" w:type="dxa"/>
          </w:tcPr>
          <w:p w:rsidRPr="009321DA" w:rsidR="009321DA" w:rsidP="009321DA" w:rsidRDefault="009321DA" w14:paraId="06558962" w14:textId="77777777">
            <w:pPr>
              <w:rPr>
                <w:rFonts w:ascii="Times New Roman" w:hAnsi="Times New Roman" w:cs="Times New Roman"/>
                <w:sz w:val="26"/>
                <w:szCs w:val="26"/>
              </w:rPr>
            </w:pPr>
            <w:r w:rsidRPr="009321DA">
              <w:rPr>
                <w:rFonts w:ascii="Times New Roman" w:hAnsi="Times New Roman" w:cs="Times New Roman"/>
                <w:sz w:val="26"/>
                <w:szCs w:val="26"/>
              </w:rPr>
              <w:t>PM2.5</w:t>
            </w:r>
          </w:p>
        </w:tc>
        <w:tc>
          <w:tcPr>
            <w:tcW w:w="2291" w:type="dxa"/>
          </w:tcPr>
          <w:p w:rsidRPr="009321DA" w:rsidR="009321DA" w:rsidP="009321DA" w:rsidRDefault="009321DA" w14:paraId="1A842588" w14:textId="77777777">
            <w:pPr>
              <w:rPr>
                <w:rFonts w:ascii="Times New Roman" w:hAnsi="Times New Roman" w:cs="Times New Roman"/>
                <w:sz w:val="26"/>
                <w:szCs w:val="26"/>
              </w:rPr>
            </w:pPr>
            <w:r w:rsidRPr="009321DA">
              <w:rPr>
                <w:rFonts w:ascii="Times New Roman" w:hAnsi="Times New Roman" w:cs="Times New Roman"/>
                <w:sz w:val="26"/>
                <w:szCs w:val="26"/>
              </w:rPr>
              <w:t>Bụi mịn</w:t>
            </w:r>
          </w:p>
        </w:tc>
        <w:tc>
          <w:tcPr>
            <w:tcW w:w="2436" w:type="dxa"/>
          </w:tcPr>
          <w:p w:rsidRPr="009321DA" w:rsidR="009321DA" w:rsidP="009321DA" w:rsidRDefault="009321DA" w14:paraId="5AA09D55" w14:textId="77777777">
            <w:pPr>
              <w:rPr>
                <w:rFonts w:ascii="Times New Roman" w:hAnsi="Times New Roman" w:cs="Times New Roman"/>
                <w:sz w:val="26"/>
                <w:szCs w:val="26"/>
              </w:rPr>
            </w:pPr>
            <w:r w:rsidRPr="009321DA">
              <w:rPr>
                <w:rFonts w:ascii="Times New Roman" w:hAnsi="Times New Roman" w:cs="Times New Roman"/>
                <w:sz w:val="26"/>
                <w:szCs w:val="26"/>
              </w:rPr>
              <w:t>PM2.5</w:t>
            </w:r>
          </w:p>
        </w:tc>
      </w:tr>
      <w:tr w:rsidRPr="009321DA" w:rsidR="009321DA" w:rsidTr="003107B8" w14:paraId="1510ABAA" w14:textId="77777777">
        <w:tc>
          <w:tcPr>
            <w:tcW w:w="1838" w:type="dxa"/>
          </w:tcPr>
          <w:p w:rsidRPr="009321DA" w:rsidR="009321DA" w:rsidP="009321DA" w:rsidRDefault="009321DA" w14:paraId="226AFD19" w14:textId="77777777">
            <w:pPr>
              <w:rPr>
                <w:rFonts w:ascii="Times New Roman" w:hAnsi="Times New Roman" w:cs="Times New Roman"/>
                <w:sz w:val="26"/>
                <w:szCs w:val="26"/>
              </w:rPr>
            </w:pPr>
            <w:r w:rsidRPr="009321DA">
              <w:rPr>
                <w:rFonts w:ascii="Times New Roman" w:hAnsi="Times New Roman" w:cs="Times New Roman"/>
                <w:sz w:val="26"/>
                <w:szCs w:val="26"/>
              </w:rPr>
              <w:t>Độ sai số</w:t>
            </w:r>
          </w:p>
        </w:tc>
        <w:tc>
          <w:tcPr>
            <w:tcW w:w="2546" w:type="dxa"/>
          </w:tcPr>
          <w:p w:rsidRPr="009321DA" w:rsidR="009321DA" w:rsidP="009321DA" w:rsidRDefault="009321DA" w14:paraId="7D7C787A" w14:textId="6A1C59B0">
            <w:pPr>
              <w:rPr>
                <w:rFonts w:ascii="Times New Roman" w:hAnsi="Times New Roman" w:cs="Times New Roman"/>
                <w:sz w:val="26"/>
                <w:szCs w:val="26"/>
              </w:rPr>
            </w:pPr>
            <w:r w:rsidRPr="2F3601CB">
              <w:rPr>
                <w:rFonts w:ascii="Times New Roman" w:hAnsi="Times New Roman" w:cs="Times New Roman"/>
                <w:sz w:val="26"/>
                <w:szCs w:val="26"/>
                <w:u w:val="single"/>
              </w:rPr>
              <w:t>+</w:t>
            </w:r>
            <w:r w:rsidRPr="009321DA">
              <w:rPr>
                <w:rFonts w:ascii="Times New Roman" w:hAnsi="Times New Roman" w:cs="Times New Roman"/>
                <w:sz w:val="26"/>
                <w:szCs w:val="26"/>
              </w:rPr>
              <w:t>10%</w:t>
            </w:r>
          </w:p>
        </w:tc>
        <w:tc>
          <w:tcPr>
            <w:tcW w:w="2291" w:type="dxa"/>
          </w:tcPr>
          <w:p w:rsidRPr="009321DA" w:rsidR="009321DA" w:rsidP="009321DA" w:rsidRDefault="009321DA" w14:paraId="2B26DCB4" w14:textId="77777777">
            <w:pPr>
              <w:rPr>
                <w:rFonts w:ascii="Times New Roman" w:hAnsi="Times New Roman" w:cs="Times New Roman"/>
                <w:sz w:val="26"/>
                <w:szCs w:val="26"/>
              </w:rPr>
            </w:pPr>
            <w:r w:rsidRPr="009321DA">
              <w:rPr>
                <w:rFonts w:ascii="Times New Roman" w:hAnsi="Times New Roman" w:cs="Times New Roman"/>
                <w:sz w:val="26"/>
                <w:szCs w:val="26"/>
              </w:rPr>
              <w:t>Không được xác định chính xác</w:t>
            </w:r>
          </w:p>
        </w:tc>
        <w:tc>
          <w:tcPr>
            <w:tcW w:w="2436" w:type="dxa"/>
          </w:tcPr>
          <w:p w:rsidRPr="009321DA" w:rsidR="009321DA" w:rsidP="009321DA" w:rsidRDefault="009321DA" w14:paraId="0CEDACF3" w14:textId="2A895CCF">
            <w:pPr>
              <w:rPr>
                <w:rFonts w:ascii="Times New Roman" w:hAnsi="Times New Roman" w:cs="Times New Roman"/>
                <w:sz w:val="26"/>
                <w:szCs w:val="26"/>
              </w:rPr>
            </w:pPr>
            <w:r w:rsidRPr="7B4B2F2E">
              <w:rPr>
                <w:rFonts w:ascii="Times New Roman" w:hAnsi="Times New Roman" w:cs="Times New Roman"/>
                <w:sz w:val="26"/>
                <w:szCs w:val="26"/>
                <w:u w:val="single"/>
              </w:rPr>
              <w:t>+</w:t>
            </w:r>
            <w:r w:rsidRPr="009321DA">
              <w:rPr>
                <w:rFonts w:ascii="Times New Roman" w:hAnsi="Times New Roman" w:cs="Times New Roman"/>
                <w:sz w:val="26"/>
                <w:szCs w:val="26"/>
              </w:rPr>
              <w:t>15%</w:t>
            </w:r>
          </w:p>
        </w:tc>
      </w:tr>
      <w:tr w:rsidRPr="009321DA" w:rsidR="009321DA" w:rsidTr="003107B8" w14:paraId="1CECA678" w14:textId="77777777">
        <w:tc>
          <w:tcPr>
            <w:tcW w:w="1838" w:type="dxa"/>
          </w:tcPr>
          <w:p w:rsidRPr="009321DA" w:rsidR="009321DA" w:rsidP="009321DA" w:rsidRDefault="009321DA" w14:paraId="4D034102" w14:textId="77777777">
            <w:pPr>
              <w:rPr>
                <w:rFonts w:ascii="Times New Roman" w:hAnsi="Times New Roman" w:cs="Times New Roman"/>
                <w:sz w:val="26"/>
                <w:szCs w:val="26"/>
              </w:rPr>
            </w:pPr>
            <w:r w:rsidRPr="009321DA">
              <w:rPr>
                <w:rFonts w:ascii="Times New Roman" w:hAnsi="Times New Roman" w:cs="Times New Roman"/>
                <w:sz w:val="26"/>
                <w:szCs w:val="26"/>
              </w:rPr>
              <w:t>Giá tiền</w:t>
            </w:r>
          </w:p>
        </w:tc>
        <w:tc>
          <w:tcPr>
            <w:tcW w:w="2546" w:type="dxa"/>
          </w:tcPr>
          <w:p w:rsidRPr="009321DA" w:rsidR="009321DA" w:rsidP="009321DA" w:rsidRDefault="009321DA" w14:paraId="10E1C9DD" w14:textId="77777777">
            <w:pPr>
              <w:rPr>
                <w:rFonts w:ascii="Times New Roman" w:hAnsi="Times New Roman" w:cs="Times New Roman"/>
                <w:sz w:val="26"/>
                <w:szCs w:val="26"/>
              </w:rPr>
            </w:pPr>
            <w:r w:rsidRPr="009321DA">
              <w:rPr>
                <w:rFonts w:ascii="Times New Roman" w:hAnsi="Times New Roman" w:cs="Times New Roman"/>
                <w:sz w:val="26"/>
                <w:szCs w:val="26"/>
              </w:rPr>
              <w:t>460.000đ</w:t>
            </w:r>
          </w:p>
        </w:tc>
        <w:tc>
          <w:tcPr>
            <w:tcW w:w="2291" w:type="dxa"/>
          </w:tcPr>
          <w:p w:rsidRPr="009321DA" w:rsidR="009321DA" w:rsidP="009321DA" w:rsidRDefault="009321DA" w14:paraId="4109D87C" w14:textId="39CF98E9">
            <w:pPr>
              <w:rPr>
                <w:rFonts w:ascii="Times New Roman" w:hAnsi="Times New Roman" w:cs="Times New Roman"/>
                <w:sz w:val="26"/>
                <w:szCs w:val="26"/>
              </w:rPr>
            </w:pPr>
            <w:r w:rsidRPr="009321DA">
              <w:rPr>
                <w:rFonts w:ascii="Times New Roman" w:hAnsi="Times New Roman" w:cs="Times New Roman"/>
                <w:sz w:val="26"/>
                <w:szCs w:val="26"/>
              </w:rPr>
              <w:t>140.000đ</w:t>
            </w:r>
          </w:p>
        </w:tc>
        <w:tc>
          <w:tcPr>
            <w:tcW w:w="2436" w:type="dxa"/>
          </w:tcPr>
          <w:p w:rsidRPr="009321DA" w:rsidR="009321DA" w:rsidP="004C236A" w:rsidRDefault="009321DA" w14:paraId="31C2E58A" w14:textId="77777777">
            <w:pPr>
              <w:keepNext/>
              <w:rPr>
                <w:rFonts w:ascii="Times New Roman" w:hAnsi="Times New Roman" w:cs="Times New Roman"/>
                <w:sz w:val="26"/>
                <w:szCs w:val="26"/>
              </w:rPr>
            </w:pPr>
            <w:r w:rsidRPr="009321DA">
              <w:rPr>
                <w:rFonts w:ascii="Times New Roman" w:hAnsi="Times New Roman" w:cs="Times New Roman"/>
                <w:sz w:val="26"/>
                <w:szCs w:val="26"/>
              </w:rPr>
              <w:t>1.900.000đ</w:t>
            </w:r>
          </w:p>
        </w:tc>
      </w:tr>
    </w:tbl>
    <w:p w:rsidR="00563A4F" w:rsidP="00C714F6" w:rsidRDefault="004C236A" w14:paraId="27830766" w14:textId="767D5F73">
      <w:pPr>
        <w:pStyle w:val="Caption"/>
      </w:pPr>
      <w:bookmarkStart w:name="_Toc140909069" w:id="25"/>
      <w:r>
        <w:t xml:space="preserve">Bảng </w:t>
      </w:r>
      <w:r>
        <w:fldChar w:fldCharType="begin"/>
      </w:r>
      <w:r>
        <w:instrText xml:space="preserve"> SEQ Table \* ARABIC </w:instrText>
      </w:r>
      <w:r>
        <w:fldChar w:fldCharType="separate"/>
      </w:r>
      <w:r w:rsidR="00EC17BA">
        <w:rPr>
          <w:noProof/>
        </w:rPr>
        <w:t>2</w:t>
      </w:r>
      <w:r>
        <w:fldChar w:fldCharType="end"/>
      </w:r>
      <w:r>
        <w:t>: Bảng so sánh các loại cảm biến bụi</w:t>
      </w:r>
      <w:bookmarkEnd w:id="25"/>
    </w:p>
    <w:p w:rsidR="004C236A" w:rsidP="004C236A" w:rsidRDefault="004C236A" w14:paraId="7365A846" w14:textId="1C8D3ED3">
      <w:pPr>
        <w:ind w:firstLine="0"/>
      </w:pPr>
      <w:r>
        <w:t>Sau khi phân tích và so sánh, nhóm quyết định chọn cảm biến bụi PMS7003</w:t>
      </w:r>
      <w:r w:rsidR="00576679">
        <w:t xml:space="preserve">. PMS7003 </w:t>
      </w:r>
      <w:r w:rsidRPr="00576679" w:rsidR="00576679">
        <w:t xml:space="preserve">có độ nhạy cao trong việc đo đạc các hạt bụi PM1.0, PM2.5 và PM10. </w:t>
      </w:r>
      <w:bookmarkStart w:name="_Hlk140354861" w:id="26"/>
      <w:r w:rsidR="00E722CF">
        <w:t xml:space="preserve">Độ sai số thấp </w:t>
      </w:r>
      <w:r w:rsidRPr="003F0A3B" w:rsidR="00D63001">
        <w:rPr>
          <w:rFonts w:cs="Times New Roman"/>
          <w:szCs w:val="26"/>
        </w:rPr>
        <w:t>±</w:t>
      </w:r>
      <w:r w:rsidR="00861C77">
        <w:t xml:space="preserve">10%, </w:t>
      </w:r>
      <w:r w:rsidR="009E7A19">
        <w:t xml:space="preserve">dải đo đa dạng, </w:t>
      </w:r>
      <w:bookmarkEnd w:id="26"/>
      <w:r w:rsidRPr="00741A43" w:rsidR="00741A43">
        <w:t>hỗ trợ giao tiếp UART, giúp kết nối và truyền dữ liệu dễ dàng</w:t>
      </w:r>
      <w:r w:rsidR="00741A43">
        <w:t>.</w:t>
      </w:r>
    </w:p>
    <w:p w:rsidR="00645A0A" w:rsidP="00645A0A" w:rsidRDefault="00645A0A" w14:paraId="21C718AA" w14:textId="77777777">
      <w:pPr>
        <w:ind w:firstLine="0"/>
      </w:pPr>
    </w:p>
    <w:p w:rsidR="003F0A3B" w:rsidP="003F0A3B" w:rsidRDefault="00645A0A" w14:paraId="2E9DA525" w14:textId="329A444E">
      <w:pPr>
        <w:pStyle w:val="Heading3"/>
        <w:numPr>
          <w:ilvl w:val="2"/>
          <w:numId w:val="3"/>
        </w:numPr>
      </w:pPr>
      <w:bookmarkStart w:name="_Toc140909017" w:id="27"/>
      <w:r>
        <w:t>Cảm biến nhiệt độ, độ ẩm, áp suất</w:t>
      </w:r>
      <w:bookmarkEnd w:id="27"/>
    </w:p>
    <w:p w:rsidRPr="007E5F33" w:rsidR="007E5F33" w:rsidP="007E5F33" w:rsidRDefault="007E5F33" w14:paraId="723D5C7C" w14:textId="77777777"/>
    <w:tbl>
      <w:tblPr>
        <w:tblStyle w:val="TableGrid2"/>
        <w:tblW w:w="9257" w:type="dxa"/>
        <w:tblLook w:val="04A0" w:firstRow="1" w:lastRow="0" w:firstColumn="1" w:lastColumn="0" w:noHBand="0" w:noVBand="1"/>
      </w:tblPr>
      <w:tblGrid>
        <w:gridCol w:w="2196"/>
        <w:gridCol w:w="2175"/>
        <w:gridCol w:w="2370"/>
        <w:gridCol w:w="2516"/>
      </w:tblGrid>
      <w:tr w:rsidRPr="003F0A3B" w:rsidR="003F0A3B" w:rsidTr="10CA0444" w14:paraId="176E0B5A" w14:textId="77777777">
        <w:tc>
          <w:tcPr>
            <w:tcW w:w="2196" w:type="dxa"/>
          </w:tcPr>
          <w:p w:rsidRPr="003F0A3B" w:rsidR="003F0A3B" w:rsidP="003F0A3B" w:rsidRDefault="003F0A3B" w14:paraId="19C399E3" w14:textId="30771268">
            <w:pPr>
              <w:rPr>
                <w:rFonts w:ascii="Times New Roman" w:hAnsi="Times New Roman" w:cs="Times New Roman"/>
                <w:sz w:val="26"/>
                <w:szCs w:val="26"/>
              </w:rPr>
            </w:pPr>
            <w:bookmarkStart w:name="_Hlk140347623" w:id="28"/>
            <w:r>
              <w:rPr>
                <w:rFonts w:ascii="Times New Roman" w:hAnsi="Times New Roman" w:cs="Times New Roman"/>
                <w:sz w:val="26"/>
                <w:szCs w:val="26"/>
              </w:rPr>
              <w:t>T</w:t>
            </w:r>
            <w:r w:rsidR="00D7386E">
              <w:rPr>
                <w:rFonts w:ascii="Times New Roman" w:hAnsi="Times New Roman" w:cs="Times New Roman"/>
                <w:sz w:val="26"/>
                <w:szCs w:val="26"/>
              </w:rPr>
              <w:t>ên linh kiện</w:t>
            </w:r>
          </w:p>
        </w:tc>
        <w:tc>
          <w:tcPr>
            <w:tcW w:w="2175" w:type="dxa"/>
          </w:tcPr>
          <w:p w:rsidRPr="003F0A3B" w:rsidR="003F0A3B" w:rsidP="003F0A3B" w:rsidRDefault="003F0A3B" w14:paraId="7FF34FA2" w14:textId="51483E93">
            <w:pPr>
              <w:rPr>
                <w:rFonts w:ascii="Times New Roman" w:hAnsi="Times New Roman" w:cs="Times New Roman"/>
                <w:sz w:val="26"/>
                <w:szCs w:val="26"/>
              </w:rPr>
            </w:pPr>
            <w:r w:rsidRPr="003F0A3B">
              <w:rPr>
                <w:rFonts w:ascii="Times New Roman" w:hAnsi="Times New Roman" w:cs="Times New Roman"/>
                <w:sz w:val="26"/>
                <w:szCs w:val="26"/>
              </w:rPr>
              <w:t>BME280</w:t>
            </w:r>
            <w:r w:rsidR="00632859">
              <w:rPr>
                <w:rFonts w:ascii="Times New Roman" w:hAnsi="Times New Roman" w:cs="Times New Roman"/>
                <w:sz w:val="26"/>
                <w:szCs w:val="26"/>
              </w:rPr>
              <w:t xml:space="preserve"> </w:t>
            </w:r>
            <w:hyperlink w:history="1" w:anchor="_[5]">
              <w:r w:rsidRPr="00D6428E" w:rsidR="00632859">
                <w:rPr>
                  <w:rStyle w:val="Hyperlink"/>
                  <w:rFonts w:ascii="Times New Roman" w:hAnsi="Times New Roman" w:eastAsia="Times New Roman" w:cs="Times New Roman"/>
                  <w:sz w:val="26"/>
                  <w:szCs w:val="26"/>
                  <w14:ligatures w14:val="none"/>
                </w:rPr>
                <w:t>[5]</w:t>
              </w:r>
            </w:hyperlink>
          </w:p>
        </w:tc>
        <w:tc>
          <w:tcPr>
            <w:tcW w:w="2370" w:type="dxa"/>
          </w:tcPr>
          <w:p w:rsidRPr="003F0A3B" w:rsidR="003F0A3B" w:rsidP="003F0A3B" w:rsidRDefault="003F0A3B" w14:paraId="34430691" w14:textId="68DD6CAB">
            <w:pPr>
              <w:rPr>
                <w:rFonts w:ascii="Times New Roman" w:hAnsi="Times New Roman" w:cs="Times New Roman"/>
                <w:sz w:val="26"/>
                <w:szCs w:val="26"/>
              </w:rPr>
            </w:pPr>
            <w:r w:rsidRPr="003F0A3B">
              <w:rPr>
                <w:rFonts w:ascii="Times New Roman" w:hAnsi="Times New Roman" w:cs="Times New Roman"/>
                <w:sz w:val="26"/>
                <w:szCs w:val="26"/>
              </w:rPr>
              <w:t>DHT22</w:t>
            </w:r>
            <w:r w:rsidR="00632859">
              <w:rPr>
                <w:rFonts w:ascii="Times New Roman" w:hAnsi="Times New Roman" w:cs="Times New Roman"/>
                <w:sz w:val="26"/>
                <w:szCs w:val="26"/>
              </w:rPr>
              <w:t xml:space="preserve"> </w:t>
            </w:r>
            <w:hyperlink w:history="1" w:anchor="_[6]">
              <w:r w:rsidRPr="00D6428E" w:rsidR="00632859">
                <w:rPr>
                  <w:rStyle w:val="Hyperlink"/>
                  <w:rFonts w:ascii="Times New Roman" w:hAnsi="Times New Roman" w:eastAsia="Times New Roman" w:cs="Times New Roman"/>
                  <w:sz w:val="26"/>
                  <w:szCs w:val="26"/>
                  <w14:ligatures w14:val="none"/>
                </w:rPr>
                <w:t>[6]</w:t>
              </w:r>
            </w:hyperlink>
          </w:p>
        </w:tc>
        <w:tc>
          <w:tcPr>
            <w:tcW w:w="2516" w:type="dxa"/>
          </w:tcPr>
          <w:p w:rsidRPr="003F0A3B" w:rsidR="003F0A3B" w:rsidP="003F0A3B" w:rsidRDefault="003F0A3B" w14:paraId="0A5FC750" w14:textId="26310518">
            <w:pPr>
              <w:rPr>
                <w:rFonts w:ascii="Times New Roman" w:hAnsi="Times New Roman" w:cs="Times New Roman"/>
                <w:sz w:val="26"/>
                <w:szCs w:val="26"/>
              </w:rPr>
            </w:pPr>
            <w:r w:rsidRPr="003F0A3B">
              <w:rPr>
                <w:rFonts w:ascii="Times New Roman" w:hAnsi="Times New Roman" w:cs="Times New Roman"/>
                <w:sz w:val="26"/>
                <w:szCs w:val="26"/>
              </w:rPr>
              <w:t>CJMCU-SHT10</w:t>
            </w:r>
            <w:r w:rsidR="00632859">
              <w:rPr>
                <w:rFonts w:ascii="Times New Roman" w:hAnsi="Times New Roman" w:cs="Times New Roman"/>
                <w:sz w:val="26"/>
                <w:szCs w:val="26"/>
              </w:rPr>
              <w:t xml:space="preserve"> </w:t>
            </w:r>
            <w:hyperlink w:history="1" w:anchor="_[7]">
              <w:r w:rsidRPr="00D6428E" w:rsidR="00632859">
                <w:rPr>
                  <w:rStyle w:val="Hyperlink"/>
                  <w:rFonts w:ascii="Times New Roman" w:hAnsi="Times New Roman" w:eastAsia="Times New Roman" w:cs="Times New Roman"/>
                  <w:sz w:val="26"/>
                  <w:szCs w:val="26"/>
                  <w14:ligatures w14:val="none"/>
                </w:rPr>
                <w:t>[7]</w:t>
              </w:r>
            </w:hyperlink>
          </w:p>
        </w:tc>
      </w:tr>
      <w:tr w:rsidRPr="003F0A3B" w:rsidR="003F0A3B" w:rsidTr="10CA0444" w14:paraId="00FC5107" w14:textId="77777777">
        <w:tc>
          <w:tcPr>
            <w:tcW w:w="2196" w:type="dxa"/>
          </w:tcPr>
          <w:p w:rsidRPr="003F0A3B" w:rsidR="003F0A3B" w:rsidP="003F0A3B" w:rsidRDefault="00F51EEC" w14:paraId="73B63384" w14:textId="0BBCF0FE">
            <w:pPr>
              <w:rPr>
                <w:rFonts w:ascii="Times New Roman" w:hAnsi="Times New Roman" w:cs="Times New Roman"/>
                <w:sz w:val="26"/>
                <w:szCs w:val="26"/>
              </w:rPr>
            </w:pPr>
            <w:r>
              <w:rPr>
                <w:rFonts w:ascii="Times New Roman" w:hAnsi="Times New Roman" w:cs="Times New Roman"/>
                <w:sz w:val="26"/>
                <w:szCs w:val="26"/>
              </w:rPr>
              <w:t>Hình ảnh</w:t>
            </w:r>
          </w:p>
        </w:tc>
        <w:tc>
          <w:tcPr>
            <w:tcW w:w="2175" w:type="dxa"/>
          </w:tcPr>
          <w:p w:rsidRPr="003F0A3B" w:rsidR="003F0A3B" w:rsidP="003F0A3B" w:rsidRDefault="003F0A3B" w14:paraId="2FE33528" w14:textId="77777777">
            <w:pPr>
              <w:rPr>
                <w:rFonts w:ascii="Times New Roman" w:hAnsi="Times New Roman" w:cs="Times New Roman"/>
                <w:sz w:val="26"/>
                <w:szCs w:val="26"/>
              </w:rPr>
            </w:pPr>
            <w:r w:rsidRPr="003F0A3B">
              <w:rPr>
                <w:rFonts w:cs="Times New Roman"/>
                <w:noProof/>
                <w:szCs w:val="26"/>
              </w:rPr>
              <w:drawing>
                <wp:inline distT="0" distB="0" distL="0" distR="0" wp14:anchorId="5A387ECE" wp14:editId="44659321">
                  <wp:extent cx="1123950" cy="1123950"/>
                  <wp:effectExtent l="0" t="0" r="0" b="0"/>
                  <wp:docPr id="500332814" name="Picture 500332814" descr="Gy-bme280 at az-delivery.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y-bme280 at az-delivery.d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23950" cy="1123950"/>
                          </a:xfrm>
                          <a:prstGeom prst="rect">
                            <a:avLst/>
                          </a:prstGeom>
                          <a:noFill/>
                          <a:ln>
                            <a:noFill/>
                          </a:ln>
                        </pic:spPr>
                      </pic:pic>
                    </a:graphicData>
                  </a:graphic>
                </wp:inline>
              </w:drawing>
            </w:r>
          </w:p>
        </w:tc>
        <w:tc>
          <w:tcPr>
            <w:tcW w:w="2370" w:type="dxa"/>
          </w:tcPr>
          <w:p w:rsidRPr="003F0A3B" w:rsidR="003F0A3B" w:rsidP="003F0A3B" w:rsidRDefault="003F0A3B" w14:paraId="3A7B1014" w14:textId="77777777">
            <w:pPr>
              <w:rPr>
                <w:rFonts w:ascii="Times New Roman" w:hAnsi="Times New Roman" w:cs="Times New Roman"/>
                <w:sz w:val="26"/>
                <w:szCs w:val="26"/>
              </w:rPr>
            </w:pPr>
            <w:r w:rsidRPr="003F0A3B">
              <w:rPr>
                <w:rFonts w:cs="Times New Roman"/>
                <w:noProof/>
                <w:szCs w:val="26"/>
              </w:rPr>
              <w:drawing>
                <wp:inline distT="0" distB="0" distL="0" distR="0" wp14:anchorId="07CA4138" wp14:editId="7534A7DB">
                  <wp:extent cx="1066800" cy="1066800"/>
                  <wp:effectExtent l="0" t="0" r="0" b="0"/>
                  <wp:docPr id="2119385004" name="Picture 2119385004" descr="DHT22 Kỹ thuật số nhiệt độ độ ẩm cảm biến Module nhà sản xuất và nhà cung  cấp Trung Quốc - bảng giá - Kuongshun điện tử"/>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HT22 Kỹ thuật số nhiệt độ độ ẩm cảm biến Module nhà sản xuất và nhà cung  cấp Trung Quốc - bảng giá - Kuongshun điện tử"/>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066800" cy="1066800"/>
                          </a:xfrm>
                          <a:prstGeom prst="rect">
                            <a:avLst/>
                          </a:prstGeom>
                          <a:noFill/>
                          <a:ln>
                            <a:noFill/>
                          </a:ln>
                        </pic:spPr>
                      </pic:pic>
                    </a:graphicData>
                  </a:graphic>
                </wp:inline>
              </w:drawing>
            </w:r>
          </w:p>
        </w:tc>
        <w:tc>
          <w:tcPr>
            <w:tcW w:w="2516" w:type="dxa"/>
          </w:tcPr>
          <w:p w:rsidRPr="003F0A3B" w:rsidR="003F0A3B" w:rsidP="003F0A3B" w:rsidRDefault="003F0A3B" w14:paraId="1E24B339" w14:textId="77777777">
            <w:pPr>
              <w:rPr>
                <w:rFonts w:ascii="Times New Roman" w:hAnsi="Times New Roman" w:cs="Times New Roman"/>
                <w:sz w:val="26"/>
                <w:szCs w:val="26"/>
              </w:rPr>
            </w:pPr>
            <w:r w:rsidRPr="003F0A3B">
              <w:rPr>
                <w:rFonts w:cs="Times New Roman"/>
                <w:noProof/>
                <w:szCs w:val="26"/>
              </w:rPr>
              <w:drawing>
                <wp:inline distT="0" distB="0" distL="0" distR="0" wp14:anchorId="00186457" wp14:editId="42CE00BF">
                  <wp:extent cx="1171575" cy="1171575"/>
                  <wp:effectExtent l="0" t="0" r="9525" b="9525"/>
                  <wp:docPr id="1710856830" name="Picture 1710856830" descr="A blue circuit board with a small black and white chi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856830" name="Picture 5" descr="A blue circuit board with a small black and white chip&#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171575" cy="1171575"/>
                          </a:xfrm>
                          <a:prstGeom prst="rect">
                            <a:avLst/>
                          </a:prstGeom>
                          <a:noFill/>
                        </pic:spPr>
                      </pic:pic>
                    </a:graphicData>
                  </a:graphic>
                </wp:inline>
              </w:drawing>
            </w:r>
          </w:p>
        </w:tc>
      </w:tr>
      <w:tr w:rsidRPr="003F0A3B" w:rsidR="003F0A3B" w:rsidTr="10CA0444" w14:paraId="15DDF9E1" w14:textId="77777777">
        <w:tc>
          <w:tcPr>
            <w:tcW w:w="2196" w:type="dxa"/>
          </w:tcPr>
          <w:p w:rsidRPr="003F0A3B" w:rsidR="003F0A3B" w:rsidP="003F0A3B" w:rsidRDefault="003F0A3B" w14:paraId="6ABD194F" w14:textId="77777777">
            <w:pPr>
              <w:rPr>
                <w:rFonts w:ascii="Times New Roman" w:hAnsi="Times New Roman" w:cs="Times New Roman"/>
                <w:sz w:val="26"/>
                <w:szCs w:val="26"/>
              </w:rPr>
            </w:pPr>
            <w:r w:rsidRPr="003F0A3B">
              <w:rPr>
                <w:rFonts w:ascii="Times New Roman" w:hAnsi="Times New Roman" w:cs="Times New Roman"/>
                <w:sz w:val="26"/>
                <w:szCs w:val="26"/>
              </w:rPr>
              <w:t>Độ nhạy</w:t>
            </w:r>
          </w:p>
        </w:tc>
        <w:tc>
          <w:tcPr>
            <w:tcW w:w="2175" w:type="dxa"/>
          </w:tcPr>
          <w:p w:rsidRPr="003F0A3B" w:rsidR="003F0A3B" w:rsidP="003F0A3B" w:rsidRDefault="00D14D97" w14:paraId="7380EC80" w14:textId="7A1521F4">
            <w:pPr>
              <w:rPr>
                <w:rFonts w:ascii="Times New Roman" w:hAnsi="Times New Roman" w:cs="Times New Roman"/>
                <w:sz w:val="26"/>
                <w:szCs w:val="26"/>
              </w:rPr>
            </w:pPr>
            <w:r>
              <w:rPr>
                <w:rFonts w:ascii="Times New Roman" w:hAnsi="Times New Roman" w:cs="Times New Roman"/>
                <w:sz w:val="26"/>
                <w:szCs w:val="26"/>
              </w:rPr>
              <w:t xml:space="preserve">Thời gian phản hồi </w:t>
            </w:r>
            <w:r w:rsidRPr="00D14D97">
              <w:rPr>
                <w:rFonts w:ascii="Times New Roman" w:hAnsi="Times New Roman" w:cs="Times New Roman"/>
                <w:sz w:val="26"/>
                <w:szCs w:val="26"/>
              </w:rPr>
              <w:t>≤1s</w:t>
            </w:r>
          </w:p>
        </w:tc>
        <w:tc>
          <w:tcPr>
            <w:tcW w:w="2370" w:type="dxa"/>
          </w:tcPr>
          <w:p w:rsidRPr="003F0A3B" w:rsidR="003F0A3B" w:rsidP="003F0A3B" w:rsidRDefault="0051263F" w14:paraId="33FDD905" w14:textId="64BF14E2">
            <w:pPr>
              <w:rPr>
                <w:rFonts w:ascii="Times New Roman" w:hAnsi="Times New Roman" w:cs="Times New Roman"/>
                <w:sz w:val="26"/>
                <w:szCs w:val="26"/>
              </w:rPr>
            </w:pPr>
            <w:r>
              <w:rPr>
                <w:rFonts w:ascii="Times New Roman" w:hAnsi="Times New Roman" w:cs="Times New Roman"/>
                <w:sz w:val="26"/>
                <w:szCs w:val="26"/>
              </w:rPr>
              <w:t>Thời gian phản hồi trung bình 2s</w:t>
            </w:r>
          </w:p>
        </w:tc>
        <w:tc>
          <w:tcPr>
            <w:tcW w:w="2516" w:type="dxa"/>
          </w:tcPr>
          <w:p w:rsidRPr="003F0A3B" w:rsidR="003F0A3B" w:rsidP="003F0A3B" w:rsidRDefault="00C77DD1" w14:paraId="2C7B6BA9" w14:textId="759CBE83">
            <w:pPr>
              <w:rPr>
                <w:rFonts w:ascii="Times New Roman" w:hAnsi="Times New Roman" w:cs="Times New Roman"/>
                <w:sz w:val="26"/>
                <w:szCs w:val="26"/>
              </w:rPr>
            </w:pPr>
            <w:r>
              <w:rPr>
                <w:rFonts w:ascii="Times New Roman" w:hAnsi="Times New Roman" w:cs="Times New Roman"/>
                <w:sz w:val="26"/>
                <w:szCs w:val="26"/>
              </w:rPr>
              <w:t xml:space="preserve">Thời gian phản hồi </w:t>
            </w:r>
            <w:r w:rsidR="00A02A84">
              <w:rPr>
                <w:rFonts w:ascii="Times New Roman" w:hAnsi="Times New Roman" w:cs="Times New Roman"/>
                <w:sz w:val="26"/>
                <w:szCs w:val="26"/>
              </w:rPr>
              <w:t>từ 5 đến 30s</w:t>
            </w:r>
          </w:p>
        </w:tc>
      </w:tr>
      <w:tr w:rsidRPr="003F0A3B" w:rsidR="003F0A3B" w:rsidTr="10CA0444" w14:paraId="6FD3509F" w14:textId="77777777">
        <w:tc>
          <w:tcPr>
            <w:tcW w:w="2196" w:type="dxa"/>
          </w:tcPr>
          <w:p w:rsidRPr="003F0A3B" w:rsidR="003F0A3B" w:rsidP="003F0A3B" w:rsidRDefault="003F0A3B" w14:paraId="7FC7EB26" w14:textId="77777777">
            <w:pPr>
              <w:rPr>
                <w:rFonts w:ascii="Times New Roman" w:hAnsi="Times New Roman" w:cs="Times New Roman"/>
                <w:sz w:val="26"/>
                <w:szCs w:val="26"/>
              </w:rPr>
            </w:pPr>
            <w:r w:rsidRPr="003F0A3B">
              <w:rPr>
                <w:rFonts w:ascii="Times New Roman" w:hAnsi="Times New Roman" w:cs="Times New Roman"/>
                <w:sz w:val="26"/>
                <w:szCs w:val="26"/>
              </w:rPr>
              <w:t>Dải đo</w:t>
            </w:r>
          </w:p>
        </w:tc>
        <w:tc>
          <w:tcPr>
            <w:tcW w:w="2175" w:type="dxa"/>
          </w:tcPr>
          <w:p w:rsidRPr="003F0A3B" w:rsidR="003F0A3B" w:rsidP="003F0A3B" w:rsidRDefault="003F0A3B" w14:paraId="33951CC6" w14:textId="77777777">
            <w:pPr>
              <w:rPr>
                <w:rFonts w:ascii="Times New Roman" w:hAnsi="Times New Roman" w:cs="Times New Roman"/>
                <w:sz w:val="26"/>
                <w:szCs w:val="26"/>
              </w:rPr>
            </w:pPr>
            <w:r w:rsidRPr="003F0A3B">
              <w:rPr>
                <w:rFonts w:ascii="Times New Roman" w:hAnsi="Times New Roman" w:cs="Times New Roman"/>
                <w:sz w:val="26"/>
                <w:szCs w:val="26"/>
              </w:rPr>
              <w:t>Nhiệt độ: -40°C đến +85°C</w:t>
            </w:r>
          </w:p>
        </w:tc>
        <w:tc>
          <w:tcPr>
            <w:tcW w:w="2370" w:type="dxa"/>
          </w:tcPr>
          <w:p w:rsidRPr="003F0A3B" w:rsidR="003F0A3B" w:rsidP="003F0A3B" w:rsidRDefault="003F0A3B" w14:paraId="7A7D9717" w14:textId="2DD78412">
            <w:pPr>
              <w:rPr>
                <w:rFonts w:ascii="Times New Roman" w:hAnsi="Times New Roman" w:cs="Times New Roman"/>
                <w:sz w:val="26"/>
                <w:szCs w:val="26"/>
              </w:rPr>
            </w:pPr>
            <w:r w:rsidRPr="003F0A3B">
              <w:rPr>
                <w:rFonts w:ascii="Times New Roman" w:hAnsi="Times New Roman" w:cs="Times New Roman"/>
                <w:sz w:val="26"/>
                <w:szCs w:val="26"/>
              </w:rPr>
              <w:t>Nhiệt độ: -40°C đến +</w:t>
            </w:r>
            <w:r w:rsidR="002151FD">
              <w:rPr>
                <w:rFonts w:ascii="Times New Roman" w:hAnsi="Times New Roman" w:cs="Times New Roman"/>
                <w:sz w:val="26"/>
                <w:szCs w:val="26"/>
              </w:rPr>
              <w:t>80</w:t>
            </w:r>
            <w:r w:rsidRPr="003F0A3B">
              <w:rPr>
                <w:rFonts w:ascii="Times New Roman" w:hAnsi="Times New Roman" w:cs="Times New Roman"/>
                <w:sz w:val="26"/>
                <w:szCs w:val="26"/>
              </w:rPr>
              <w:t>°C</w:t>
            </w:r>
          </w:p>
        </w:tc>
        <w:tc>
          <w:tcPr>
            <w:tcW w:w="2516" w:type="dxa"/>
          </w:tcPr>
          <w:p w:rsidRPr="003F0A3B" w:rsidR="003F0A3B" w:rsidP="003F0A3B" w:rsidRDefault="003F0A3B" w14:paraId="3F1A5247" w14:textId="77777777">
            <w:pPr>
              <w:rPr>
                <w:rFonts w:ascii="Times New Roman" w:hAnsi="Times New Roman" w:cs="Times New Roman"/>
                <w:sz w:val="26"/>
                <w:szCs w:val="26"/>
              </w:rPr>
            </w:pPr>
            <w:r w:rsidRPr="003F0A3B">
              <w:rPr>
                <w:rFonts w:ascii="Times New Roman" w:hAnsi="Times New Roman" w:cs="Times New Roman"/>
                <w:sz w:val="26"/>
                <w:szCs w:val="26"/>
              </w:rPr>
              <w:t>Nhiệt độ: -40°C đến +123.8°C</w:t>
            </w:r>
          </w:p>
        </w:tc>
      </w:tr>
      <w:tr w:rsidRPr="003F0A3B" w:rsidR="003F0A3B" w:rsidTr="10CA0444" w14:paraId="5539FAE6" w14:textId="77777777">
        <w:tc>
          <w:tcPr>
            <w:tcW w:w="2196" w:type="dxa"/>
          </w:tcPr>
          <w:p w:rsidRPr="003F0A3B" w:rsidR="003F0A3B" w:rsidP="003F0A3B" w:rsidRDefault="003F0A3B" w14:paraId="18C8D402" w14:textId="77777777">
            <w:pPr>
              <w:rPr>
                <w:rFonts w:ascii="Times New Roman" w:hAnsi="Times New Roman" w:cs="Times New Roman"/>
                <w:sz w:val="26"/>
                <w:szCs w:val="26"/>
              </w:rPr>
            </w:pPr>
          </w:p>
        </w:tc>
        <w:tc>
          <w:tcPr>
            <w:tcW w:w="2175" w:type="dxa"/>
          </w:tcPr>
          <w:p w:rsidRPr="003F0A3B" w:rsidR="003F0A3B" w:rsidP="003F0A3B" w:rsidRDefault="003F0A3B" w14:paraId="6B7A0819" w14:textId="77777777">
            <w:pPr>
              <w:rPr>
                <w:rFonts w:ascii="Times New Roman" w:hAnsi="Times New Roman" w:cs="Times New Roman"/>
                <w:sz w:val="26"/>
                <w:szCs w:val="26"/>
              </w:rPr>
            </w:pPr>
            <w:r w:rsidRPr="003F0A3B">
              <w:rPr>
                <w:rFonts w:ascii="Times New Roman" w:hAnsi="Times New Roman" w:cs="Times New Roman"/>
                <w:sz w:val="26"/>
                <w:szCs w:val="26"/>
              </w:rPr>
              <w:t>Độ ẩm: 0% đến 100%</w:t>
            </w:r>
          </w:p>
        </w:tc>
        <w:tc>
          <w:tcPr>
            <w:tcW w:w="2370" w:type="dxa"/>
          </w:tcPr>
          <w:p w:rsidRPr="003F0A3B" w:rsidR="003F0A3B" w:rsidP="003F0A3B" w:rsidRDefault="003F0A3B" w14:paraId="439589D6" w14:textId="77777777">
            <w:pPr>
              <w:rPr>
                <w:rFonts w:ascii="Times New Roman" w:hAnsi="Times New Roman" w:cs="Times New Roman"/>
                <w:sz w:val="26"/>
                <w:szCs w:val="26"/>
              </w:rPr>
            </w:pPr>
            <w:r w:rsidRPr="003F0A3B">
              <w:rPr>
                <w:rFonts w:ascii="Times New Roman" w:hAnsi="Times New Roman" w:cs="Times New Roman"/>
                <w:sz w:val="26"/>
                <w:szCs w:val="26"/>
              </w:rPr>
              <w:t>Độ ẩm: 0% đến 100%</w:t>
            </w:r>
          </w:p>
        </w:tc>
        <w:tc>
          <w:tcPr>
            <w:tcW w:w="2516" w:type="dxa"/>
          </w:tcPr>
          <w:p w:rsidRPr="003F0A3B" w:rsidR="003F0A3B" w:rsidP="003F0A3B" w:rsidRDefault="003F0A3B" w14:paraId="5AD5C02A" w14:textId="77777777">
            <w:pPr>
              <w:rPr>
                <w:rFonts w:ascii="Times New Roman" w:hAnsi="Times New Roman" w:cs="Times New Roman"/>
                <w:sz w:val="26"/>
                <w:szCs w:val="26"/>
              </w:rPr>
            </w:pPr>
            <w:r w:rsidRPr="003F0A3B">
              <w:rPr>
                <w:rFonts w:ascii="Times New Roman" w:hAnsi="Times New Roman" w:cs="Times New Roman"/>
                <w:sz w:val="26"/>
                <w:szCs w:val="26"/>
              </w:rPr>
              <w:t>Độ ẩm: 5% đến 95%</w:t>
            </w:r>
          </w:p>
        </w:tc>
      </w:tr>
      <w:tr w:rsidRPr="003F0A3B" w:rsidR="003F0A3B" w:rsidTr="10CA0444" w14:paraId="246F7713" w14:textId="77777777">
        <w:tc>
          <w:tcPr>
            <w:tcW w:w="2196" w:type="dxa"/>
          </w:tcPr>
          <w:p w:rsidRPr="003F0A3B" w:rsidR="003F0A3B" w:rsidP="003F0A3B" w:rsidRDefault="003F0A3B" w14:paraId="2C5B3C1F" w14:textId="77777777">
            <w:pPr>
              <w:rPr>
                <w:rFonts w:ascii="Times New Roman" w:hAnsi="Times New Roman" w:cs="Times New Roman"/>
                <w:sz w:val="26"/>
                <w:szCs w:val="26"/>
              </w:rPr>
            </w:pPr>
            <w:r w:rsidRPr="003F0A3B">
              <w:rPr>
                <w:rFonts w:ascii="Times New Roman" w:hAnsi="Times New Roman" w:cs="Times New Roman"/>
                <w:sz w:val="26"/>
                <w:szCs w:val="26"/>
              </w:rPr>
              <w:t>Giao tiếp</w:t>
            </w:r>
          </w:p>
        </w:tc>
        <w:tc>
          <w:tcPr>
            <w:tcW w:w="2175" w:type="dxa"/>
          </w:tcPr>
          <w:p w:rsidRPr="003F0A3B" w:rsidR="003F0A3B" w:rsidP="003F0A3B" w:rsidRDefault="003F0A3B" w14:paraId="431E40B0" w14:textId="5A5AD50B">
            <w:pPr>
              <w:rPr>
                <w:rFonts w:ascii="Times New Roman" w:hAnsi="Times New Roman" w:cs="Times New Roman"/>
                <w:sz w:val="26"/>
                <w:szCs w:val="26"/>
              </w:rPr>
            </w:pPr>
            <w:r w:rsidRPr="003F0A3B">
              <w:rPr>
                <w:rFonts w:ascii="Times New Roman" w:hAnsi="Times New Roman" w:cs="Times New Roman"/>
                <w:sz w:val="26"/>
                <w:szCs w:val="26"/>
              </w:rPr>
              <w:t>I2C, SPI</w:t>
            </w:r>
          </w:p>
        </w:tc>
        <w:tc>
          <w:tcPr>
            <w:tcW w:w="2370" w:type="dxa"/>
          </w:tcPr>
          <w:p w:rsidRPr="003F0A3B" w:rsidR="003F0A3B" w:rsidP="003F0A3B" w:rsidRDefault="003F0A3B" w14:paraId="7AA46817" w14:textId="77777777">
            <w:pPr>
              <w:rPr>
                <w:rFonts w:ascii="Times New Roman" w:hAnsi="Times New Roman" w:cs="Times New Roman"/>
                <w:sz w:val="26"/>
                <w:szCs w:val="26"/>
              </w:rPr>
            </w:pPr>
            <w:r w:rsidRPr="003F0A3B">
              <w:rPr>
                <w:rFonts w:ascii="Times New Roman" w:hAnsi="Times New Roman" w:cs="Times New Roman"/>
                <w:sz w:val="26"/>
                <w:szCs w:val="26"/>
              </w:rPr>
              <w:t>1-Wire</w:t>
            </w:r>
          </w:p>
        </w:tc>
        <w:tc>
          <w:tcPr>
            <w:tcW w:w="2516" w:type="dxa"/>
          </w:tcPr>
          <w:p w:rsidRPr="003F0A3B" w:rsidR="003F0A3B" w:rsidP="003F0A3B" w:rsidRDefault="003F0A3B" w14:paraId="103A377D" w14:textId="77777777">
            <w:pPr>
              <w:rPr>
                <w:rFonts w:ascii="Times New Roman" w:hAnsi="Times New Roman" w:cs="Times New Roman"/>
                <w:sz w:val="26"/>
                <w:szCs w:val="26"/>
              </w:rPr>
            </w:pPr>
            <w:r w:rsidRPr="003F0A3B">
              <w:rPr>
                <w:rFonts w:ascii="Times New Roman" w:hAnsi="Times New Roman" w:cs="Times New Roman"/>
                <w:sz w:val="26"/>
                <w:szCs w:val="26"/>
              </w:rPr>
              <w:t>Giao tiếp analog</w:t>
            </w:r>
          </w:p>
        </w:tc>
      </w:tr>
      <w:tr w:rsidRPr="003F0A3B" w:rsidR="003F0A3B" w:rsidTr="10CA0444" w14:paraId="26ED6306" w14:textId="77777777">
        <w:tc>
          <w:tcPr>
            <w:tcW w:w="2196" w:type="dxa"/>
          </w:tcPr>
          <w:p w:rsidRPr="003F0A3B" w:rsidR="003F0A3B" w:rsidP="003F0A3B" w:rsidRDefault="003107B8" w14:paraId="45EFEA99" w14:textId="5EAC0836">
            <w:pPr>
              <w:rPr>
                <w:rFonts w:ascii="Times New Roman" w:hAnsi="Times New Roman" w:cs="Times New Roman"/>
                <w:sz w:val="26"/>
                <w:szCs w:val="26"/>
              </w:rPr>
            </w:pPr>
            <w:r>
              <w:rPr>
                <w:rFonts w:ascii="Times New Roman" w:hAnsi="Times New Roman" w:cs="Times New Roman"/>
                <w:sz w:val="26"/>
                <w:szCs w:val="26"/>
              </w:rPr>
              <w:t>T</w:t>
            </w:r>
            <w:r w:rsidRPr="003F0A3B" w:rsidR="003F0A3B">
              <w:rPr>
                <w:rFonts w:ascii="Times New Roman" w:hAnsi="Times New Roman" w:cs="Times New Roman"/>
                <w:sz w:val="26"/>
                <w:szCs w:val="26"/>
              </w:rPr>
              <w:t>hông số đo được</w:t>
            </w:r>
          </w:p>
        </w:tc>
        <w:tc>
          <w:tcPr>
            <w:tcW w:w="2175" w:type="dxa"/>
          </w:tcPr>
          <w:p w:rsidRPr="003F0A3B" w:rsidR="003F0A3B" w:rsidP="003F0A3B" w:rsidRDefault="003F0A3B" w14:paraId="2007CC7F" w14:textId="77777777">
            <w:pPr>
              <w:rPr>
                <w:rFonts w:ascii="Times New Roman" w:hAnsi="Times New Roman" w:cs="Times New Roman"/>
                <w:sz w:val="26"/>
                <w:szCs w:val="26"/>
              </w:rPr>
            </w:pPr>
            <w:r w:rsidRPr="003F0A3B">
              <w:rPr>
                <w:rFonts w:ascii="Times New Roman" w:hAnsi="Times New Roman" w:cs="Times New Roman"/>
                <w:sz w:val="26"/>
                <w:szCs w:val="26"/>
              </w:rPr>
              <w:t>Nhiệt độ, độ ẩm, áp suất</w:t>
            </w:r>
          </w:p>
        </w:tc>
        <w:tc>
          <w:tcPr>
            <w:tcW w:w="2370" w:type="dxa"/>
          </w:tcPr>
          <w:p w:rsidRPr="003F0A3B" w:rsidR="003F0A3B" w:rsidP="003F0A3B" w:rsidRDefault="003F0A3B" w14:paraId="663CE09A" w14:textId="77777777">
            <w:pPr>
              <w:rPr>
                <w:rFonts w:ascii="Times New Roman" w:hAnsi="Times New Roman" w:cs="Times New Roman"/>
                <w:sz w:val="26"/>
                <w:szCs w:val="26"/>
              </w:rPr>
            </w:pPr>
            <w:r w:rsidRPr="003F0A3B">
              <w:rPr>
                <w:rFonts w:ascii="Times New Roman" w:hAnsi="Times New Roman" w:cs="Times New Roman"/>
                <w:sz w:val="26"/>
                <w:szCs w:val="26"/>
              </w:rPr>
              <w:t>Nhiệt độ, độ ẩm</w:t>
            </w:r>
          </w:p>
        </w:tc>
        <w:tc>
          <w:tcPr>
            <w:tcW w:w="2516" w:type="dxa"/>
          </w:tcPr>
          <w:p w:rsidRPr="003F0A3B" w:rsidR="003F0A3B" w:rsidP="003F0A3B" w:rsidRDefault="003F0A3B" w14:paraId="48816430" w14:textId="77777777">
            <w:pPr>
              <w:rPr>
                <w:rFonts w:ascii="Times New Roman" w:hAnsi="Times New Roman" w:cs="Times New Roman"/>
                <w:sz w:val="26"/>
                <w:szCs w:val="26"/>
              </w:rPr>
            </w:pPr>
            <w:r w:rsidRPr="003F0A3B">
              <w:rPr>
                <w:rFonts w:ascii="Times New Roman" w:hAnsi="Times New Roman" w:cs="Times New Roman"/>
                <w:sz w:val="26"/>
                <w:szCs w:val="26"/>
              </w:rPr>
              <w:t>Nhiệt độ, độ ẩm</w:t>
            </w:r>
          </w:p>
        </w:tc>
      </w:tr>
      <w:tr w:rsidRPr="003F0A3B" w:rsidR="003F0A3B" w:rsidTr="10CA0444" w14:paraId="1496C8F3" w14:textId="77777777">
        <w:tc>
          <w:tcPr>
            <w:tcW w:w="2196" w:type="dxa"/>
          </w:tcPr>
          <w:p w:rsidRPr="003F0A3B" w:rsidR="003F0A3B" w:rsidP="003F0A3B" w:rsidRDefault="003F0A3B" w14:paraId="7BFCB1FF" w14:textId="77777777">
            <w:pPr>
              <w:rPr>
                <w:rFonts w:ascii="Times New Roman" w:hAnsi="Times New Roman" w:cs="Times New Roman"/>
                <w:sz w:val="26"/>
                <w:szCs w:val="26"/>
              </w:rPr>
            </w:pPr>
            <w:r w:rsidRPr="003F0A3B">
              <w:rPr>
                <w:rFonts w:ascii="Times New Roman" w:hAnsi="Times New Roman" w:cs="Times New Roman"/>
                <w:sz w:val="26"/>
                <w:szCs w:val="26"/>
              </w:rPr>
              <w:t>Độ sai số</w:t>
            </w:r>
          </w:p>
        </w:tc>
        <w:tc>
          <w:tcPr>
            <w:tcW w:w="2175" w:type="dxa"/>
          </w:tcPr>
          <w:p w:rsidRPr="003F0A3B" w:rsidR="003F0A3B" w:rsidP="003F0A3B" w:rsidRDefault="003F0A3B" w14:paraId="28457528" w14:textId="77777777">
            <w:pPr>
              <w:rPr>
                <w:rFonts w:ascii="Times New Roman" w:hAnsi="Times New Roman" w:cs="Times New Roman"/>
                <w:sz w:val="26"/>
                <w:szCs w:val="26"/>
              </w:rPr>
            </w:pPr>
            <w:r w:rsidRPr="003F0A3B">
              <w:rPr>
                <w:rFonts w:ascii="Times New Roman" w:hAnsi="Times New Roman" w:cs="Times New Roman"/>
                <w:sz w:val="26"/>
                <w:szCs w:val="26"/>
              </w:rPr>
              <w:t>Nhiệt độ: ±1°C</w:t>
            </w:r>
          </w:p>
        </w:tc>
        <w:tc>
          <w:tcPr>
            <w:tcW w:w="2370" w:type="dxa"/>
          </w:tcPr>
          <w:p w:rsidRPr="003F0A3B" w:rsidR="003F0A3B" w:rsidP="003F0A3B" w:rsidRDefault="003F0A3B" w14:paraId="0BAC3A34" w14:textId="52997A2E">
            <w:pPr>
              <w:rPr>
                <w:rFonts w:ascii="Times New Roman" w:hAnsi="Times New Roman" w:cs="Times New Roman"/>
                <w:sz w:val="26"/>
                <w:szCs w:val="26"/>
              </w:rPr>
            </w:pPr>
            <w:r w:rsidRPr="003F0A3B">
              <w:rPr>
                <w:rFonts w:ascii="Times New Roman" w:hAnsi="Times New Roman" w:cs="Times New Roman"/>
                <w:sz w:val="26"/>
                <w:szCs w:val="26"/>
              </w:rPr>
              <w:t>Nhiệt độ: ±0.5°C</w:t>
            </w:r>
          </w:p>
        </w:tc>
        <w:tc>
          <w:tcPr>
            <w:tcW w:w="2516" w:type="dxa"/>
          </w:tcPr>
          <w:p w:rsidRPr="003F0A3B" w:rsidR="003F0A3B" w:rsidP="003F0A3B" w:rsidRDefault="003F0A3B" w14:paraId="694198FB" w14:textId="7CE6F2FA">
            <w:pPr>
              <w:rPr>
                <w:rFonts w:ascii="Times New Roman" w:hAnsi="Times New Roman" w:cs="Times New Roman"/>
                <w:sz w:val="26"/>
                <w:szCs w:val="26"/>
              </w:rPr>
            </w:pPr>
            <w:r w:rsidRPr="003F0A3B">
              <w:rPr>
                <w:rFonts w:ascii="Times New Roman" w:hAnsi="Times New Roman" w:cs="Times New Roman"/>
                <w:sz w:val="26"/>
                <w:szCs w:val="26"/>
              </w:rPr>
              <w:t xml:space="preserve">Nhiệt độ: ±0.5°C, </w:t>
            </w:r>
          </w:p>
        </w:tc>
      </w:tr>
      <w:tr w:rsidRPr="003F0A3B" w:rsidR="003F0A3B" w:rsidTr="10CA0444" w14:paraId="59F81D06" w14:textId="77777777">
        <w:tc>
          <w:tcPr>
            <w:tcW w:w="2196" w:type="dxa"/>
          </w:tcPr>
          <w:p w:rsidRPr="003F0A3B" w:rsidR="003F0A3B" w:rsidP="003F0A3B" w:rsidRDefault="003F0A3B" w14:paraId="77A7DE1A" w14:textId="77777777">
            <w:pPr>
              <w:rPr>
                <w:rFonts w:ascii="Times New Roman" w:hAnsi="Times New Roman" w:cs="Times New Roman"/>
                <w:sz w:val="26"/>
                <w:szCs w:val="26"/>
              </w:rPr>
            </w:pPr>
          </w:p>
        </w:tc>
        <w:tc>
          <w:tcPr>
            <w:tcW w:w="2175" w:type="dxa"/>
          </w:tcPr>
          <w:p w:rsidRPr="003F0A3B" w:rsidR="003F0A3B" w:rsidP="003F0A3B" w:rsidRDefault="003F0A3B" w14:paraId="7E0084C0" w14:textId="77777777">
            <w:pPr>
              <w:rPr>
                <w:rFonts w:ascii="Times New Roman" w:hAnsi="Times New Roman" w:cs="Times New Roman"/>
                <w:sz w:val="26"/>
                <w:szCs w:val="26"/>
              </w:rPr>
            </w:pPr>
            <w:r w:rsidRPr="003F0A3B">
              <w:rPr>
                <w:rFonts w:ascii="Times New Roman" w:hAnsi="Times New Roman" w:cs="Times New Roman"/>
                <w:sz w:val="26"/>
                <w:szCs w:val="26"/>
              </w:rPr>
              <w:t>Độ ẩm: ±3%</w:t>
            </w:r>
          </w:p>
        </w:tc>
        <w:tc>
          <w:tcPr>
            <w:tcW w:w="2370" w:type="dxa"/>
          </w:tcPr>
          <w:p w:rsidRPr="003F0A3B" w:rsidR="003F0A3B" w:rsidP="003F0A3B" w:rsidRDefault="003F0A3B" w14:paraId="74F1BCF2" w14:textId="77777777">
            <w:pPr>
              <w:rPr>
                <w:rFonts w:ascii="Times New Roman" w:hAnsi="Times New Roman" w:cs="Times New Roman"/>
                <w:sz w:val="26"/>
                <w:szCs w:val="26"/>
              </w:rPr>
            </w:pPr>
            <w:r w:rsidRPr="003F0A3B">
              <w:rPr>
                <w:rFonts w:ascii="Times New Roman" w:hAnsi="Times New Roman" w:cs="Times New Roman"/>
                <w:sz w:val="26"/>
                <w:szCs w:val="26"/>
              </w:rPr>
              <w:t>Độ ẩm: ±2%</w:t>
            </w:r>
          </w:p>
        </w:tc>
        <w:tc>
          <w:tcPr>
            <w:tcW w:w="2516" w:type="dxa"/>
          </w:tcPr>
          <w:p w:rsidRPr="003F0A3B" w:rsidR="003F0A3B" w:rsidP="003F0A3B" w:rsidRDefault="003F0A3B" w14:paraId="78EA9236" w14:textId="77777777">
            <w:pPr>
              <w:rPr>
                <w:rFonts w:ascii="Times New Roman" w:hAnsi="Times New Roman" w:cs="Times New Roman"/>
                <w:sz w:val="26"/>
                <w:szCs w:val="26"/>
              </w:rPr>
            </w:pPr>
            <w:r w:rsidRPr="003F0A3B">
              <w:rPr>
                <w:rFonts w:ascii="Times New Roman" w:hAnsi="Times New Roman" w:cs="Times New Roman"/>
                <w:sz w:val="26"/>
                <w:szCs w:val="26"/>
              </w:rPr>
              <w:t>Độ ẩm: ±4%</w:t>
            </w:r>
          </w:p>
        </w:tc>
      </w:tr>
      <w:tr w:rsidRPr="003F0A3B" w:rsidR="003F0A3B" w:rsidTr="10CA0444" w14:paraId="2CDA9FFD" w14:textId="77777777">
        <w:tc>
          <w:tcPr>
            <w:tcW w:w="2196" w:type="dxa"/>
          </w:tcPr>
          <w:p w:rsidRPr="003F0A3B" w:rsidR="003F0A3B" w:rsidP="003F0A3B" w:rsidRDefault="003F0A3B" w14:paraId="6C1F98AA" w14:textId="77777777">
            <w:pPr>
              <w:rPr>
                <w:rFonts w:ascii="Times New Roman" w:hAnsi="Times New Roman" w:cs="Times New Roman"/>
                <w:sz w:val="26"/>
                <w:szCs w:val="26"/>
              </w:rPr>
            </w:pPr>
            <w:r w:rsidRPr="003F0A3B">
              <w:rPr>
                <w:rFonts w:ascii="Times New Roman" w:hAnsi="Times New Roman" w:cs="Times New Roman"/>
                <w:sz w:val="26"/>
                <w:szCs w:val="26"/>
              </w:rPr>
              <w:t>Giá tiền</w:t>
            </w:r>
          </w:p>
        </w:tc>
        <w:tc>
          <w:tcPr>
            <w:tcW w:w="2175" w:type="dxa"/>
          </w:tcPr>
          <w:p w:rsidRPr="003F0A3B" w:rsidR="003F0A3B" w:rsidP="003F0A3B" w:rsidRDefault="003F0A3B" w14:paraId="133096EA" w14:textId="77777777">
            <w:pPr>
              <w:rPr>
                <w:rFonts w:ascii="Times New Roman" w:hAnsi="Times New Roman" w:cs="Times New Roman"/>
                <w:sz w:val="26"/>
                <w:szCs w:val="26"/>
              </w:rPr>
            </w:pPr>
            <w:r w:rsidRPr="003F0A3B">
              <w:rPr>
                <w:rFonts w:ascii="Times New Roman" w:hAnsi="Times New Roman" w:cs="Times New Roman"/>
                <w:sz w:val="26"/>
                <w:szCs w:val="26"/>
              </w:rPr>
              <w:t>130.000đ</w:t>
            </w:r>
          </w:p>
        </w:tc>
        <w:tc>
          <w:tcPr>
            <w:tcW w:w="2370" w:type="dxa"/>
          </w:tcPr>
          <w:p w:rsidRPr="003F0A3B" w:rsidR="003F0A3B" w:rsidP="003F0A3B" w:rsidRDefault="003F0A3B" w14:paraId="4A1A4AE0" w14:textId="77777777">
            <w:pPr>
              <w:rPr>
                <w:rFonts w:ascii="Times New Roman" w:hAnsi="Times New Roman" w:cs="Times New Roman"/>
                <w:sz w:val="26"/>
                <w:szCs w:val="26"/>
              </w:rPr>
            </w:pPr>
            <w:r w:rsidRPr="003F0A3B">
              <w:rPr>
                <w:rFonts w:ascii="Times New Roman" w:hAnsi="Times New Roman" w:cs="Times New Roman"/>
                <w:sz w:val="26"/>
                <w:szCs w:val="26"/>
              </w:rPr>
              <w:t>115,000</w:t>
            </w:r>
          </w:p>
        </w:tc>
        <w:tc>
          <w:tcPr>
            <w:tcW w:w="2516" w:type="dxa"/>
          </w:tcPr>
          <w:p w:rsidRPr="003F0A3B" w:rsidR="003F0A3B" w:rsidP="003F0A3B" w:rsidRDefault="003F0A3B" w14:paraId="6DB7523B" w14:textId="77777777">
            <w:pPr>
              <w:keepNext/>
              <w:rPr>
                <w:rFonts w:ascii="Times New Roman" w:hAnsi="Times New Roman" w:cs="Times New Roman"/>
                <w:sz w:val="26"/>
                <w:szCs w:val="26"/>
              </w:rPr>
            </w:pPr>
            <w:r w:rsidRPr="003F0A3B">
              <w:rPr>
                <w:rFonts w:ascii="Times New Roman" w:hAnsi="Times New Roman" w:cs="Times New Roman"/>
                <w:sz w:val="26"/>
                <w:szCs w:val="26"/>
              </w:rPr>
              <w:t>200.000₫</w:t>
            </w:r>
          </w:p>
        </w:tc>
      </w:tr>
    </w:tbl>
    <w:p w:rsidRPr="00645A0A" w:rsidR="00645A0A" w:rsidP="00C714F6" w:rsidRDefault="003F0A3B" w14:paraId="0A9D9B90" w14:textId="5FB8803E">
      <w:pPr>
        <w:pStyle w:val="Caption"/>
      </w:pPr>
      <w:bookmarkStart w:name="_Toc140909070" w:id="29"/>
      <w:bookmarkEnd w:id="28"/>
      <w:r>
        <w:t xml:space="preserve">Bảng </w:t>
      </w:r>
      <w:r>
        <w:fldChar w:fldCharType="begin"/>
      </w:r>
      <w:r>
        <w:instrText xml:space="preserve"> SEQ Table \* ARABIC </w:instrText>
      </w:r>
      <w:r>
        <w:fldChar w:fldCharType="separate"/>
      </w:r>
      <w:r w:rsidR="00EC17BA">
        <w:rPr>
          <w:noProof/>
        </w:rPr>
        <w:t>3</w:t>
      </w:r>
      <w:r>
        <w:fldChar w:fldCharType="end"/>
      </w:r>
      <w:r>
        <w:t>: Bảng so sánh các loại cảm biến nhiệt độ, độ ẩm</w:t>
      </w:r>
      <w:bookmarkEnd w:id="29"/>
    </w:p>
    <w:p w:rsidR="00D602FC" w:rsidP="003F0A3B" w:rsidRDefault="0029348D" w14:paraId="5F38FD75" w14:textId="75A9A1D7">
      <w:pPr>
        <w:ind w:firstLine="0"/>
      </w:pPr>
      <w:r>
        <w:t>Sau khi so sánh và phân tích nhóm quyết định chọn cảm biến nhiệt độ, độ ẩm, áp suất BME280 với dải đo rộng, độ sai số thấp</w:t>
      </w:r>
      <w:r w:rsidR="00F46283">
        <w:t>, giá thành hợp lý, đặc biệt hỗ trợ lên tới 3 loại giao tiếp I2C, SPI và UART giúp kết nối nhanh chóng.</w:t>
      </w:r>
    </w:p>
    <w:p w:rsidR="007308A0" w:rsidP="00D602FC" w:rsidRDefault="00D602FC" w14:paraId="7B521D18" w14:textId="5698BA1E">
      <w:r>
        <w:br w:type="page"/>
      </w:r>
    </w:p>
    <w:p w:rsidR="008C4BEE" w:rsidP="008C4BEE" w:rsidRDefault="008C4BEE" w14:paraId="1ABD3B20" w14:textId="612A6134">
      <w:pPr>
        <w:pStyle w:val="Heading3"/>
        <w:numPr>
          <w:ilvl w:val="2"/>
          <w:numId w:val="3"/>
        </w:numPr>
      </w:pPr>
      <w:bookmarkStart w:name="_Toc140909018" w:id="30"/>
      <w:r>
        <w:t>Cảm biến khí CO2</w:t>
      </w:r>
      <w:bookmarkEnd w:id="30"/>
    </w:p>
    <w:p w:rsidRPr="00D602FC" w:rsidR="00D602FC" w:rsidP="00D602FC" w:rsidRDefault="00D602FC" w14:paraId="1011D3E0" w14:textId="77777777"/>
    <w:tbl>
      <w:tblPr>
        <w:tblStyle w:val="TableGrid3"/>
        <w:tblW w:w="9355" w:type="dxa"/>
        <w:tblLook w:val="04A0" w:firstRow="1" w:lastRow="0" w:firstColumn="1" w:lastColumn="0" w:noHBand="0" w:noVBand="1"/>
      </w:tblPr>
      <w:tblGrid>
        <w:gridCol w:w="2129"/>
        <w:gridCol w:w="2306"/>
        <w:gridCol w:w="2357"/>
        <w:gridCol w:w="2563"/>
      </w:tblGrid>
      <w:tr w:rsidRPr="00026F2A" w:rsidR="00026F2A" w:rsidTr="00D602FC" w14:paraId="45B65B09" w14:textId="77777777">
        <w:tc>
          <w:tcPr>
            <w:tcW w:w="2129" w:type="dxa"/>
          </w:tcPr>
          <w:p w:rsidRPr="00026F2A" w:rsidR="00026F2A" w:rsidP="00026F2A" w:rsidRDefault="00026F2A" w14:paraId="15E34246" w14:textId="2873E058">
            <w:pPr>
              <w:rPr>
                <w:rFonts w:ascii="Times New Roman" w:hAnsi="Times New Roman" w:cs="Times New Roman"/>
                <w:sz w:val="26"/>
                <w:szCs w:val="26"/>
              </w:rPr>
            </w:pPr>
            <w:r>
              <w:rPr>
                <w:rFonts w:ascii="Times New Roman" w:hAnsi="Times New Roman" w:cs="Times New Roman"/>
                <w:sz w:val="26"/>
                <w:szCs w:val="26"/>
              </w:rPr>
              <w:t>T</w:t>
            </w:r>
            <w:r w:rsidR="003F2260">
              <w:rPr>
                <w:rFonts w:ascii="Times New Roman" w:hAnsi="Times New Roman" w:cs="Times New Roman"/>
                <w:sz w:val="26"/>
                <w:szCs w:val="26"/>
              </w:rPr>
              <w:t>ên linh kiện</w:t>
            </w:r>
          </w:p>
        </w:tc>
        <w:tc>
          <w:tcPr>
            <w:tcW w:w="2306" w:type="dxa"/>
          </w:tcPr>
          <w:p w:rsidRPr="00026F2A" w:rsidR="00026F2A" w:rsidP="00026F2A" w:rsidRDefault="00026F2A" w14:paraId="4A722848" w14:textId="4434E033">
            <w:pPr>
              <w:rPr>
                <w:rFonts w:ascii="Times New Roman" w:hAnsi="Times New Roman" w:cs="Times New Roman"/>
                <w:sz w:val="26"/>
                <w:szCs w:val="26"/>
              </w:rPr>
            </w:pPr>
            <w:r w:rsidRPr="00026F2A">
              <w:rPr>
                <w:rFonts w:ascii="Times New Roman" w:hAnsi="Times New Roman" w:cs="Times New Roman"/>
                <w:sz w:val="26"/>
                <w:szCs w:val="26"/>
              </w:rPr>
              <w:t>MH-Z19</w:t>
            </w:r>
            <w:r w:rsidR="00632859">
              <w:rPr>
                <w:rFonts w:ascii="Times New Roman" w:hAnsi="Times New Roman" w:cs="Times New Roman"/>
                <w:sz w:val="26"/>
                <w:szCs w:val="26"/>
              </w:rPr>
              <w:t xml:space="preserve"> </w:t>
            </w:r>
            <w:hyperlink w:history="1" w:anchor="_[8]">
              <w:r w:rsidRPr="00D6428E" w:rsidR="00632859">
                <w:rPr>
                  <w:rStyle w:val="Hyperlink"/>
                  <w:rFonts w:ascii="Times New Roman" w:hAnsi="Times New Roman" w:eastAsia="Times New Roman" w:cs="Times New Roman"/>
                  <w:sz w:val="26"/>
                  <w:szCs w:val="26"/>
                  <w14:ligatures w14:val="none"/>
                </w:rPr>
                <w:t>[8]</w:t>
              </w:r>
            </w:hyperlink>
          </w:p>
        </w:tc>
        <w:tc>
          <w:tcPr>
            <w:tcW w:w="2357" w:type="dxa"/>
          </w:tcPr>
          <w:p w:rsidRPr="00026F2A" w:rsidR="00026F2A" w:rsidP="00026F2A" w:rsidRDefault="00026F2A" w14:paraId="18803C7B" w14:textId="0AF7F027">
            <w:pPr>
              <w:rPr>
                <w:rFonts w:ascii="Times New Roman" w:hAnsi="Times New Roman" w:cs="Times New Roman"/>
                <w:sz w:val="26"/>
                <w:szCs w:val="26"/>
              </w:rPr>
            </w:pPr>
            <w:r w:rsidRPr="00026F2A">
              <w:rPr>
                <w:rFonts w:ascii="Times New Roman" w:hAnsi="Times New Roman" w:cs="Times New Roman"/>
                <w:sz w:val="26"/>
                <w:szCs w:val="26"/>
              </w:rPr>
              <w:t>CCS811</w:t>
            </w:r>
            <w:r w:rsidR="00632859">
              <w:rPr>
                <w:rFonts w:ascii="Times New Roman" w:hAnsi="Times New Roman" w:cs="Times New Roman"/>
                <w:sz w:val="26"/>
                <w:szCs w:val="26"/>
              </w:rPr>
              <w:t xml:space="preserve"> </w:t>
            </w:r>
            <w:hyperlink w:history="1" w:anchor="_[9]">
              <w:r w:rsidRPr="00D6428E" w:rsidR="00632859">
                <w:rPr>
                  <w:rStyle w:val="Hyperlink"/>
                  <w:rFonts w:ascii="Times New Roman" w:hAnsi="Times New Roman" w:eastAsia="Times New Roman" w:cs="Times New Roman"/>
                  <w:sz w:val="26"/>
                  <w:szCs w:val="26"/>
                  <w14:ligatures w14:val="none"/>
                </w:rPr>
                <w:t>[9]</w:t>
              </w:r>
            </w:hyperlink>
          </w:p>
        </w:tc>
        <w:tc>
          <w:tcPr>
            <w:tcW w:w="2563" w:type="dxa"/>
          </w:tcPr>
          <w:p w:rsidRPr="00026F2A" w:rsidR="00026F2A" w:rsidP="00026F2A" w:rsidRDefault="00026F2A" w14:paraId="0A9D0ADC" w14:textId="4B469FBF">
            <w:pPr>
              <w:rPr>
                <w:rFonts w:ascii="Times New Roman" w:hAnsi="Times New Roman" w:cs="Times New Roman"/>
                <w:sz w:val="26"/>
                <w:szCs w:val="26"/>
              </w:rPr>
            </w:pPr>
            <w:r w:rsidRPr="00026F2A">
              <w:rPr>
                <w:rFonts w:ascii="Times New Roman" w:hAnsi="Times New Roman" w:cs="Times New Roman"/>
                <w:sz w:val="26"/>
                <w:szCs w:val="26"/>
              </w:rPr>
              <w:t>MH-Z14A</w:t>
            </w:r>
            <w:r w:rsidR="00632859">
              <w:rPr>
                <w:rFonts w:ascii="Times New Roman" w:hAnsi="Times New Roman" w:cs="Times New Roman"/>
                <w:sz w:val="26"/>
                <w:szCs w:val="26"/>
              </w:rPr>
              <w:t xml:space="preserve"> </w:t>
            </w:r>
            <w:hyperlink w:history="1" w:anchor="_[10]">
              <w:r w:rsidRPr="00D6428E" w:rsidR="00632859">
                <w:rPr>
                  <w:rStyle w:val="Hyperlink"/>
                  <w:rFonts w:ascii="Times New Roman" w:hAnsi="Times New Roman" w:eastAsia="Times New Roman" w:cs="Times New Roman"/>
                  <w:sz w:val="26"/>
                  <w:szCs w:val="26"/>
                  <w14:ligatures w14:val="none"/>
                </w:rPr>
                <w:t>[10]</w:t>
              </w:r>
            </w:hyperlink>
          </w:p>
        </w:tc>
      </w:tr>
      <w:tr w:rsidRPr="00026F2A" w:rsidR="00026F2A" w:rsidTr="00D602FC" w14:paraId="30467F4C" w14:textId="77777777">
        <w:trPr>
          <w:trHeight w:val="1238"/>
        </w:trPr>
        <w:tc>
          <w:tcPr>
            <w:tcW w:w="2129" w:type="dxa"/>
          </w:tcPr>
          <w:p w:rsidRPr="00026F2A" w:rsidR="00026F2A" w:rsidP="00026F2A" w:rsidRDefault="00F51EEC" w14:paraId="7FCF3C30" w14:textId="140F5D68">
            <w:pPr>
              <w:rPr>
                <w:rFonts w:ascii="Times New Roman" w:hAnsi="Times New Roman" w:cs="Times New Roman"/>
                <w:sz w:val="26"/>
                <w:szCs w:val="26"/>
              </w:rPr>
            </w:pPr>
            <w:r>
              <w:rPr>
                <w:rFonts w:ascii="Times New Roman" w:hAnsi="Times New Roman" w:cs="Times New Roman"/>
                <w:sz w:val="26"/>
                <w:szCs w:val="26"/>
              </w:rPr>
              <w:t>Hình ảnh</w:t>
            </w:r>
          </w:p>
        </w:tc>
        <w:tc>
          <w:tcPr>
            <w:tcW w:w="2306" w:type="dxa"/>
          </w:tcPr>
          <w:p w:rsidRPr="00026F2A" w:rsidR="00026F2A" w:rsidP="00026F2A" w:rsidRDefault="00026F2A" w14:paraId="4C44E80F" w14:textId="77777777">
            <w:pPr>
              <w:rPr>
                <w:rFonts w:ascii="Times New Roman" w:hAnsi="Times New Roman" w:cs="Times New Roman"/>
                <w:sz w:val="26"/>
                <w:szCs w:val="26"/>
              </w:rPr>
            </w:pPr>
            <w:r w:rsidRPr="00026F2A">
              <w:rPr>
                <w:rFonts w:cs="Times New Roman"/>
                <w:noProof/>
                <w:szCs w:val="26"/>
              </w:rPr>
              <w:drawing>
                <wp:inline distT="0" distB="0" distL="0" distR="0" wp14:anchorId="093D4050" wp14:editId="3B59CB40">
                  <wp:extent cx="1131570" cy="794657"/>
                  <wp:effectExtent l="0" t="0" r="0" b="5715"/>
                  <wp:docPr id="3" name="Picture 3" descr="Cảm biến khí CO2 MH-Z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ảm biến khí CO2 MH-Z1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34915" cy="797006"/>
                          </a:xfrm>
                          <a:prstGeom prst="rect">
                            <a:avLst/>
                          </a:prstGeom>
                          <a:noFill/>
                          <a:ln>
                            <a:noFill/>
                          </a:ln>
                        </pic:spPr>
                      </pic:pic>
                    </a:graphicData>
                  </a:graphic>
                </wp:inline>
              </w:drawing>
            </w:r>
          </w:p>
        </w:tc>
        <w:tc>
          <w:tcPr>
            <w:tcW w:w="2357" w:type="dxa"/>
          </w:tcPr>
          <w:p w:rsidRPr="00026F2A" w:rsidR="00026F2A" w:rsidP="00026F2A" w:rsidRDefault="00026F2A" w14:paraId="0A877393" w14:textId="77777777">
            <w:pPr>
              <w:rPr>
                <w:rFonts w:ascii="Times New Roman" w:hAnsi="Times New Roman" w:cs="Times New Roman"/>
                <w:sz w:val="26"/>
                <w:szCs w:val="26"/>
              </w:rPr>
            </w:pPr>
            <w:r w:rsidRPr="00026F2A">
              <w:rPr>
                <w:rFonts w:cs="Times New Roman"/>
                <w:noProof/>
                <w:szCs w:val="26"/>
              </w:rPr>
              <w:drawing>
                <wp:inline distT="0" distB="0" distL="0" distR="0" wp14:anchorId="58F21463" wp14:editId="6338F634">
                  <wp:extent cx="1359535" cy="881743"/>
                  <wp:effectExtent l="0" t="0" r="0" b="0"/>
                  <wp:docPr id="1585381579" name="Picture 1585381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375862" cy="892332"/>
                          </a:xfrm>
                          <a:prstGeom prst="rect">
                            <a:avLst/>
                          </a:prstGeom>
                          <a:noFill/>
                        </pic:spPr>
                      </pic:pic>
                    </a:graphicData>
                  </a:graphic>
                </wp:inline>
              </w:drawing>
            </w:r>
          </w:p>
        </w:tc>
        <w:tc>
          <w:tcPr>
            <w:tcW w:w="2563" w:type="dxa"/>
          </w:tcPr>
          <w:p w:rsidRPr="00026F2A" w:rsidR="00026F2A" w:rsidP="00026F2A" w:rsidRDefault="00026F2A" w14:paraId="09698601" w14:textId="77777777">
            <w:pPr>
              <w:rPr>
                <w:rFonts w:ascii="Times New Roman" w:hAnsi="Times New Roman" w:cs="Times New Roman"/>
                <w:sz w:val="26"/>
                <w:szCs w:val="26"/>
              </w:rPr>
            </w:pPr>
            <w:r w:rsidRPr="00026F2A">
              <w:rPr>
                <w:rFonts w:cs="Times New Roman"/>
                <w:noProof/>
                <w:szCs w:val="26"/>
              </w:rPr>
              <w:drawing>
                <wp:inline distT="0" distB="0" distL="0" distR="0" wp14:anchorId="0C462949" wp14:editId="694D510B">
                  <wp:extent cx="1109980" cy="903515"/>
                  <wp:effectExtent l="0" t="0" r="0" b="0"/>
                  <wp:docPr id="16" name="Picture 16" descr="Wholesale Miễn Phí Vận Chuyển Giá Mh-z14a Carbon Dioxide Module Mhz14  MH-Z14 Ndir Co2 Cảm Biến From m.alibab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Wholesale Miễn Phí Vận Chuyển Giá Mh-z14a Carbon Dioxide Module Mhz14  MH-Z14 Ndir Co2 Cảm Biến From m.alibaba.com"/>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15411" cy="907936"/>
                          </a:xfrm>
                          <a:prstGeom prst="rect">
                            <a:avLst/>
                          </a:prstGeom>
                          <a:noFill/>
                          <a:ln>
                            <a:noFill/>
                          </a:ln>
                        </pic:spPr>
                      </pic:pic>
                    </a:graphicData>
                  </a:graphic>
                </wp:inline>
              </w:drawing>
            </w:r>
          </w:p>
        </w:tc>
      </w:tr>
      <w:tr w:rsidRPr="00026F2A" w:rsidR="00026F2A" w:rsidTr="00D602FC" w14:paraId="0801CFCB" w14:textId="77777777">
        <w:trPr>
          <w:trHeight w:val="698"/>
        </w:trPr>
        <w:tc>
          <w:tcPr>
            <w:tcW w:w="2129" w:type="dxa"/>
          </w:tcPr>
          <w:p w:rsidRPr="00026F2A" w:rsidR="00026F2A" w:rsidP="00026F2A" w:rsidRDefault="00026F2A" w14:paraId="1B8E6386" w14:textId="77777777">
            <w:pPr>
              <w:rPr>
                <w:rFonts w:ascii="Times New Roman" w:hAnsi="Times New Roman" w:cs="Times New Roman"/>
                <w:sz w:val="26"/>
                <w:szCs w:val="26"/>
              </w:rPr>
            </w:pPr>
            <w:r w:rsidRPr="00026F2A">
              <w:rPr>
                <w:rFonts w:ascii="Times New Roman" w:hAnsi="Times New Roman" w:cs="Times New Roman"/>
                <w:sz w:val="26"/>
                <w:szCs w:val="26"/>
              </w:rPr>
              <w:t>Độ nhạy</w:t>
            </w:r>
          </w:p>
        </w:tc>
        <w:tc>
          <w:tcPr>
            <w:tcW w:w="2306" w:type="dxa"/>
          </w:tcPr>
          <w:p w:rsidRPr="00026F2A" w:rsidR="00026F2A" w:rsidP="00026F2A" w:rsidRDefault="009D2117" w14:paraId="408CC826" w14:textId="052D9649">
            <w:pPr>
              <w:rPr>
                <w:rFonts w:ascii="Times New Roman" w:hAnsi="Times New Roman" w:cs="Times New Roman"/>
                <w:sz w:val="26"/>
                <w:szCs w:val="26"/>
              </w:rPr>
            </w:pPr>
            <w:r>
              <w:rPr>
                <w:rFonts w:ascii="Times New Roman" w:hAnsi="Times New Roman" w:cs="Times New Roman"/>
                <w:sz w:val="26"/>
                <w:szCs w:val="26"/>
              </w:rPr>
              <w:t>Thời gian phản hồi &lt; 60s</w:t>
            </w:r>
          </w:p>
        </w:tc>
        <w:tc>
          <w:tcPr>
            <w:tcW w:w="2357" w:type="dxa"/>
          </w:tcPr>
          <w:p w:rsidRPr="00026F2A" w:rsidR="00026F2A" w:rsidP="00026F2A" w:rsidRDefault="00116159" w14:paraId="73E723AE" w14:textId="5C6C351F">
            <w:pPr>
              <w:rPr>
                <w:rFonts w:ascii="Times New Roman" w:hAnsi="Times New Roman" w:cs="Times New Roman"/>
                <w:sz w:val="26"/>
                <w:szCs w:val="26"/>
              </w:rPr>
            </w:pPr>
            <w:r w:rsidRPr="00026F2A">
              <w:rPr>
                <w:rFonts w:ascii="Times New Roman" w:hAnsi="Times New Roman" w:cs="Times New Roman"/>
                <w:sz w:val="26"/>
                <w:szCs w:val="26"/>
              </w:rPr>
              <w:t>Không được xác định chính xác</w:t>
            </w:r>
          </w:p>
        </w:tc>
        <w:tc>
          <w:tcPr>
            <w:tcW w:w="2563" w:type="dxa"/>
          </w:tcPr>
          <w:p w:rsidRPr="00026F2A" w:rsidR="00026F2A" w:rsidP="00026F2A" w:rsidRDefault="007A1E23" w14:paraId="0550CE2A" w14:textId="255A288F">
            <w:pPr>
              <w:rPr>
                <w:rFonts w:ascii="Times New Roman" w:hAnsi="Times New Roman" w:cs="Times New Roman"/>
                <w:sz w:val="26"/>
                <w:szCs w:val="26"/>
              </w:rPr>
            </w:pPr>
            <w:r>
              <w:rPr>
                <w:rFonts w:ascii="Times New Roman" w:hAnsi="Times New Roman" w:cs="Times New Roman"/>
                <w:sz w:val="26"/>
                <w:szCs w:val="26"/>
              </w:rPr>
              <w:t>Thời gian phản hồi &lt; 120s</w:t>
            </w:r>
          </w:p>
        </w:tc>
      </w:tr>
      <w:tr w:rsidRPr="00026F2A" w:rsidR="00026F2A" w:rsidTr="00D602FC" w14:paraId="48B876F8" w14:textId="77777777">
        <w:trPr>
          <w:trHeight w:val="446"/>
        </w:trPr>
        <w:tc>
          <w:tcPr>
            <w:tcW w:w="2129" w:type="dxa"/>
          </w:tcPr>
          <w:p w:rsidRPr="00026F2A" w:rsidR="00026F2A" w:rsidP="00026F2A" w:rsidRDefault="00026F2A" w14:paraId="488D4A81" w14:textId="77777777">
            <w:pPr>
              <w:rPr>
                <w:rFonts w:ascii="Times New Roman" w:hAnsi="Times New Roman" w:cs="Times New Roman"/>
                <w:sz w:val="26"/>
                <w:szCs w:val="26"/>
              </w:rPr>
            </w:pPr>
            <w:r w:rsidRPr="00026F2A">
              <w:rPr>
                <w:rFonts w:ascii="Times New Roman" w:hAnsi="Times New Roman" w:cs="Times New Roman"/>
                <w:sz w:val="26"/>
                <w:szCs w:val="26"/>
              </w:rPr>
              <w:t>Dải đo</w:t>
            </w:r>
          </w:p>
        </w:tc>
        <w:tc>
          <w:tcPr>
            <w:tcW w:w="2306" w:type="dxa"/>
          </w:tcPr>
          <w:p w:rsidRPr="00026F2A" w:rsidR="00026F2A" w:rsidP="00026F2A" w:rsidRDefault="00026F2A" w14:paraId="6F7013B2" w14:textId="234EE5EA">
            <w:pPr>
              <w:rPr>
                <w:rFonts w:ascii="Times New Roman" w:hAnsi="Times New Roman" w:cs="Times New Roman"/>
                <w:sz w:val="26"/>
                <w:szCs w:val="26"/>
              </w:rPr>
            </w:pPr>
            <w:r w:rsidRPr="00026F2A">
              <w:rPr>
                <w:rFonts w:ascii="Times New Roman" w:hAnsi="Times New Roman" w:cs="Times New Roman"/>
                <w:sz w:val="26"/>
                <w:szCs w:val="26"/>
              </w:rPr>
              <w:t>0-</w:t>
            </w:r>
            <w:r w:rsidR="004D2543">
              <w:rPr>
                <w:rFonts w:ascii="Times New Roman" w:hAnsi="Times New Roman" w:cs="Times New Roman"/>
                <w:sz w:val="26"/>
                <w:szCs w:val="26"/>
              </w:rPr>
              <w:t>5</w:t>
            </w:r>
            <w:r w:rsidRPr="00026F2A">
              <w:rPr>
                <w:rFonts w:ascii="Times New Roman" w:hAnsi="Times New Roman" w:cs="Times New Roman"/>
                <w:sz w:val="26"/>
                <w:szCs w:val="26"/>
              </w:rPr>
              <w:t>000 ppm</w:t>
            </w:r>
          </w:p>
        </w:tc>
        <w:tc>
          <w:tcPr>
            <w:tcW w:w="2357" w:type="dxa"/>
          </w:tcPr>
          <w:p w:rsidRPr="00026F2A" w:rsidR="00026F2A" w:rsidP="00026F2A" w:rsidRDefault="00026F2A" w14:paraId="39B095E4" w14:textId="77777777">
            <w:pPr>
              <w:rPr>
                <w:rFonts w:ascii="Times New Roman" w:hAnsi="Times New Roman" w:cs="Times New Roman"/>
                <w:sz w:val="26"/>
                <w:szCs w:val="26"/>
              </w:rPr>
            </w:pPr>
            <w:r w:rsidRPr="00026F2A">
              <w:rPr>
                <w:rFonts w:ascii="Times New Roman" w:hAnsi="Times New Roman" w:cs="Times New Roman"/>
                <w:sz w:val="26"/>
                <w:szCs w:val="26"/>
              </w:rPr>
              <w:t>400-8192 ppm</w:t>
            </w:r>
          </w:p>
        </w:tc>
        <w:tc>
          <w:tcPr>
            <w:tcW w:w="2563" w:type="dxa"/>
          </w:tcPr>
          <w:p w:rsidRPr="00026F2A" w:rsidR="00026F2A" w:rsidP="00026F2A" w:rsidRDefault="00026F2A" w14:paraId="467319FA" w14:textId="30341FE8">
            <w:pPr>
              <w:rPr>
                <w:rFonts w:ascii="Times New Roman" w:hAnsi="Times New Roman" w:cs="Times New Roman"/>
                <w:sz w:val="26"/>
                <w:szCs w:val="26"/>
              </w:rPr>
            </w:pPr>
            <w:r w:rsidRPr="00026F2A">
              <w:rPr>
                <w:rFonts w:ascii="Times New Roman" w:hAnsi="Times New Roman" w:cs="Times New Roman"/>
                <w:sz w:val="26"/>
                <w:szCs w:val="26"/>
              </w:rPr>
              <w:t>0-</w:t>
            </w:r>
            <w:r w:rsidR="00F77493">
              <w:t xml:space="preserve"> </w:t>
            </w:r>
            <w:r w:rsidRPr="00F77493" w:rsidR="00F77493">
              <w:rPr>
                <w:rFonts w:ascii="Times New Roman" w:hAnsi="Times New Roman" w:cs="Times New Roman"/>
                <w:sz w:val="26"/>
                <w:szCs w:val="26"/>
              </w:rPr>
              <w:t>10000</w:t>
            </w:r>
            <w:r w:rsidRPr="00026F2A">
              <w:rPr>
                <w:rFonts w:ascii="Times New Roman" w:hAnsi="Times New Roman" w:cs="Times New Roman"/>
                <w:sz w:val="26"/>
                <w:szCs w:val="26"/>
              </w:rPr>
              <w:t xml:space="preserve"> ppm</w:t>
            </w:r>
          </w:p>
        </w:tc>
      </w:tr>
      <w:tr w:rsidRPr="00026F2A" w:rsidR="00026F2A" w:rsidTr="00D602FC" w14:paraId="70DE8DD9" w14:textId="77777777">
        <w:trPr>
          <w:trHeight w:val="455"/>
        </w:trPr>
        <w:tc>
          <w:tcPr>
            <w:tcW w:w="2129" w:type="dxa"/>
          </w:tcPr>
          <w:p w:rsidRPr="00026F2A" w:rsidR="00026F2A" w:rsidP="00026F2A" w:rsidRDefault="00026F2A" w14:paraId="67B8D831" w14:textId="77777777">
            <w:pPr>
              <w:rPr>
                <w:rFonts w:ascii="Times New Roman" w:hAnsi="Times New Roman" w:cs="Times New Roman"/>
                <w:sz w:val="26"/>
                <w:szCs w:val="26"/>
              </w:rPr>
            </w:pPr>
            <w:r w:rsidRPr="00026F2A">
              <w:rPr>
                <w:rFonts w:ascii="Times New Roman" w:hAnsi="Times New Roman" w:cs="Times New Roman"/>
                <w:sz w:val="26"/>
                <w:szCs w:val="26"/>
              </w:rPr>
              <w:t>Giao tiếp</w:t>
            </w:r>
          </w:p>
        </w:tc>
        <w:tc>
          <w:tcPr>
            <w:tcW w:w="2306" w:type="dxa"/>
          </w:tcPr>
          <w:p w:rsidRPr="00026F2A" w:rsidR="00026F2A" w:rsidP="00026F2A" w:rsidRDefault="00026F2A" w14:paraId="394AB04F" w14:textId="1741CC30">
            <w:pPr>
              <w:rPr>
                <w:rFonts w:ascii="Times New Roman" w:hAnsi="Times New Roman" w:cs="Times New Roman"/>
                <w:sz w:val="26"/>
                <w:szCs w:val="26"/>
              </w:rPr>
            </w:pPr>
            <w:r w:rsidRPr="00026F2A">
              <w:rPr>
                <w:rFonts w:ascii="Times New Roman" w:hAnsi="Times New Roman" w:cs="Times New Roman"/>
                <w:sz w:val="26"/>
                <w:szCs w:val="26"/>
              </w:rPr>
              <w:t>UART</w:t>
            </w:r>
            <w:r w:rsidR="0014574B">
              <w:rPr>
                <w:rFonts w:ascii="Times New Roman" w:hAnsi="Times New Roman" w:cs="Times New Roman"/>
                <w:sz w:val="26"/>
                <w:szCs w:val="26"/>
              </w:rPr>
              <w:t>, PWM</w:t>
            </w:r>
          </w:p>
        </w:tc>
        <w:tc>
          <w:tcPr>
            <w:tcW w:w="2357" w:type="dxa"/>
          </w:tcPr>
          <w:p w:rsidRPr="00026F2A" w:rsidR="00026F2A" w:rsidP="00026F2A" w:rsidRDefault="00026F2A" w14:paraId="015A9EBE" w14:textId="77777777">
            <w:pPr>
              <w:rPr>
                <w:rFonts w:ascii="Times New Roman" w:hAnsi="Times New Roman" w:cs="Times New Roman"/>
                <w:sz w:val="26"/>
                <w:szCs w:val="26"/>
              </w:rPr>
            </w:pPr>
            <w:r w:rsidRPr="00026F2A">
              <w:rPr>
                <w:rFonts w:ascii="Times New Roman" w:hAnsi="Times New Roman" w:cs="Times New Roman"/>
                <w:sz w:val="26"/>
                <w:szCs w:val="26"/>
              </w:rPr>
              <w:t>I2C</w:t>
            </w:r>
          </w:p>
        </w:tc>
        <w:tc>
          <w:tcPr>
            <w:tcW w:w="2563" w:type="dxa"/>
          </w:tcPr>
          <w:p w:rsidRPr="00026F2A" w:rsidR="00026F2A" w:rsidP="00026F2A" w:rsidRDefault="00026F2A" w14:paraId="0C88A2E9" w14:textId="43189657">
            <w:pPr>
              <w:rPr>
                <w:rFonts w:ascii="Times New Roman" w:hAnsi="Times New Roman" w:cs="Times New Roman"/>
                <w:sz w:val="26"/>
                <w:szCs w:val="26"/>
              </w:rPr>
            </w:pPr>
            <w:r w:rsidRPr="00026F2A">
              <w:rPr>
                <w:rFonts w:ascii="Times New Roman" w:hAnsi="Times New Roman" w:cs="Times New Roman"/>
                <w:sz w:val="26"/>
                <w:szCs w:val="26"/>
              </w:rPr>
              <w:t>UART</w:t>
            </w:r>
            <w:r w:rsidR="00F35FC7">
              <w:rPr>
                <w:rFonts w:ascii="Times New Roman" w:hAnsi="Times New Roman" w:cs="Times New Roman"/>
                <w:sz w:val="26"/>
                <w:szCs w:val="26"/>
              </w:rPr>
              <w:t>, PWM</w:t>
            </w:r>
            <w:r w:rsidR="00BF0DFB">
              <w:rPr>
                <w:rFonts w:ascii="Times New Roman" w:hAnsi="Times New Roman" w:cs="Times New Roman"/>
                <w:sz w:val="26"/>
                <w:szCs w:val="26"/>
              </w:rPr>
              <w:t>, Analog</w:t>
            </w:r>
          </w:p>
        </w:tc>
      </w:tr>
      <w:tr w:rsidRPr="00026F2A" w:rsidR="00026F2A" w:rsidTr="00D602FC" w14:paraId="0740AE6A" w14:textId="77777777">
        <w:tc>
          <w:tcPr>
            <w:tcW w:w="2129" w:type="dxa"/>
          </w:tcPr>
          <w:p w:rsidRPr="00026F2A" w:rsidR="00026F2A" w:rsidP="00026F2A" w:rsidRDefault="003107B8" w14:paraId="696429E3" w14:textId="3E47B9CC">
            <w:pPr>
              <w:rPr>
                <w:rFonts w:ascii="Times New Roman" w:hAnsi="Times New Roman" w:cs="Times New Roman"/>
                <w:sz w:val="26"/>
                <w:szCs w:val="26"/>
              </w:rPr>
            </w:pPr>
            <w:r>
              <w:rPr>
                <w:rFonts w:ascii="Times New Roman" w:hAnsi="Times New Roman" w:cs="Times New Roman"/>
                <w:sz w:val="26"/>
                <w:szCs w:val="26"/>
              </w:rPr>
              <w:t>T</w:t>
            </w:r>
            <w:r w:rsidRPr="00026F2A" w:rsidR="00026F2A">
              <w:rPr>
                <w:rFonts w:ascii="Times New Roman" w:hAnsi="Times New Roman" w:cs="Times New Roman"/>
                <w:sz w:val="26"/>
                <w:szCs w:val="26"/>
              </w:rPr>
              <w:t>hông số đo được</w:t>
            </w:r>
          </w:p>
        </w:tc>
        <w:tc>
          <w:tcPr>
            <w:tcW w:w="2306" w:type="dxa"/>
          </w:tcPr>
          <w:p w:rsidRPr="00026F2A" w:rsidR="00026F2A" w:rsidP="00026F2A" w:rsidRDefault="00026F2A" w14:paraId="42A7D5E3" w14:textId="77777777">
            <w:pPr>
              <w:rPr>
                <w:rFonts w:ascii="Times New Roman" w:hAnsi="Times New Roman" w:cs="Times New Roman"/>
                <w:sz w:val="26"/>
                <w:szCs w:val="26"/>
              </w:rPr>
            </w:pPr>
            <w:r w:rsidRPr="00026F2A">
              <w:rPr>
                <w:rFonts w:ascii="Times New Roman" w:hAnsi="Times New Roman" w:cs="Times New Roman"/>
                <w:sz w:val="26"/>
                <w:szCs w:val="26"/>
              </w:rPr>
              <w:t>Nồng độ CO2</w:t>
            </w:r>
          </w:p>
        </w:tc>
        <w:tc>
          <w:tcPr>
            <w:tcW w:w="2357" w:type="dxa"/>
          </w:tcPr>
          <w:p w:rsidRPr="00026F2A" w:rsidR="00026F2A" w:rsidP="00026F2A" w:rsidRDefault="00026F2A" w14:paraId="3BC538EF" w14:textId="77777777">
            <w:pPr>
              <w:rPr>
                <w:rFonts w:ascii="Times New Roman" w:hAnsi="Times New Roman" w:cs="Times New Roman"/>
                <w:sz w:val="26"/>
                <w:szCs w:val="26"/>
              </w:rPr>
            </w:pPr>
            <w:r w:rsidRPr="00026F2A">
              <w:rPr>
                <w:rFonts w:ascii="Times New Roman" w:hAnsi="Times New Roman" w:cs="Times New Roman"/>
                <w:sz w:val="26"/>
                <w:szCs w:val="26"/>
              </w:rPr>
              <w:t>Nồng độ CO2, khí VOC</w:t>
            </w:r>
          </w:p>
        </w:tc>
        <w:tc>
          <w:tcPr>
            <w:tcW w:w="2563" w:type="dxa"/>
          </w:tcPr>
          <w:p w:rsidRPr="00026F2A" w:rsidR="00026F2A" w:rsidP="00026F2A" w:rsidRDefault="00026F2A" w14:paraId="18261001" w14:textId="77777777">
            <w:pPr>
              <w:rPr>
                <w:rFonts w:ascii="Times New Roman" w:hAnsi="Times New Roman" w:cs="Times New Roman"/>
                <w:sz w:val="26"/>
                <w:szCs w:val="26"/>
              </w:rPr>
            </w:pPr>
            <w:r w:rsidRPr="00026F2A">
              <w:rPr>
                <w:rFonts w:ascii="Times New Roman" w:hAnsi="Times New Roman" w:cs="Times New Roman"/>
                <w:sz w:val="26"/>
                <w:szCs w:val="26"/>
              </w:rPr>
              <w:t>Nồng độ CO2, nhiệt độ, độ ẩm</w:t>
            </w:r>
          </w:p>
        </w:tc>
      </w:tr>
      <w:tr w:rsidRPr="00026F2A" w:rsidR="00026F2A" w:rsidTr="00D602FC" w14:paraId="5875E636" w14:textId="77777777">
        <w:tc>
          <w:tcPr>
            <w:tcW w:w="2129" w:type="dxa"/>
          </w:tcPr>
          <w:p w:rsidRPr="00026F2A" w:rsidR="00026F2A" w:rsidP="00026F2A" w:rsidRDefault="00026F2A" w14:paraId="576FC6E3" w14:textId="77777777">
            <w:pPr>
              <w:rPr>
                <w:rFonts w:ascii="Times New Roman" w:hAnsi="Times New Roman" w:cs="Times New Roman"/>
                <w:sz w:val="26"/>
                <w:szCs w:val="26"/>
              </w:rPr>
            </w:pPr>
            <w:r w:rsidRPr="00026F2A">
              <w:rPr>
                <w:rFonts w:ascii="Times New Roman" w:hAnsi="Times New Roman" w:cs="Times New Roman"/>
                <w:sz w:val="26"/>
                <w:szCs w:val="26"/>
              </w:rPr>
              <w:t>Độ sai số</w:t>
            </w:r>
          </w:p>
        </w:tc>
        <w:tc>
          <w:tcPr>
            <w:tcW w:w="2306" w:type="dxa"/>
          </w:tcPr>
          <w:p w:rsidRPr="00026F2A" w:rsidR="00026F2A" w:rsidP="00026F2A" w:rsidRDefault="00026F2A" w14:paraId="762DDD03" w14:textId="77777777">
            <w:pPr>
              <w:rPr>
                <w:rFonts w:ascii="Times New Roman" w:hAnsi="Times New Roman" w:cs="Times New Roman"/>
                <w:sz w:val="26"/>
                <w:szCs w:val="26"/>
              </w:rPr>
            </w:pPr>
            <w:r w:rsidRPr="00026F2A">
              <w:rPr>
                <w:rFonts w:ascii="Times New Roman" w:hAnsi="Times New Roman" w:cs="Times New Roman"/>
                <w:sz w:val="26"/>
                <w:szCs w:val="26"/>
              </w:rPr>
              <w:t>±50 ppm</w:t>
            </w:r>
          </w:p>
        </w:tc>
        <w:tc>
          <w:tcPr>
            <w:tcW w:w="2357" w:type="dxa"/>
          </w:tcPr>
          <w:p w:rsidRPr="00026F2A" w:rsidR="00026F2A" w:rsidP="00026F2A" w:rsidRDefault="00026F2A" w14:paraId="5884A12B" w14:textId="77777777">
            <w:pPr>
              <w:rPr>
                <w:rFonts w:ascii="Times New Roman" w:hAnsi="Times New Roman" w:cs="Times New Roman"/>
                <w:sz w:val="26"/>
                <w:szCs w:val="26"/>
              </w:rPr>
            </w:pPr>
            <w:r w:rsidRPr="00026F2A">
              <w:rPr>
                <w:rFonts w:ascii="Times New Roman" w:hAnsi="Times New Roman" w:cs="Times New Roman"/>
                <w:sz w:val="26"/>
                <w:szCs w:val="26"/>
              </w:rPr>
              <w:t>Không được xác định chính xác</w:t>
            </w:r>
          </w:p>
        </w:tc>
        <w:tc>
          <w:tcPr>
            <w:tcW w:w="2563" w:type="dxa"/>
          </w:tcPr>
          <w:p w:rsidRPr="00026F2A" w:rsidR="00657A28" w:rsidP="00657A28" w:rsidRDefault="00026F2A" w14:paraId="558659F7" w14:textId="1FBCC802">
            <w:pPr>
              <w:rPr>
                <w:rFonts w:ascii="Times New Roman" w:hAnsi="Times New Roman" w:cs="Times New Roman"/>
                <w:sz w:val="26"/>
                <w:szCs w:val="26"/>
              </w:rPr>
            </w:pPr>
            <w:r w:rsidRPr="00026F2A">
              <w:rPr>
                <w:rFonts w:ascii="Times New Roman" w:hAnsi="Times New Roman" w:cs="Times New Roman"/>
                <w:sz w:val="26"/>
                <w:szCs w:val="26"/>
              </w:rPr>
              <w:t>±50 ppm</w:t>
            </w:r>
          </w:p>
          <w:p w:rsidRPr="00026F2A" w:rsidR="00026F2A" w:rsidP="00026F2A" w:rsidRDefault="00026F2A" w14:paraId="7327C9CE" w14:textId="5DB69511">
            <w:pPr>
              <w:rPr>
                <w:rFonts w:ascii="Times New Roman" w:hAnsi="Times New Roman" w:cs="Times New Roman"/>
                <w:sz w:val="26"/>
                <w:szCs w:val="26"/>
              </w:rPr>
            </w:pPr>
          </w:p>
        </w:tc>
      </w:tr>
      <w:tr w:rsidRPr="00026F2A" w:rsidR="00026F2A" w:rsidTr="00D602FC" w14:paraId="6C621144" w14:textId="77777777">
        <w:trPr>
          <w:trHeight w:val="482"/>
        </w:trPr>
        <w:tc>
          <w:tcPr>
            <w:tcW w:w="2129" w:type="dxa"/>
          </w:tcPr>
          <w:p w:rsidRPr="00026F2A" w:rsidR="00026F2A" w:rsidP="00026F2A" w:rsidRDefault="00026F2A" w14:paraId="7B2A31C6" w14:textId="77777777">
            <w:pPr>
              <w:rPr>
                <w:rFonts w:ascii="Times New Roman" w:hAnsi="Times New Roman" w:cs="Times New Roman"/>
                <w:sz w:val="26"/>
                <w:szCs w:val="26"/>
              </w:rPr>
            </w:pPr>
            <w:r w:rsidRPr="00026F2A">
              <w:rPr>
                <w:rFonts w:ascii="Times New Roman" w:hAnsi="Times New Roman" w:cs="Times New Roman"/>
                <w:sz w:val="26"/>
                <w:szCs w:val="26"/>
              </w:rPr>
              <w:t>Giá tiền</w:t>
            </w:r>
          </w:p>
        </w:tc>
        <w:tc>
          <w:tcPr>
            <w:tcW w:w="2306" w:type="dxa"/>
          </w:tcPr>
          <w:p w:rsidRPr="00026F2A" w:rsidR="00026F2A" w:rsidP="00026F2A" w:rsidRDefault="00026F2A" w14:paraId="1CC46EDF" w14:textId="77777777">
            <w:pPr>
              <w:rPr>
                <w:rFonts w:ascii="Times New Roman" w:hAnsi="Times New Roman" w:cs="Times New Roman"/>
                <w:sz w:val="26"/>
                <w:szCs w:val="26"/>
              </w:rPr>
            </w:pPr>
            <w:r w:rsidRPr="00026F2A">
              <w:rPr>
                <w:rFonts w:ascii="Times New Roman" w:hAnsi="Times New Roman" w:cs="Times New Roman"/>
                <w:sz w:val="26"/>
                <w:szCs w:val="26"/>
              </w:rPr>
              <w:t>630.000đ</w:t>
            </w:r>
          </w:p>
        </w:tc>
        <w:tc>
          <w:tcPr>
            <w:tcW w:w="2357" w:type="dxa"/>
          </w:tcPr>
          <w:p w:rsidRPr="00026F2A" w:rsidR="00026F2A" w:rsidP="00026F2A" w:rsidRDefault="00026F2A" w14:paraId="36DE10E4" w14:textId="77777777">
            <w:pPr>
              <w:rPr>
                <w:rFonts w:ascii="Times New Roman" w:hAnsi="Times New Roman" w:cs="Times New Roman"/>
                <w:sz w:val="26"/>
                <w:szCs w:val="26"/>
              </w:rPr>
            </w:pPr>
            <w:r w:rsidRPr="00026F2A">
              <w:rPr>
                <w:rFonts w:ascii="Times New Roman" w:hAnsi="Times New Roman" w:cs="Times New Roman"/>
                <w:sz w:val="26"/>
                <w:szCs w:val="26"/>
              </w:rPr>
              <w:t>115,000</w:t>
            </w:r>
          </w:p>
        </w:tc>
        <w:tc>
          <w:tcPr>
            <w:tcW w:w="2563" w:type="dxa"/>
          </w:tcPr>
          <w:p w:rsidRPr="00026F2A" w:rsidR="00026F2A" w:rsidP="00E7385D" w:rsidRDefault="00026F2A" w14:paraId="003AD74B" w14:textId="77777777">
            <w:pPr>
              <w:keepNext/>
              <w:rPr>
                <w:rFonts w:ascii="Times New Roman" w:hAnsi="Times New Roman" w:cs="Times New Roman"/>
                <w:sz w:val="26"/>
                <w:szCs w:val="26"/>
              </w:rPr>
            </w:pPr>
            <w:r w:rsidRPr="00026F2A">
              <w:rPr>
                <w:rFonts w:ascii="Times New Roman" w:hAnsi="Times New Roman" w:cs="Times New Roman"/>
                <w:sz w:val="26"/>
                <w:szCs w:val="26"/>
              </w:rPr>
              <w:t>950.000₫</w:t>
            </w:r>
          </w:p>
        </w:tc>
      </w:tr>
    </w:tbl>
    <w:p w:rsidR="008C4BEE" w:rsidP="00C714F6" w:rsidRDefault="00E7385D" w14:paraId="59FCD5B0" w14:textId="66EBC85B">
      <w:pPr>
        <w:pStyle w:val="Caption"/>
      </w:pPr>
      <w:bookmarkStart w:name="_Toc140909071" w:id="31"/>
      <w:r>
        <w:t xml:space="preserve">Bảng </w:t>
      </w:r>
      <w:r>
        <w:fldChar w:fldCharType="begin"/>
      </w:r>
      <w:r>
        <w:instrText xml:space="preserve"> SEQ Table \* ARABIC </w:instrText>
      </w:r>
      <w:r>
        <w:fldChar w:fldCharType="separate"/>
      </w:r>
      <w:r w:rsidR="00EC17BA">
        <w:rPr>
          <w:noProof/>
        </w:rPr>
        <w:t>4</w:t>
      </w:r>
      <w:r>
        <w:fldChar w:fldCharType="end"/>
      </w:r>
      <w:r>
        <w:t>: Bảng so sánh các loại cảm biến khí CO2</w:t>
      </w:r>
      <w:bookmarkEnd w:id="31"/>
    </w:p>
    <w:p w:rsidRPr="00E7385D" w:rsidR="00D602FC" w:rsidP="00E7385D" w:rsidRDefault="00E7385D" w14:paraId="413A71E9" w14:textId="177F4536">
      <w:pPr>
        <w:ind w:firstLine="0"/>
      </w:pPr>
      <w:r>
        <w:t>Sau khi so sánh</w:t>
      </w:r>
      <w:r w:rsidR="009F4ED3">
        <w:t xml:space="preserve"> và phân tích nhóm quyết định lựa chọn cảm biến </w:t>
      </w:r>
      <w:r w:rsidR="00AC3A08">
        <w:t>MHZ14A</w:t>
      </w:r>
      <w:r w:rsidR="00797003">
        <w:t xml:space="preserve"> với dải đo rộng </w:t>
      </w:r>
      <w:r w:rsidRPr="00026F2A" w:rsidR="00797003">
        <w:rPr>
          <w:rFonts w:cs="Times New Roman"/>
          <w:szCs w:val="26"/>
        </w:rPr>
        <w:t>0-</w:t>
      </w:r>
      <w:r w:rsidR="00797003">
        <w:t xml:space="preserve"> </w:t>
      </w:r>
      <w:r w:rsidRPr="00F77493" w:rsidR="00797003">
        <w:rPr>
          <w:rFonts w:cs="Times New Roman"/>
          <w:szCs w:val="26"/>
        </w:rPr>
        <w:t>10000</w:t>
      </w:r>
      <w:r w:rsidRPr="00026F2A" w:rsidR="00797003">
        <w:rPr>
          <w:rFonts w:cs="Times New Roman"/>
          <w:szCs w:val="26"/>
        </w:rPr>
        <w:t xml:space="preserve"> ppm</w:t>
      </w:r>
      <w:r w:rsidR="00797003">
        <w:rPr>
          <w:rFonts w:cs="Times New Roman"/>
          <w:szCs w:val="26"/>
        </w:rPr>
        <w:t>, hỗ trợ giao tiếp đa dạng UART, PWM,..</w:t>
      </w:r>
    </w:p>
    <w:p w:rsidR="00D602FC" w:rsidRDefault="00D602FC" w14:paraId="3030174F" w14:textId="77777777">
      <w:pPr>
        <w:rPr>
          <w:rFonts w:cs="Times New Roman"/>
          <w:szCs w:val="26"/>
        </w:rPr>
      </w:pPr>
      <w:r>
        <w:rPr>
          <w:rFonts w:cs="Times New Roman"/>
          <w:szCs w:val="26"/>
        </w:rPr>
        <w:br w:type="page"/>
      </w:r>
    </w:p>
    <w:p w:rsidRPr="00E7385D" w:rsidR="00E7385D" w:rsidP="00E7385D" w:rsidRDefault="00E7385D" w14:paraId="6B1BC617" w14:textId="77777777">
      <w:pPr>
        <w:ind w:firstLine="0"/>
      </w:pPr>
    </w:p>
    <w:p w:rsidRPr="00490CC6" w:rsidR="00490CC6" w:rsidP="00563A4F" w:rsidRDefault="00563A4F" w14:paraId="5FA29D03" w14:textId="73ADF8D4">
      <w:pPr>
        <w:pStyle w:val="Heading2"/>
        <w:numPr>
          <w:ilvl w:val="0"/>
          <w:numId w:val="0"/>
        </w:numPr>
      </w:pPr>
      <w:bookmarkStart w:name="_heading=h.lnxbz9" w:colFirst="0" w:colLast="0" w:id="32"/>
      <w:bookmarkStart w:name="_Toc140909019" w:id="33"/>
      <w:bookmarkEnd w:id="32"/>
      <w:r>
        <w:t>2.</w:t>
      </w:r>
      <w:r w:rsidR="00E42F4C">
        <w:t>6</w:t>
      </w:r>
      <w:r>
        <w:tab/>
      </w:r>
      <w:r w:rsidR="00204F53">
        <w:t>Danh sách linh kiện cần sử dụng</w:t>
      </w:r>
      <w:bookmarkEnd w:id="33"/>
    </w:p>
    <w:p w:rsidR="542DE787" w:rsidP="542DE787" w:rsidRDefault="00AC3A08" w14:paraId="5C4FCFBC" w14:textId="18280DC0">
      <w:r>
        <w:t xml:space="preserve"> </w:t>
      </w:r>
      <w:r w:rsidR="008638B2">
        <w:t xml:space="preserve">Từ những linh kiện lựa chọn </w:t>
      </w:r>
      <w:r w:rsidR="00C16EF0">
        <w:t xml:space="preserve">được sau khi so sánh, dưới đây là danh sách các linh kiện cần sử dụng </w:t>
      </w:r>
      <w:r w:rsidR="00667DDC">
        <w:t xml:space="preserve">để hoàn thiện </w:t>
      </w:r>
      <w:r w:rsidR="00C16EF0">
        <w:t>sản phẩm</w:t>
      </w:r>
      <w:r w:rsidR="00667DDC">
        <w:t xml:space="preserve"> </w:t>
      </w:r>
      <w:r w:rsidRPr="00667DDC" w:rsidR="00667DDC">
        <w:t>“Đo lường chất lượng không khí và cảnh báo cháy”</w:t>
      </w:r>
      <w:r w:rsidR="00667DDC">
        <w:t>.</w:t>
      </w:r>
    </w:p>
    <w:tbl>
      <w:tblPr>
        <w:tblW w:w="935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left w:w="115" w:type="dxa"/>
          <w:right w:w="115" w:type="dxa"/>
        </w:tblCellMar>
        <w:tblLook w:val="0400" w:firstRow="0" w:lastRow="0" w:firstColumn="0" w:lastColumn="0" w:noHBand="0" w:noVBand="1"/>
      </w:tblPr>
      <w:tblGrid>
        <w:gridCol w:w="988"/>
        <w:gridCol w:w="6945"/>
        <w:gridCol w:w="1417"/>
      </w:tblGrid>
      <w:tr w:rsidR="0000645C" w:rsidTr="00D602FC" w14:paraId="7C76D2A0" w14:textId="77777777">
        <w:trPr>
          <w:trHeight w:val="554"/>
        </w:trPr>
        <w:tc>
          <w:tcPr>
            <w:tcW w:w="988" w:type="dxa"/>
          </w:tcPr>
          <w:p w:rsidR="0000645C" w:rsidRDefault="00204F53" w14:paraId="49B9590F" w14:textId="77777777">
            <w:pPr>
              <w:spacing w:line="360" w:lineRule="auto"/>
              <w:ind w:left="-108" w:right="-105" w:firstLine="0"/>
              <w:jc w:val="center"/>
              <w:rPr>
                <w:b/>
                <w:sz w:val="24"/>
                <w:szCs w:val="24"/>
              </w:rPr>
            </w:pPr>
            <w:r>
              <w:rPr>
                <w:b/>
                <w:sz w:val="24"/>
                <w:szCs w:val="24"/>
              </w:rPr>
              <w:t>STT</w:t>
            </w:r>
          </w:p>
        </w:tc>
        <w:tc>
          <w:tcPr>
            <w:tcW w:w="6945" w:type="dxa"/>
          </w:tcPr>
          <w:p w:rsidR="0000645C" w:rsidRDefault="00204F53" w14:paraId="669A690B" w14:textId="77777777">
            <w:pPr>
              <w:spacing w:line="360" w:lineRule="auto"/>
              <w:ind w:left="30" w:firstLine="0"/>
              <w:jc w:val="center"/>
              <w:rPr>
                <w:b/>
                <w:sz w:val="24"/>
                <w:szCs w:val="24"/>
              </w:rPr>
            </w:pPr>
            <w:r>
              <w:rPr>
                <w:b/>
                <w:sz w:val="24"/>
                <w:szCs w:val="24"/>
              </w:rPr>
              <w:t>Tên linh kiện</w:t>
            </w:r>
          </w:p>
        </w:tc>
        <w:tc>
          <w:tcPr>
            <w:tcW w:w="1417" w:type="dxa"/>
          </w:tcPr>
          <w:p w:rsidR="0000645C" w:rsidRDefault="00204F53" w14:paraId="4CBCA79B" w14:textId="77777777">
            <w:pPr>
              <w:spacing w:line="360" w:lineRule="auto"/>
              <w:ind w:left="28" w:firstLine="0"/>
              <w:jc w:val="center"/>
              <w:rPr>
                <w:b/>
                <w:sz w:val="24"/>
                <w:szCs w:val="24"/>
              </w:rPr>
            </w:pPr>
            <w:r>
              <w:rPr>
                <w:b/>
                <w:sz w:val="24"/>
                <w:szCs w:val="24"/>
              </w:rPr>
              <w:t>Số lượng</w:t>
            </w:r>
          </w:p>
        </w:tc>
      </w:tr>
      <w:tr w:rsidR="0000645C" w:rsidTr="6C93B24C" w14:paraId="23D91650" w14:textId="77777777">
        <w:tc>
          <w:tcPr>
            <w:tcW w:w="988" w:type="dxa"/>
          </w:tcPr>
          <w:p w:rsidR="0000645C" w:rsidRDefault="00204F53" w14:paraId="757B44D9" w14:textId="77777777">
            <w:pPr>
              <w:spacing w:line="360" w:lineRule="auto"/>
              <w:ind w:left="-108" w:right="-105" w:firstLine="0"/>
              <w:jc w:val="center"/>
              <w:rPr>
                <w:sz w:val="24"/>
                <w:szCs w:val="24"/>
              </w:rPr>
            </w:pPr>
            <w:r>
              <w:rPr>
                <w:sz w:val="24"/>
                <w:szCs w:val="24"/>
              </w:rPr>
              <w:t>1</w:t>
            </w:r>
          </w:p>
        </w:tc>
        <w:tc>
          <w:tcPr>
            <w:tcW w:w="6945" w:type="dxa"/>
          </w:tcPr>
          <w:p w:rsidR="0000645C" w:rsidRDefault="00204F53" w14:paraId="150D3B6F" w14:textId="77777777">
            <w:pPr>
              <w:spacing w:line="360" w:lineRule="auto"/>
              <w:ind w:left="30" w:firstLine="0"/>
              <w:rPr>
                <w:sz w:val="24"/>
                <w:szCs w:val="24"/>
              </w:rPr>
            </w:pPr>
            <w:r>
              <w:rPr>
                <w:sz w:val="24"/>
                <w:szCs w:val="24"/>
              </w:rPr>
              <w:t>ESP32</w:t>
            </w:r>
          </w:p>
        </w:tc>
        <w:tc>
          <w:tcPr>
            <w:tcW w:w="1417" w:type="dxa"/>
          </w:tcPr>
          <w:p w:rsidR="0000645C" w:rsidRDefault="00204F53" w14:paraId="37ADDBE1" w14:textId="77777777">
            <w:pPr>
              <w:spacing w:line="360" w:lineRule="auto"/>
              <w:ind w:left="28" w:firstLine="0"/>
              <w:jc w:val="center"/>
              <w:rPr>
                <w:sz w:val="24"/>
                <w:szCs w:val="24"/>
              </w:rPr>
            </w:pPr>
            <w:r>
              <w:rPr>
                <w:sz w:val="24"/>
                <w:szCs w:val="24"/>
              </w:rPr>
              <w:t>1</w:t>
            </w:r>
          </w:p>
        </w:tc>
      </w:tr>
      <w:tr w:rsidR="0000645C" w:rsidTr="6C93B24C" w14:paraId="7120320C" w14:textId="77777777">
        <w:tc>
          <w:tcPr>
            <w:tcW w:w="988" w:type="dxa"/>
          </w:tcPr>
          <w:p w:rsidR="0000645C" w:rsidRDefault="00204F53" w14:paraId="5A39D127" w14:textId="77777777">
            <w:pPr>
              <w:spacing w:line="360" w:lineRule="auto"/>
              <w:ind w:left="-108" w:right="-105" w:firstLine="0"/>
              <w:jc w:val="center"/>
              <w:rPr>
                <w:sz w:val="24"/>
                <w:szCs w:val="24"/>
              </w:rPr>
            </w:pPr>
            <w:r>
              <w:rPr>
                <w:sz w:val="24"/>
                <w:szCs w:val="24"/>
              </w:rPr>
              <w:t>2</w:t>
            </w:r>
          </w:p>
        </w:tc>
        <w:tc>
          <w:tcPr>
            <w:tcW w:w="6945" w:type="dxa"/>
          </w:tcPr>
          <w:p w:rsidR="0000645C" w:rsidRDefault="006D356F" w14:paraId="7719BA0E" w14:textId="708E00B9">
            <w:pPr>
              <w:spacing w:line="360" w:lineRule="auto"/>
              <w:ind w:left="30" w:firstLine="0"/>
              <w:rPr>
                <w:sz w:val="24"/>
                <w:szCs w:val="24"/>
              </w:rPr>
            </w:pPr>
            <w:r>
              <w:rPr>
                <w:sz w:val="24"/>
                <w:szCs w:val="24"/>
              </w:rPr>
              <w:t xml:space="preserve">Cảm biến bụi </w:t>
            </w:r>
            <w:r w:rsidR="00A53936">
              <w:rPr>
                <w:sz w:val="24"/>
                <w:szCs w:val="24"/>
              </w:rPr>
              <w:t>PMS7003</w:t>
            </w:r>
          </w:p>
        </w:tc>
        <w:tc>
          <w:tcPr>
            <w:tcW w:w="1417" w:type="dxa"/>
          </w:tcPr>
          <w:p w:rsidR="0000645C" w:rsidRDefault="00204F53" w14:paraId="310392B7" w14:textId="77777777">
            <w:pPr>
              <w:spacing w:line="360" w:lineRule="auto"/>
              <w:ind w:left="28" w:firstLine="0"/>
              <w:jc w:val="center"/>
              <w:rPr>
                <w:sz w:val="24"/>
                <w:szCs w:val="24"/>
              </w:rPr>
            </w:pPr>
            <w:r>
              <w:rPr>
                <w:sz w:val="24"/>
                <w:szCs w:val="24"/>
              </w:rPr>
              <w:t>1</w:t>
            </w:r>
          </w:p>
        </w:tc>
      </w:tr>
      <w:tr w:rsidR="0000645C" w:rsidTr="6C93B24C" w14:paraId="4602B239" w14:textId="77777777">
        <w:tc>
          <w:tcPr>
            <w:tcW w:w="988" w:type="dxa"/>
          </w:tcPr>
          <w:p w:rsidR="0000645C" w:rsidRDefault="00204F53" w14:paraId="7B2CDFB5" w14:textId="77777777">
            <w:pPr>
              <w:spacing w:line="360" w:lineRule="auto"/>
              <w:ind w:left="-108" w:right="-105" w:firstLine="0"/>
              <w:jc w:val="center"/>
              <w:rPr>
                <w:sz w:val="24"/>
                <w:szCs w:val="24"/>
              </w:rPr>
            </w:pPr>
            <w:r>
              <w:rPr>
                <w:sz w:val="24"/>
                <w:szCs w:val="24"/>
              </w:rPr>
              <w:t>3</w:t>
            </w:r>
          </w:p>
        </w:tc>
        <w:tc>
          <w:tcPr>
            <w:tcW w:w="6945" w:type="dxa"/>
          </w:tcPr>
          <w:p w:rsidR="0000645C" w:rsidRDefault="6C93B24C" w14:paraId="038F0B95" w14:textId="00922B5E">
            <w:pPr>
              <w:spacing w:line="360" w:lineRule="auto"/>
              <w:ind w:left="30" w:firstLine="0"/>
              <w:rPr>
                <w:sz w:val="24"/>
                <w:szCs w:val="24"/>
              </w:rPr>
            </w:pPr>
            <w:r w:rsidRPr="6C93B24C">
              <w:rPr>
                <w:sz w:val="24"/>
                <w:szCs w:val="24"/>
              </w:rPr>
              <w:t>Cảm Biến Nhiệt Độ-Độ Ẩm BME280</w:t>
            </w:r>
          </w:p>
        </w:tc>
        <w:tc>
          <w:tcPr>
            <w:tcW w:w="1417" w:type="dxa"/>
          </w:tcPr>
          <w:p w:rsidR="0000645C" w:rsidRDefault="00204F53" w14:paraId="21BC0B1A" w14:textId="77777777">
            <w:pPr>
              <w:spacing w:line="360" w:lineRule="auto"/>
              <w:ind w:left="28" w:firstLine="0"/>
              <w:jc w:val="center"/>
              <w:rPr>
                <w:sz w:val="24"/>
                <w:szCs w:val="24"/>
              </w:rPr>
            </w:pPr>
            <w:r>
              <w:rPr>
                <w:sz w:val="24"/>
                <w:szCs w:val="24"/>
              </w:rPr>
              <w:t>1</w:t>
            </w:r>
          </w:p>
        </w:tc>
      </w:tr>
      <w:tr w:rsidR="0000645C" w:rsidTr="6C93B24C" w14:paraId="7D9994E2" w14:textId="77777777">
        <w:tc>
          <w:tcPr>
            <w:tcW w:w="988" w:type="dxa"/>
          </w:tcPr>
          <w:p w:rsidR="0000645C" w:rsidRDefault="00204F53" w14:paraId="707BFD03" w14:textId="77777777">
            <w:pPr>
              <w:spacing w:line="360" w:lineRule="auto"/>
              <w:ind w:left="-108" w:right="-105" w:firstLine="0"/>
              <w:jc w:val="center"/>
              <w:rPr>
                <w:sz w:val="24"/>
                <w:szCs w:val="24"/>
              </w:rPr>
            </w:pPr>
            <w:r>
              <w:rPr>
                <w:sz w:val="24"/>
                <w:szCs w:val="24"/>
              </w:rPr>
              <w:t>4</w:t>
            </w:r>
          </w:p>
        </w:tc>
        <w:tc>
          <w:tcPr>
            <w:tcW w:w="6945" w:type="dxa"/>
          </w:tcPr>
          <w:p w:rsidR="0000645C" w:rsidRDefault="00204F53" w14:paraId="5FA640CB" w14:textId="36D9658D">
            <w:pPr>
              <w:spacing w:line="360" w:lineRule="auto"/>
              <w:ind w:left="30" w:firstLine="0"/>
              <w:rPr>
                <w:sz w:val="24"/>
                <w:szCs w:val="24"/>
              </w:rPr>
            </w:pPr>
            <w:r>
              <w:rPr>
                <w:sz w:val="24"/>
                <w:szCs w:val="24"/>
              </w:rPr>
              <w:t>Cảm Biến Khí CO</w:t>
            </w:r>
            <w:r w:rsidR="00675CC8">
              <w:rPr>
                <w:sz w:val="24"/>
                <w:szCs w:val="24"/>
              </w:rPr>
              <w:t>2</w:t>
            </w:r>
            <w:r>
              <w:rPr>
                <w:sz w:val="24"/>
                <w:szCs w:val="24"/>
              </w:rPr>
              <w:t xml:space="preserve"> M</w:t>
            </w:r>
            <w:r w:rsidR="00675CC8">
              <w:rPr>
                <w:sz w:val="24"/>
                <w:szCs w:val="24"/>
              </w:rPr>
              <w:t>HZ14A</w:t>
            </w:r>
          </w:p>
        </w:tc>
        <w:tc>
          <w:tcPr>
            <w:tcW w:w="1417" w:type="dxa"/>
          </w:tcPr>
          <w:p w:rsidR="0000645C" w:rsidRDefault="00204F53" w14:paraId="08108A62" w14:textId="77777777">
            <w:pPr>
              <w:spacing w:line="360" w:lineRule="auto"/>
              <w:ind w:left="28" w:firstLine="0"/>
              <w:jc w:val="center"/>
              <w:rPr>
                <w:sz w:val="24"/>
                <w:szCs w:val="24"/>
              </w:rPr>
            </w:pPr>
            <w:r>
              <w:rPr>
                <w:sz w:val="24"/>
                <w:szCs w:val="24"/>
              </w:rPr>
              <w:t>1</w:t>
            </w:r>
          </w:p>
        </w:tc>
      </w:tr>
      <w:tr w:rsidR="0000645C" w:rsidTr="6C93B24C" w14:paraId="608CECC6" w14:textId="77777777">
        <w:tc>
          <w:tcPr>
            <w:tcW w:w="988" w:type="dxa"/>
          </w:tcPr>
          <w:p w:rsidR="0000645C" w:rsidRDefault="00204F53" w14:paraId="07F1A6A7" w14:textId="77777777">
            <w:pPr>
              <w:spacing w:line="360" w:lineRule="auto"/>
              <w:ind w:left="-108" w:right="-105" w:firstLine="0"/>
              <w:jc w:val="center"/>
              <w:rPr>
                <w:sz w:val="24"/>
                <w:szCs w:val="24"/>
              </w:rPr>
            </w:pPr>
            <w:r>
              <w:rPr>
                <w:sz w:val="24"/>
                <w:szCs w:val="24"/>
              </w:rPr>
              <w:t>5</w:t>
            </w:r>
          </w:p>
        </w:tc>
        <w:tc>
          <w:tcPr>
            <w:tcW w:w="6945" w:type="dxa"/>
          </w:tcPr>
          <w:p w:rsidRPr="00031784" w:rsidR="0000645C" w:rsidRDefault="00031784" w14:paraId="5C931495" w14:textId="2D095103">
            <w:pPr>
              <w:spacing w:line="360" w:lineRule="auto"/>
              <w:ind w:left="30" w:firstLine="0"/>
              <w:rPr>
                <w:sz w:val="24"/>
                <w:szCs w:val="24"/>
              </w:rPr>
            </w:pPr>
            <w:r>
              <w:rPr>
                <w:sz w:val="24"/>
                <w:szCs w:val="24"/>
              </w:rPr>
              <w:t>Loa</w:t>
            </w:r>
            <w:r w:rsidR="00877573">
              <w:rPr>
                <w:sz w:val="24"/>
                <w:szCs w:val="24"/>
              </w:rPr>
              <w:t xml:space="preserve"> 8</w:t>
            </w:r>
            <w:r w:rsidR="001E7623">
              <w:rPr>
                <w:rFonts w:ascii="Symbol" w:hAnsi="Symbol" w:eastAsia="Symbol" w:cs="Symbol"/>
              </w:rPr>
              <w:t>W</w:t>
            </w:r>
            <w:r w:rsidR="001E7623">
              <w:t>, 1W</w:t>
            </w:r>
          </w:p>
        </w:tc>
        <w:tc>
          <w:tcPr>
            <w:tcW w:w="1417" w:type="dxa"/>
          </w:tcPr>
          <w:p w:rsidR="0000645C" w:rsidRDefault="00204F53" w14:paraId="11896FA6" w14:textId="77777777">
            <w:pPr>
              <w:keepNext/>
              <w:spacing w:line="360" w:lineRule="auto"/>
              <w:ind w:left="28" w:firstLine="0"/>
              <w:jc w:val="center"/>
              <w:rPr>
                <w:sz w:val="24"/>
                <w:szCs w:val="24"/>
              </w:rPr>
            </w:pPr>
            <w:r>
              <w:rPr>
                <w:sz w:val="24"/>
                <w:szCs w:val="24"/>
              </w:rPr>
              <w:t>1</w:t>
            </w:r>
          </w:p>
        </w:tc>
      </w:tr>
      <w:tr w:rsidR="00031784" w:rsidTr="6C93B24C" w14:paraId="69279913" w14:textId="77777777">
        <w:tc>
          <w:tcPr>
            <w:tcW w:w="988" w:type="dxa"/>
          </w:tcPr>
          <w:p w:rsidR="00031784" w:rsidRDefault="00031784" w14:paraId="603FC7ED" w14:textId="2F2852E8">
            <w:pPr>
              <w:spacing w:line="360" w:lineRule="auto"/>
              <w:ind w:left="-108" w:right="-105" w:firstLine="0"/>
              <w:jc w:val="center"/>
              <w:rPr>
                <w:sz w:val="24"/>
                <w:szCs w:val="24"/>
              </w:rPr>
            </w:pPr>
            <w:r>
              <w:rPr>
                <w:sz w:val="24"/>
                <w:szCs w:val="24"/>
              </w:rPr>
              <w:t>6</w:t>
            </w:r>
          </w:p>
        </w:tc>
        <w:tc>
          <w:tcPr>
            <w:tcW w:w="6945" w:type="dxa"/>
          </w:tcPr>
          <w:p w:rsidR="00031784" w:rsidRDefault="00031784" w14:paraId="09E5C484" w14:textId="5BBBEF7F">
            <w:pPr>
              <w:spacing w:line="360" w:lineRule="auto"/>
              <w:ind w:left="30" w:firstLine="0"/>
              <w:rPr>
                <w:sz w:val="24"/>
                <w:szCs w:val="24"/>
              </w:rPr>
            </w:pPr>
            <w:bookmarkStart w:name="_Hlk139402918" w:id="34"/>
            <w:r w:rsidRPr="00031784">
              <w:rPr>
                <w:sz w:val="24"/>
                <w:szCs w:val="24"/>
              </w:rPr>
              <w:t>Amplifier Module LM386​</w:t>
            </w:r>
            <w:bookmarkEnd w:id="34"/>
          </w:p>
        </w:tc>
        <w:tc>
          <w:tcPr>
            <w:tcW w:w="1417" w:type="dxa"/>
          </w:tcPr>
          <w:p w:rsidR="00031784" w:rsidRDefault="00031784" w14:paraId="4EB0A144" w14:textId="151225C4">
            <w:pPr>
              <w:keepNext/>
              <w:spacing w:line="360" w:lineRule="auto"/>
              <w:ind w:left="28" w:firstLine="0"/>
              <w:jc w:val="center"/>
              <w:rPr>
                <w:sz w:val="24"/>
                <w:szCs w:val="24"/>
              </w:rPr>
            </w:pPr>
            <w:r>
              <w:rPr>
                <w:sz w:val="24"/>
                <w:szCs w:val="24"/>
              </w:rPr>
              <w:t>1</w:t>
            </w:r>
          </w:p>
        </w:tc>
      </w:tr>
    </w:tbl>
    <w:p w:rsidR="00846790" w:rsidP="00C714F6" w:rsidRDefault="00CA2680" w14:paraId="07F8D526" w14:textId="102567F1">
      <w:pPr>
        <w:pStyle w:val="Caption"/>
      </w:pPr>
      <w:bookmarkStart w:name="_Toc140909072" w:id="35"/>
      <w:r>
        <w:t>Bảng</w:t>
      </w:r>
      <w:r w:rsidR="00846790">
        <w:t xml:space="preserve"> </w:t>
      </w:r>
      <w:r w:rsidR="004C236A">
        <w:fldChar w:fldCharType="begin"/>
      </w:r>
      <w:r w:rsidR="004C236A">
        <w:instrText xml:space="preserve"> SEQ Table \* ARABIC </w:instrText>
      </w:r>
      <w:r w:rsidR="004C236A">
        <w:fldChar w:fldCharType="separate"/>
      </w:r>
      <w:r w:rsidR="00EC17BA">
        <w:rPr>
          <w:noProof/>
        </w:rPr>
        <w:t>5</w:t>
      </w:r>
      <w:r w:rsidR="004C236A">
        <w:fldChar w:fldCharType="end"/>
      </w:r>
      <w:r w:rsidR="00D91731">
        <w:t xml:space="preserve"> </w:t>
      </w:r>
      <w:r w:rsidR="00846790">
        <w:t>Danh sách linh kiện</w:t>
      </w:r>
      <w:bookmarkEnd w:id="35"/>
    </w:p>
    <w:p w:rsidR="00870B3E" w:rsidRDefault="00204F53" w14:paraId="38107F29" w14:textId="47AFB036">
      <w:r>
        <w:t xml:space="preserve">Bảng </w:t>
      </w:r>
      <w:r w:rsidR="00D91731">
        <w:t>5</w:t>
      </w:r>
      <w:r>
        <w:t xml:space="preserve"> là danh sách linh kiện cần sử dụng, không bao gồm các linh kiện như điện trở, tụ điện</w:t>
      </w:r>
      <w:r w:rsidR="007952B2">
        <w:t xml:space="preserve">, dây </w:t>
      </w:r>
      <w:r w:rsidR="001C6BAE">
        <w:t>dẫn</w:t>
      </w:r>
      <w:r>
        <w:t xml:space="preserve">… Datasheet của từng linh kiện được </w:t>
      </w:r>
      <w:r w:rsidR="007952B2">
        <w:t>trích dẫn</w:t>
      </w:r>
      <w:r>
        <w:t xml:space="preserve"> trong </w:t>
      </w:r>
      <w:r w:rsidR="007952B2">
        <w:t>mục Tài liệu tham khảo</w:t>
      </w:r>
      <w:r>
        <w:t xml:space="preserve"> của báo cáo này. </w:t>
      </w:r>
      <w:r w:rsidR="007952B2">
        <w:t>Phần s</w:t>
      </w:r>
      <w:r>
        <w:t xml:space="preserve">au đây </w:t>
      </w:r>
      <w:r w:rsidR="007952B2">
        <w:t>của báo cáo sẽ trình bày</w:t>
      </w:r>
      <w:r>
        <w:t xml:space="preserve"> chi tiết về từng linh kiện.</w:t>
      </w:r>
    </w:p>
    <w:p w:rsidR="00870B3E" w:rsidRDefault="00870B3E" w14:paraId="3A07E6B4" w14:textId="77777777">
      <w:r>
        <w:br w:type="page"/>
      </w:r>
    </w:p>
    <w:p w:rsidR="0000645C" w:rsidRDefault="0000645C" w14:paraId="748FB214" w14:textId="77777777"/>
    <w:p w:rsidR="0000645C" w:rsidP="00062727" w:rsidRDefault="00204F53" w14:paraId="6BEB0DBA" w14:textId="75F4A852">
      <w:pPr>
        <w:pStyle w:val="Heading3"/>
        <w:numPr>
          <w:ilvl w:val="2"/>
          <w:numId w:val="30"/>
        </w:numPr>
      </w:pPr>
      <w:bookmarkStart w:name="_Toc140909020" w:id="36"/>
      <w:r>
        <w:t>Giới thiệu về ESP32</w:t>
      </w:r>
      <w:bookmarkEnd w:id="36"/>
    </w:p>
    <w:p w:rsidRPr="000A579F" w:rsidR="000A579F" w:rsidP="000A579F" w:rsidRDefault="000A579F" w14:paraId="4A4C3941" w14:textId="7AA0648C">
      <w:r>
        <w:rPr>
          <w:shd w:val="clear" w:color="auto" w:fill="F7F7F8"/>
        </w:rPr>
        <w:t>ESP32</w:t>
      </w:r>
      <w:r>
        <w:rPr>
          <w:shd w:val="clear" w:color="auto" w:fill="F7F7F8"/>
          <w:lang w:val="vi-VN"/>
        </w:rPr>
        <w:t xml:space="preserve"> </w:t>
      </w:r>
      <w:hyperlink w:history="1" w:anchor="_[11]">
        <w:r w:rsidRPr="00D6428E">
          <w:rPr>
            <w:rStyle w:val="Hyperlink"/>
            <w:shd w:val="clear" w:color="auto" w:fill="F7F7F8"/>
            <w:lang w:val="vi-VN"/>
          </w:rPr>
          <w:t>[</w:t>
        </w:r>
        <w:r w:rsidRPr="00D6428E" w:rsidR="00632859">
          <w:rPr>
            <w:rStyle w:val="Hyperlink"/>
            <w:shd w:val="clear" w:color="auto" w:fill="F7F7F8"/>
          </w:rPr>
          <w:t>11</w:t>
        </w:r>
        <w:r w:rsidRPr="00D6428E">
          <w:rPr>
            <w:rStyle w:val="Hyperlink"/>
            <w:shd w:val="clear" w:color="auto" w:fill="F7F7F8"/>
            <w:lang w:val="vi-VN"/>
          </w:rPr>
          <w:t>]</w:t>
        </w:r>
      </w:hyperlink>
      <w:r>
        <w:rPr>
          <w:shd w:val="clear" w:color="auto" w:fill="F7F7F8"/>
        </w:rPr>
        <w:t xml:space="preserve"> là một vi điều khiển tích hợp mạnh mẽ được sử dụng phổ biến trong các ứng dụng IoT. Nó kết hợp Wi-Fi và Bluetooth, có tốc độ xử lý cao, khả năng tiết kiệm năng lượng, và hỗ trợ nhiều giao tiếp như UART, SPI, I2C. ESP32 có thể lập trình bằng Arduino IDE, MicroPython và ESP-IDF. Đây là một nền tảng linh hoạt và mạnh mẽ cho các dự án IoT.</w:t>
      </w:r>
      <w:r w:rsidRPr="006E21FF" w:rsidR="006E21FF">
        <w:t xml:space="preserve"> </w:t>
      </w:r>
      <w:r w:rsidR="006E21FF">
        <w:t>ESP32 là sản phẩm kế thừa từ vi điều khiển ESP8266.</w:t>
      </w:r>
    </w:p>
    <w:p w:rsidR="0000645C" w:rsidRDefault="00012506" w14:paraId="7D2D64BF" w14:textId="6543CA2A">
      <w:r>
        <w:t>Ta</w:t>
      </w:r>
      <w:r w:rsidR="00204F53">
        <w:t xml:space="preserve"> có thể lập trình bằng nhiều ngôn ngữ khác nhau như C/C++, Python, NodeJs, Lua,… Ng</w:t>
      </w:r>
      <w:r>
        <w:t>oài</w:t>
      </w:r>
      <w:r w:rsidR="00204F53">
        <w:t xml:space="preserve"> ra, hiện tại Espressif Systems hỗ trợ chính thức SDK cho ESP32 với Arduino IDE, vì vậy ta có thể yên tâm xây dựng các ứng dụng với Arduino ESP32.</w:t>
      </w:r>
    </w:p>
    <w:p w:rsidR="0000645C" w:rsidRDefault="00204F53" w14:paraId="30EDF0E6" w14:textId="77777777">
      <w:r>
        <w:t>Các tính năng ADC (bộ chuyển đổi tương tự sang kỹ thuật số) và DAC (bộ chuyển đổi kỹ thuật số sang tương tự) được gán cho các chân tĩnh cụ thể. Tuy nhiên, bạn có thể quyết định các chân nào là UART, I2C, SPI, PWM, v.v. - bạn chỉ cần gán chúng trong mã. Điều này có thể xảy ra do tính năng ghép kênh của chip ESP32.</w:t>
      </w:r>
    </w:p>
    <w:p w:rsidR="0000645C" w:rsidRDefault="00204F53" w14:paraId="333F65F9" w14:textId="77777777">
      <w:r>
        <w:t xml:space="preserve">Bo mạch ESP32 DEVKIT V1 DOIT có các chân được gán như Hình 2.2. Ngoài ra, có các chân với các tính năng cụ thể làm cho chúng phù hợp hoặc không cho một dự án cụ thể. </w:t>
      </w:r>
    </w:p>
    <w:p w:rsidR="00A16F05" w:rsidP="00A16F05" w:rsidRDefault="00204F53" w14:paraId="2E0943FC" w14:textId="77777777">
      <w:pPr>
        <w:keepNext/>
        <w:ind w:firstLine="0"/>
        <w:jc w:val="center"/>
      </w:pPr>
      <w:r>
        <w:rPr>
          <w:noProof/>
        </w:rPr>
        <w:drawing>
          <wp:inline distT="0" distB="0" distL="0" distR="0" wp14:anchorId="04503A3A" wp14:editId="14D66803">
            <wp:extent cx="5750148" cy="2814237"/>
            <wp:effectExtent l="0" t="0" r="0" b="0"/>
            <wp:docPr id="21" name="Picture 21" descr="DOIT ESP32 DEV KIT v1 high resolution pinout and specs – Renzo Mischianti"/>
            <wp:cNvGraphicFramePr/>
            <a:graphic xmlns:a="http://schemas.openxmlformats.org/drawingml/2006/main">
              <a:graphicData uri="http://schemas.openxmlformats.org/drawingml/2006/picture">
                <pic:pic xmlns:pic="http://schemas.openxmlformats.org/drawingml/2006/picture">
                  <pic:nvPicPr>
                    <pic:cNvPr id="0" name="image10.png" descr="DOIT ESP32 DEV KIT v1 high resolution pinout and specs – Renzo Mischianti"/>
                    <pic:cNvPicPr preferRelativeResize="0"/>
                  </pic:nvPicPr>
                  <pic:blipFill>
                    <a:blip r:embed="rId30"/>
                    <a:srcRect/>
                    <a:stretch>
                      <a:fillRect/>
                    </a:stretch>
                  </pic:blipFill>
                  <pic:spPr>
                    <a:xfrm>
                      <a:off x="0" y="0"/>
                      <a:ext cx="5750148" cy="2814237"/>
                    </a:xfrm>
                    <a:prstGeom prst="rect">
                      <a:avLst/>
                    </a:prstGeom>
                    <a:ln/>
                  </pic:spPr>
                </pic:pic>
              </a:graphicData>
            </a:graphic>
          </wp:inline>
        </w:drawing>
      </w:r>
    </w:p>
    <w:p w:rsidR="00870B3E" w:rsidP="00C714F6" w:rsidRDefault="00A16F05" w14:paraId="2237C0B3" w14:textId="582A4566">
      <w:pPr>
        <w:pStyle w:val="Caption"/>
        <w:rPr>
          <w:rFonts w:cs="Times New Roman"/>
          <w:color w:val="000000"/>
          <w:szCs w:val="24"/>
        </w:rPr>
      </w:pPr>
      <w:bookmarkStart w:name="_Toc139404290" w:id="37"/>
      <w:bookmarkStart w:name="_Toc139404376" w:id="38"/>
      <w:bookmarkStart w:name="_Toc140909050" w:id="39"/>
      <w:r>
        <w:t xml:space="preserve">Hình </w:t>
      </w:r>
      <w:r w:rsidR="00C714F6">
        <w:fldChar w:fldCharType="begin"/>
      </w:r>
      <w:r w:rsidR="00C714F6">
        <w:instrText xml:space="preserve"> STYLEREF 1 \s </w:instrText>
      </w:r>
      <w:r w:rsidR="00C714F6">
        <w:fldChar w:fldCharType="separate"/>
      </w:r>
      <w:r w:rsidR="00EC17BA">
        <w:rPr>
          <w:noProof/>
        </w:rPr>
        <w:t>2</w:t>
      </w:r>
      <w:r w:rsidR="00C714F6">
        <w:fldChar w:fldCharType="end"/>
      </w:r>
      <w:r w:rsidR="00C714F6">
        <w:t>.</w:t>
      </w:r>
      <w:r w:rsidR="00C714F6">
        <w:fldChar w:fldCharType="begin"/>
      </w:r>
      <w:r w:rsidR="00C714F6">
        <w:instrText xml:space="preserve"> SEQ Hình \* ARABIC \s 1 </w:instrText>
      </w:r>
      <w:r w:rsidR="00C714F6">
        <w:fldChar w:fldCharType="separate"/>
      </w:r>
      <w:r w:rsidR="00EC17BA">
        <w:rPr>
          <w:noProof/>
        </w:rPr>
        <w:t>5</w:t>
      </w:r>
      <w:r w:rsidR="00C714F6">
        <w:fldChar w:fldCharType="end"/>
      </w:r>
      <w:r>
        <w:t xml:space="preserve"> </w:t>
      </w:r>
      <w:r w:rsidRPr="00CA2680">
        <w:rPr>
          <w:rFonts w:cs="Times New Roman"/>
          <w:color w:val="000000"/>
          <w:szCs w:val="24"/>
        </w:rPr>
        <w:t>Sơ đồ chân ESP32 DEVKIT V1 DOIT</w:t>
      </w:r>
      <w:bookmarkEnd w:id="37"/>
      <w:bookmarkEnd w:id="38"/>
      <w:bookmarkEnd w:id="39"/>
    </w:p>
    <w:p w:rsidR="00870B3E" w:rsidP="00870B3E" w:rsidRDefault="00870B3E" w14:paraId="1BA2930B" w14:textId="66C51522">
      <w:pPr>
        <w:ind w:firstLine="0"/>
        <w:rPr>
          <w:rFonts w:cs="Times New Roman"/>
          <w:b/>
          <w:bCs/>
          <w:color w:val="000000"/>
          <w:sz w:val="24"/>
          <w:szCs w:val="24"/>
        </w:rPr>
      </w:pPr>
    </w:p>
    <w:p w:rsidR="0000645C" w:rsidP="00C714F6" w:rsidRDefault="0000645C" w14:paraId="58A84E62" w14:textId="77777777">
      <w:pPr>
        <w:pStyle w:val="Caption"/>
      </w:pPr>
    </w:p>
    <w:p w:rsidR="05B00A86" w:rsidP="00062727" w:rsidRDefault="00204F53" w14:paraId="13872CEB" w14:textId="26B862A3">
      <w:pPr>
        <w:pStyle w:val="Heading3"/>
        <w:numPr>
          <w:ilvl w:val="2"/>
          <w:numId w:val="30"/>
        </w:numPr>
      </w:pPr>
      <w:bookmarkStart w:name="_heading=h.z337ya" w:colFirst="0" w:colLast="0" w:id="40"/>
      <w:bookmarkStart w:name="_Toc140909021" w:id="41"/>
      <w:bookmarkEnd w:id="40"/>
      <w:r>
        <w:t xml:space="preserve">Giới thiệu về </w:t>
      </w:r>
      <w:r w:rsidR="00031784">
        <w:t>cảm biến bụi PMS7003</w:t>
      </w:r>
      <w:r w:rsidR="00BD5CA5">
        <w:t xml:space="preserve"> </w:t>
      </w:r>
      <w:hyperlink w:history="1" w:anchor="_[2]">
        <w:r w:rsidRPr="00D6428E" w:rsidR="00632859">
          <w:rPr>
            <w:rStyle w:val="Hyperlink"/>
          </w:rPr>
          <w:t>[2]</w:t>
        </w:r>
        <w:bookmarkEnd w:id="41"/>
      </w:hyperlink>
    </w:p>
    <w:p w:rsidR="00AE630F" w:rsidP="0053350F" w:rsidRDefault="00B11A4F" w14:paraId="2DFD9F44" w14:textId="16CF471B">
      <w:pPr>
        <w:pStyle w:val="ListParagraph"/>
        <w:ind w:firstLine="0"/>
      </w:pPr>
      <w:r>
        <w:t>PMS7003 là một cảm biến bụi được sử dụng để đo nồng độ bụi trong không khí,</w:t>
      </w:r>
      <w:r w:rsidR="006739B1">
        <w:t xml:space="preserve"> </w:t>
      </w:r>
      <w:r>
        <w:t>đặc biệt cảm biến sử dụng tia laser nên có thể xác định nồng độ bụi mịn PM2.5 một cách chính xác.</w:t>
      </w:r>
      <w:r w:rsidR="00EF57AD">
        <w:t xml:space="preserve"> </w:t>
      </w:r>
      <w:r w:rsidRPr="00EF57AD" w:rsidR="00EF57AD">
        <w:t xml:space="preserve">Độ sai số thấp </w:t>
      </w:r>
      <w:r w:rsidRPr="003F0A3B" w:rsidR="00D63001">
        <w:rPr>
          <w:rFonts w:cs="Times New Roman"/>
          <w:szCs w:val="26"/>
        </w:rPr>
        <w:t>±</w:t>
      </w:r>
      <w:r w:rsidRPr="00EF57AD" w:rsidR="00EF57AD">
        <w:t>10%, dải đo đa dạng</w:t>
      </w:r>
      <w:r w:rsidR="00D77C52">
        <w:t xml:space="preserve"> </w:t>
      </w:r>
      <w:r w:rsidRPr="00A40A1A" w:rsidR="00A40A1A">
        <w:t>PM2.5</w:t>
      </w:r>
      <w:r w:rsidR="00D63001">
        <w:t xml:space="preserve">, PM1.0, </w:t>
      </w:r>
      <w:r w:rsidR="00F855B5">
        <w:t>PM10</w:t>
      </w:r>
    </w:p>
    <w:p w:rsidR="0000645C" w:rsidP="00870B3E" w:rsidRDefault="00870B3E" w14:paraId="2952280F" w14:textId="24781C56">
      <w:pPr>
        <w:pStyle w:val="ListParagraph"/>
        <w:ind w:firstLine="0"/>
      </w:pPr>
      <w:r w:rsidRPr="00F24748">
        <w:rPr>
          <w:noProof/>
        </w:rPr>
        <w:drawing>
          <wp:anchor distT="0" distB="0" distL="114300" distR="114300" simplePos="0" relativeHeight="251658241" behindDoc="0" locked="0" layoutInCell="1" allowOverlap="1" wp14:anchorId="1DF0BD14" wp14:editId="7C16FC7B">
            <wp:simplePos x="0" y="0"/>
            <wp:positionH relativeFrom="column">
              <wp:posOffset>1793785</wp:posOffset>
            </wp:positionH>
            <wp:positionV relativeFrom="paragraph">
              <wp:posOffset>1034415</wp:posOffset>
            </wp:positionV>
            <wp:extent cx="1678940" cy="1514475"/>
            <wp:effectExtent l="0" t="0" r="0" b="9525"/>
            <wp:wrapTopAndBottom/>
            <wp:docPr id="215682464" name="Picture 215682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78940" cy="1514475"/>
                    </a:xfrm>
                    <a:prstGeom prst="rect">
                      <a:avLst/>
                    </a:prstGeom>
                    <a:noFill/>
                    <a:ln>
                      <a:noFill/>
                    </a:ln>
                  </pic:spPr>
                </pic:pic>
              </a:graphicData>
            </a:graphic>
          </wp:anchor>
        </w:drawing>
      </w:r>
      <w:r>
        <w:rPr>
          <w:noProof/>
        </w:rPr>
        <mc:AlternateContent>
          <mc:Choice Requires="wps">
            <w:drawing>
              <wp:anchor distT="0" distB="0" distL="114300" distR="114300" simplePos="0" relativeHeight="251658243" behindDoc="0" locked="0" layoutInCell="1" allowOverlap="1" wp14:anchorId="558D8DB0" wp14:editId="5D632941">
                <wp:simplePos x="0" y="0"/>
                <wp:positionH relativeFrom="column">
                  <wp:posOffset>1544320</wp:posOffset>
                </wp:positionH>
                <wp:positionV relativeFrom="paragraph">
                  <wp:posOffset>2604044</wp:posOffset>
                </wp:positionV>
                <wp:extent cx="2286000" cy="635"/>
                <wp:effectExtent l="0" t="0" r="0" b="0"/>
                <wp:wrapTopAndBottom/>
                <wp:docPr id="997745899" name="Text Box 997745899"/>
                <wp:cNvGraphicFramePr/>
                <a:graphic xmlns:a="http://schemas.openxmlformats.org/drawingml/2006/main">
                  <a:graphicData uri="http://schemas.microsoft.com/office/word/2010/wordprocessingShape">
                    <wps:wsp>
                      <wps:cNvSpPr txBox="1"/>
                      <wps:spPr>
                        <a:xfrm>
                          <a:off x="0" y="0"/>
                          <a:ext cx="2286000" cy="635"/>
                        </a:xfrm>
                        <a:prstGeom prst="rect">
                          <a:avLst/>
                        </a:prstGeom>
                        <a:solidFill>
                          <a:prstClr val="white"/>
                        </a:solidFill>
                        <a:ln>
                          <a:noFill/>
                        </a:ln>
                      </wps:spPr>
                      <wps:txbx>
                        <w:txbxContent>
                          <w:p w:rsidRPr="00F46A03" w:rsidR="00A16F05" w:rsidP="00C714F6" w:rsidRDefault="00A16F05" w14:paraId="2118523F" w14:textId="47F2F397">
                            <w:pPr>
                              <w:pStyle w:val="Caption"/>
                              <w:rPr>
                                <w:sz w:val="26"/>
                                <w:szCs w:val="20"/>
                              </w:rPr>
                            </w:pPr>
                            <w:bookmarkStart w:name="_Toc139404291" w:id="42"/>
                            <w:bookmarkStart w:name="_Toc139404377" w:id="43"/>
                            <w:bookmarkStart w:name="_Toc140909051" w:id="44"/>
                            <w:r>
                              <w:t xml:space="preserve">Hình </w:t>
                            </w:r>
                            <w:r w:rsidR="00C714F6">
                              <w:fldChar w:fldCharType="begin"/>
                            </w:r>
                            <w:r w:rsidR="00C714F6">
                              <w:instrText xml:space="preserve"> STYLEREF 1 \s </w:instrText>
                            </w:r>
                            <w:r w:rsidR="00C714F6">
                              <w:fldChar w:fldCharType="separate"/>
                            </w:r>
                            <w:r w:rsidR="00EC17BA">
                              <w:rPr>
                                <w:noProof/>
                              </w:rPr>
                              <w:t>2</w:t>
                            </w:r>
                            <w:r w:rsidR="00C714F6">
                              <w:fldChar w:fldCharType="end"/>
                            </w:r>
                            <w:r w:rsidR="00C714F6">
                              <w:t>.</w:t>
                            </w:r>
                            <w:r w:rsidR="00C714F6">
                              <w:fldChar w:fldCharType="begin"/>
                            </w:r>
                            <w:r w:rsidR="00C714F6">
                              <w:instrText xml:space="preserve"> SEQ Hình \* ARABIC \s 1 </w:instrText>
                            </w:r>
                            <w:r w:rsidR="00C714F6">
                              <w:fldChar w:fldCharType="separate"/>
                            </w:r>
                            <w:r w:rsidR="00EC17BA">
                              <w:rPr>
                                <w:noProof/>
                              </w:rPr>
                              <w:t>6</w:t>
                            </w:r>
                            <w:r w:rsidR="00C714F6">
                              <w:fldChar w:fldCharType="end"/>
                            </w:r>
                            <w:r>
                              <w:t xml:space="preserve"> </w:t>
                            </w:r>
                            <w:r w:rsidRPr="00A16F05">
                              <w:t>Cảm biến bụi PMS7003</w:t>
                            </w:r>
                            <w:bookmarkEnd w:id="42"/>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du="http://schemas.microsoft.com/office/word/2023/wordml/word16du" xmlns:a="http://schemas.openxmlformats.org/drawingml/2006/main" xmlns:pic="http://schemas.openxmlformats.org/drawingml/2006/picture" xmlns:a14="http://schemas.microsoft.com/office/drawing/2010/main" xmlns:arto="http://schemas.microsoft.com/office/word/2006/arto">
            <w:pict>
              <v:shapetype id="_x0000_t202" coordsize="21600,21600" o:spt="202" path="m,l,21600r21600,l21600,xe" w14:anchorId="558D8DB0">
                <v:stroke joinstyle="miter"/>
                <v:path gradientshapeok="t" o:connecttype="rect"/>
              </v:shapetype>
              <v:shape id="Text Box 997745899" style="position:absolute;left:0;text-align:left;margin-left:121.6pt;margin-top:205.05pt;width:180pt;height:.05pt;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">
                <v:textbox style="mso-fit-shape-to-text:t" inset="0,0,0,0">
                  <w:txbxContent>
                    <w:p w:rsidRPr="00F46A03" w:rsidR="00A16F05" w:rsidP="00C714F6" w:rsidRDefault="00A16F05" w14:paraId="2118523F" w14:textId="47F2F397">
                      <w:pPr>
                        <w:pStyle w:val="Caption"/>
                        <w:rPr>
                          <w:sz w:val="26"/>
                          <w:szCs w:val="20"/>
                        </w:rPr>
                      </w:pPr>
                      <w:r>
                        <w:t xml:space="preserve">Hình </w:t>
                      </w:r>
                      <w:r w:rsidR="00C714F6">
                        <w:fldChar w:fldCharType="begin"/>
                      </w:r>
                      <w:r w:rsidR="00C714F6">
                        <w:instrText xml:space="preserve"> STYLEREF 1 \s </w:instrText>
                      </w:r>
                      <w:r w:rsidR="00C714F6">
                        <w:fldChar w:fldCharType="separate"/>
                      </w:r>
                      <w:r w:rsidR="00EC17BA">
                        <w:rPr>
                          <w:noProof/>
                        </w:rPr>
                        <w:t>2</w:t>
                      </w:r>
                      <w:r w:rsidR="00C714F6">
                        <w:fldChar w:fldCharType="end"/>
                      </w:r>
                      <w:r w:rsidR="00C714F6">
                        <w:t>.</w:t>
                      </w:r>
                      <w:r w:rsidR="00C714F6">
                        <w:fldChar w:fldCharType="begin"/>
                      </w:r>
                      <w:r w:rsidR="00C714F6">
                        <w:instrText xml:space="preserve"> SEQ Hình \* ARABIC \s 1 </w:instrText>
                      </w:r>
                      <w:r w:rsidR="00C714F6">
                        <w:fldChar w:fldCharType="separate"/>
                      </w:r>
                      <w:r w:rsidR="00EC17BA">
                        <w:rPr>
                          <w:noProof/>
                        </w:rPr>
                        <w:t>6</w:t>
                      </w:r>
                      <w:r w:rsidR="00C714F6">
                        <w:fldChar w:fldCharType="end"/>
                      </w:r>
                      <w:r>
                        <w:t xml:space="preserve"> </w:t>
                      </w:r>
                      <w:r w:rsidRPr="00A16F05">
                        <w:t>Cảm biến bụi PMS7003</w:t>
                      </w:r>
                    </w:p>
                  </w:txbxContent>
                </v:textbox>
                <w10:wrap type="topAndBottom"/>
              </v:shape>
            </w:pict>
          </mc:Fallback>
        </mc:AlternateContent>
      </w:r>
      <w:r w:rsidR="00B11A4F">
        <w:t>Cảm biến sử dụng giao tiếp UART nên rất dễ giao tiếp với Vi điều khiển, thích hợp với các ứng dụng đo chất lượng không khí.</w:t>
      </w:r>
      <w:r w:rsidR="79966AE7">
        <w:t xml:space="preserve"> </w:t>
      </w:r>
    </w:p>
    <w:p w:rsidR="00870B3E" w:rsidP="00870B3E" w:rsidRDefault="00870B3E" w14:paraId="6AA27466" w14:textId="77777777">
      <w:pPr>
        <w:pStyle w:val="ListParagraph"/>
        <w:ind w:firstLine="0"/>
      </w:pPr>
    </w:p>
    <w:p w:rsidR="00870B3E" w:rsidP="00870B3E" w:rsidRDefault="00870B3E" w14:paraId="52B71022" w14:textId="77777777">
      <w:pPr>
        <w:pStyle w:val="ListParagraph"/>
        <w:ind w:firstLine="0"/>
      </w:pPr>
    </w:p>
    <w:p w:rsidR="00870B3E" w:rsidP="00870B3E" w:rsidRDefault="00870B3E" w14:paraId="6CF26605" w14:textId="77777777">
      <w:pPr>
        <w:pStyle w:val="ListParagraph"/>
        <w:ind w:firstLine="0"/>
      </w:pPr>
    </w:p>
    <w:p w:rsidR="00870B3E" w:rsidP="00870B3E" w:rsidRDefault="00870B3E" w14:paraId="794D1344" w14:textId="77777777">
      <w:pPr>
        <w:pStyle w:val="Heading3"/>
        <w:numPr>
          <w:ilvl w:val="2"/>
          <w:numId w:val="30"/>
        </w:numPr>
      </w:pPr>
      <w:bookmarkStart w:name="_Toc140909022" w:id="45"/>
      <w:r>
        <w:t xml:space="preserve">Giới thiệu về cảm biến nhiệt độ, độ ẩm BME280 </w:t>
      </w:r>
      <w:hyperlink w:history="1" w:anchor="_[5]">
        <w:r w:rsidRPr="00D6428E">
          <w:rPr>
            <w:rStyle w:val="Hyperlink"/>
          </w:rPr>
          <w:t>[5]</w:t>
        </w:r>
        <w:bookmarkEnd w:id="45"/>
      </w:hyperlink>
    </w:p>
    <w:p w:rsidR="00870B3E" w:rsidP="00870B3E" w:rsidRDefault="00870B3E" w14:paraId="1CE9222C" w14:textId="77777777">
      <w:pPr>
        <w:keepNext/>
        <w:spacing w:line="240" w:lineRule="auto"/>
        <w:ind w:left="720" w:firstLine="0"/>
        <w:jc w:val="left"/>
      </w:pPr>
      <w:r>
        <w:t>Cảm biến BME-280 dùng để đo nhiệt độ, độ ẩm và áp suất, tất cả các loại cảm biến thời tiết và có thể được sử dụng trong cả hai kiểu truyền tín hiệu I2C và SPI.</w:t>
      </w:r>
    </w:p>
    <w:p w:rsidR="00870B3E" w:rsidP="00870B3E" w:rsidRDefault="00870B3E" w14:paraId="36D0BF3D" w14:textId="77777777">
      <w:pPr>
        <w:keepNext/>
        <w:spacing w:line="240" w:lineRule="auto"/>
        <w:ind w:left="720" w:firstLine="0"/>
        <w:jc w:val="left"/>
      </w:pPr>
      <w:r>
        <w:t>Cảm biến với độ chính xác cao, chi phí thấp, giải pháp tốt nhất cho cảm biến đo áp suất khí quyển bằng có độ chính xác bằng ± 1 hPa, và nhiệt độ với độ chính xác ± 1.0 ° C..</w:t>
      </w:r>
    </w:p>
    <w:p w:rsidR="00870B3E" w:rsidP="00870B3E" w:rsidRDefault="00870B3E" w14:paraId="7A6B5282" w14:textId="0145450E">
      <w:pPr>
        <w:pStyle w:val="ListParagraph"/>
        <w:ind w:firstLine="0"/>
      </w:pPr>
      <w:r w:rsidRPr="00940629">
        <w:t> </w:t>
      </w:r>
    </w:p>
    <w:p w:rsidR="00A16F05" w:rsidP="00253F47" w:rsidRDefault="00870B3E" w14:paraId="2B983793" w14:textId="72204CAD">
      <w:pPr>
        <w:pStyle w:val="ListParagraph"/>
        <w:ind w:left="3690" w:firstLine="0"/>
      </w:pPr>
      <w:r w:rsidRPr="00940629">
        <w:rPr>
          <w:noProof/>
        </w:rPr>
        <w:drawing>
          <wp:inline distT="0" distB="0" distL="0" distR="0" wp14:anchorId="056B43C1" wp14:editId="463EB9D5">
            <wp:extent cx="1066800" cy="979356"/>
            <wp:effectExtent l="0" t="0" r="0" b="0"/>
            <wp:docPr id="1822420937" name="Picture 1822420937" descr="A picture containing text, electronics, electronic engineering, circuit compon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420937" name="Picture 3" descr="A picture containing text, electronics, electronic engineering, circuit componen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080321" cy="991768"/>
                    </a:xfrm>
                    <a:prstGeom prst="rect">
                      <a:avLst/>
                    </a:prstGeom>
                    <a:noFill/>
                    <a:ln>
                      <a:noFill/>
                    </a:ln>
                  </pic:spPr>
                </pic:pic>
              </a:graphicData>
            </a:graphic>
          </wp:inline>
        </w:drawing>
      </w:r>
      <w:bookmarkStart w:name="_heading=h.3whwml4" w:colFirst="0" w:colLast="0" w:id="46"/>
      <w:bookmarkEnd w:id="46"/>
      <w:r w:rsidRPr="00940629" w:rsidR="00940629">
        <w:t> </w:t>
      </w:r>
    </w:p>
    <w:p w:rsidRPr="00CB63D3" w:rsidR="00253F47" w:rsidP="00253F47" w:rsidRDefault="00253F47" w14:paraId="774DDDD1" w14:textId="4FE318D3">
      <w:pPr>
        <w:pStyle w:val="Caption"/>
      </w:pPr>
      <w:bookmarkStart w:name="_Toc139404292" w:id="47"/>
      <w:bookmarkStart w:name="_Toc139404378" w:id="48"/>
      <w:bookmarkStart w:name="_Toc140909052" w:id="49"/>
      <w:r>
        <w:t xml:space="preserve">Hình </w:t>
      </w:r>
      <w:r>
        <w:fldChar w:fldCharType="begin"/>
      </w:r>
      <w:r>
        <w:instrText xml:space="preserve"> STYLEREF 1 \s </w:instrText>
      </w:r>
      <w:r>
        <w:fldChar w:fldCharType="separate"/>
      </w:r>
      <w:r w:rsidR="00EC17BA">
        <w:rPr>
          <w:noProof/>
        </w:rPr>
        <w:t>2</w:t>
      </w:r>
      <w:r>
        <w:fldChar w:fldCharType="end"/>
      </w:r>
      <w:r>
        <w:t>.</w:t>
      </w:r>
      <w:r>
        <w:fldChar w:fldCharType="begin"/>
      </w:r>
      <w:r>
        <w:instrText xml:space="preserve"> SEQ Hình \* ARABIC \s 1 </w:instrText>
      </w:r>
      <w:r>
        <w:fldChar w:fldCharType="separate"/>
      </w:r>
      <w:r w:rsidR="00EC17BA">
        <w:rPr>
          <w:noProof/>
        </w:rPr>
        <w:t>7</w:t>
      </w:r>
      <w:r>
        <w:fldChar w:fldCharType="end"/>
      </w:r>
      <w:r>
        <w:t xml:space="preserve"> </w:t>
      </w:r>
      <w:r w:rsidRPr="00A16F05">
        <w:t>Cảm biến nhiệt độ, độ ẩm BME280</w:t>
      </w:r>
      <w:bookmarkStart w:name="_heading=h.qsh70q" w:colFirst="0" w:colLast="0" w:id="50"/>
      <w:bookmarkEnd w:id="47"/>
      <w:bookmarkEnd w:id="48"/>
      <w:bookmarkEnd w:id="49"/>
      <w:bookmarkEnd w:id="50"/>
    </w:p>
    <w:p w:rsidR="00253F47" w:rsidP="00253F47" w:rsidRDefault="00253F47" w14:paraId="57BC8BD9" w14:textId="77777777">
      <w:pPr>
        <w:pStyle w:val="ListParagraph"/>
        <w:ind w:left="3690" w:firstLine="0"/>
      </w:pPr>
    </w:p>
    <w:p w:rsidR="0000645C" w:rsidP="00062727" w:rsidRDefault="00204F53" w14:paraId="586DDDD7" w14:textId="74A6F55A">
      <w:pPr>
        <w:pStyle w:val="Heading3"/>
        <w:numPr>
          <w:ilvl w:val="2"/>
          <w:numId w:val="30"/>
        </w:numPr>
      </w:pPr>
      <w:bookmarkStart w:name="_Toc140909023" w:id="51"/>
      <w:r>
        <w:t>Giới thiệu về cảm biến khí CO</w:t>
      </w:r>
      <w:r w:rsidR="00596EF4">
        <w:t>2</w:t>
      </w:r>
      <w:r>
        <w:t xml:space="preserve"> </w:t>
      </w:r>
      <w:r w:rsidRPr="00C24802" w:rsidR="00C24802">
        <w:t>MHZ14A</w:t>
      </w:r>
      <w:r w:rsidR="006F6DED">
        <w:t xml:space="preserve"> </w:t>
      </w:r>
      <w:hyperlink w:history="1" w:anchor="_[10]">
        <w:r w:rsidRPr="00D6428E" w:rsidR="006F6DED">
          <w:rPr>
            <w:rStyle w:val="Hyperlink"/>
          </w:rPr>
          <w:t>[10]</w:t>
        </w:r>
        <w:bookmarkEnd w:id="51"/>
      </w:hyperlink>
    </w:p>
    <w:p w:rsidR="00704574" w:rsidP="00380C56" w:rsidRDefault="00C471D3" w14:paraId="25F74727" w14:textId="07705CAB">
      <w:pPr>
        <w:ind w:left="720" w:firstLine="0"/>
      </w:pPr>
      <w:r w:rsidRPr="00674ACD">
        <w:rPr>
          <w:noProof/>
        </w:rPr>
        <w:drawing>
          <wp:anchor distT="0" distB="0" distL="114300" distR="114300" simplePos="0" relativeHeight="251658248" behindDoc="0" locked="0" layoutInCell="1" allowOverlap="1" wp14:anchorId="222EE712" wp14:editId="0FA6F15A">
            <wp:simplePos x="0" y="0"/>
            <wp:positionH relativeFrom="column">
              <wp:posOffset>1861185</wp:posOffset>
            </wp:positionH>
            <wp:positionV relativeFrom="paragraph">
              <wp:posOffset>1430199</wp:posOffset>
            </wp:positionV>
            <wp:extent cx="2432050" cy="1816735"/>
            <wp:effectExtent l="0" t="0" r="6350" b="0"/>
            <wp:wrapTopAndBottom/>
            <wp:docPr id="605396829" name="Picture 605396829" descr="A green circuit board with wi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615806" name="Picture 1" descr="A green circuit board with wires&#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32050" cy="1816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4567F" w:rsidR="0004567F">
        <w:t>MH-Z14</w:t>
      </w:r>
      <w:r w:rsidR="0004567F">
        <w:t xml:space="preserve">A </w:t>
      </w:r>
      <w:r w:rsidRPr="0004567F" w:rsidR="0004567F">
        <w:t>là cảm biến đa năng thông minh sử dụng hồng ngoại không tán sắc (NDIR) để phát hiện CO2 có mặt trong không khí. Cảm biến có tính chọn lọc tốt, không phụ thuộc vào nồng độ oxy và tuổi thọ lâu dài. Có nhiệt độ bù trừ; cả hai</w:t>
      </w:r>
      <w:r w:rsidR="00766A5B">
        <w:t xml:space="preserve"> </w:t>
      </w:r>
      <w:r w:rsidRPr="0004567F" w:rsidR="0004567F">
        <w:t>đầu ra Digital và Analog. Cảm biến CO2 là một cảm biến hiệu suất cao kết hợ</w:t>
      </w:r>
      <w:r w:rsidR="00FF0D30">
        <w:t>p</w:t>
      </w:r>
      <w:r w:rsidR="0004567F">
        <w:t xml:space="preserve"> </w:t>
      </w:r>
      <w:r w:rsidRPr="0004567F" w:rsidR="0004567F">
        <w:t>hồng ngoại hấp thụ phát hiện khí, công nghệ quang học chính xác.</w:t>
      </w:r>
    </w:p>
    <w:p w:rsidR="00674ACD" w:rsidP="00C471D3" w:rsidRDefault="00674ACD" w14:paraId="0E0ED095" w14:textId="7F177FA8">
      <w:pPr>
        <w:keepNext/>
        <w:ind w:firstLine="0"/>
      </w:pPr>
    </w:p>
    <w:p w:rsidR="00704574" w:rsidP="00C714F6" w:rsidRDefault="00674ACD" w14:paraId="7D7F2F06" w14:textId="743629E6">
      <w:pPr>
        <w:pStyle w:val="Caption"/>
      </w:pPr>
      <w:bookmarkStart w:name="_Toc140909053" w:id="52"/>
      <w:r>
        <w:t xml:space="preserve">Hình </w:t>
      </w:r>
      <w:r w:rsidR="00C714F6">
        <w:fldChar w:fldCharType="begin"/>
      </w:r>
      <w:r w:rsidR="00C714F6">
        <w:instrText xml:space="preserve"> STYLEREF 1 \s </w:instrText>
      </w:r>
      <w:r w:rsidR="00C714F6">
        <w:fldChar w:fldCharType="separate"/>
      </w:r>
      <w:r w:rsidR="00EC17BA">
        <w:rPr>
          <w:noProof/>
        </w:rPr>
        <w:t>2</w:t>
      </w:r>
      <w:r w:rsidR="00C714F6">
        <w:fldChar w:fldCharType="end"/>
      </w:r>
      <w:r w:rsidR="00C714F6">
        <w:t>.</w:t>
      </w:r>
      <w:r w:rsidR="00C714F6">
        <w:fldChar w:fldCharType="begin"/>
      </w:r>
      <w:r w:rsidR="00C714F6">
        <w:instrText xml:space="preserve"> SEQ Hình \* ARABIC \s 1 </w:instrText>
      </w:r>
      <w:r w:rsidR="00C714F6">
        <w:fldChar w:fldCharType="separate"/>
      </w:r>
      <w:r w:rsidR="00EC17BA">
        <w:rPr>
          <w:noProof/>
        </w:rPr>
        <w:t>8</w:t>
      </w:r>
      <w:r w:rsidR="00C714F6">
        <w:fldChar w:fldCharType="end"/>
      </w:r>
      <w:r>
        <w:t xml:space="preserve"> C</w:t>
      </w:r>
      <w:r w:rsidR="00CB63D3">
        <w:t>ảm biến khí CO2 MHZ14A</w:t>
      </w:r>
      <w:bookmarkEnd w:id="52"/>
    </w:p>
    <w:p w:rsidR="00C471D3" w:rsidP="00C471D3" w:rsidRDefault="00C471D3" w14:paraId="5B52CFF5" w14:textId="0F828D02">
      <w:pPr>
        <w:ind w:firstLine="0"/>
      </w:pPr>
    </w:p>
    <w:p w:rsidR="00704574" w:rsidP="00C471D3" w:rsidRDefault="006679E3" w14:paraId="355E08E0" w14:textId="3BF4A816">
      <w:pPr>
        <w:keepNext/>
        <w:ind w:firstLine="0"/>
      </w:pPr>
      <w:r>
        <w:t> </w:t>
      </w:r>
      <w:r w:rsidR="0002443B">
        <w:t> </w:t>
      </w:r>
    </w:p>
    <w:p w:rsidR="0002443B" w:rsidP="00062727" w:rsidRDefault="00883841" w14:paraId="132C2C32" w14:textId="6CA7DF5F">
      <w:pPr>
        <w:pStyle w:val="Heading3"/>
        <w:numPr>
          <w:ilvl w:val="2"/>
          <w:numId w:val="30"/>
        </w:numPr>
      </w:pPr>
      <w:bookmarkStart w:name="_Toc140909024" w:id="53"/>
      <w:r>
        <w:t xml:space="preserve">Giới thiệu về </w:t>
      </w:r>
      <w:bookmarkStart w:name="_Hlk139404395" w:id="54"/>
      <w:r w:rsidRPr="00883841">
        <w:t>Amplifier Module LM386</w:t>
      </w:r>
      <w:bookmarkEnd w:id="54"/>
      <w:r w:rsidRPr="00883841">
        <w:t>​</w:t>
      </w:r>
      <w:bookmarkEnd w:id="53"/>
    </w:p>
    <w:p w:rsidR="00767AA7" w:rsidP="00A45B23" w:rsidRDefault="00A16F05" w14:paraId="4F78CAB4" w14:textId="3C1C97C1">
      <w:pPr>
        <w:ind w:left="720" w:firstLine="0"/>
        <w:rPr>
          <w:b/>
          <w:bCs/>
        </w:rPr>
      </w:pPr>
      <w:r>
        <w:rPr>
          <w:noProof/>
        </w:rPr>
        <mc:AlternateContent>
          <mc:Choice Requires="wps">
            <w:drawing>
              <wp:anchor distT="0" distB="0" distL="114300" distR="114300" simplePos="0" relativeHeight="251658244" behindDoc="0" locked="0" layoutInCell="1" allowOverlap="1" wp14:anchorId="310B0A4C" wp14:editId="71059000">
                <wp:simplePos x="0" y="0"/>
                <wp:positionH relativeFrom="column">
                  <wp:posOffset>2110105</wp:posOffset>
                </wp:positionH>
                <wp:positionV relativeFrom="paragraph">
                  <wp:posOffset>2720340</wp:posOffset>
                </wp:positionV>
                <wp:extent cx="2600325" cy="635"/>
                <wp:effectExtent l="0" t="0" r="9525" b="0"/>
                <wp:wrapTopAndBottom/>
                <wp:docPr id="794344994" name="Text Box 794344994"/>
                <wp:cNvGraphicFramePr/>
                <a:graphic xmlns:a="http://schemas.openxmlformats.org/drawingml/2006/main">
                  <a:graphicData uri="http://schemas.microsoft.com/office/word/2010/wordprocessingShape">
                    <wps:wsp>
                      <wps:cNvSpPr txBox="1"/>
                      <wps:spPr>
                        <a:xfrm>
                          <a:off x="0" y="0"/>
                          <a:ext cx="2600325" cy="635"/>
                        </a:xfrm>
                        <a:prstGeom prst="rect">
                          <a:avLst/>
                        </a:prstGeom>
                        <a:solidFill>
                          <a:prstClr val="white"/>
                        </a:solidFill>
                        <a:ln>
                          <a:noFill/>
                        </a:ln>
                      </wps:spPr>
                      <wps:txbx>
                        <w:txbxContent>
                          <w:p w:rsidRPr="0017037F" w:rsidR="00A16F05" w:rsidP="00C714F6" w:rsidRDefault="00A16F05" w14:paraId="12FFD34C" w14:textId="44F88D11">
                            <w:pPr>
                              <w:pStyle w:val="Caption"/>
                              <w:rPr>
                                <w:sz w:val="26"/>
                                <w:szCs w:val="20"/>
                              </w:rPr>
                            </w:pPr>
                            <w:bookmarkStart w:name="_Toc139404294" w:id="55"/>
                            <w:bookmarkStart w:name="_Toc139404380" w:id="56"/>
                            <w:bookmarkStart w:name="_Toc140909054" w:id="57"/>
                            <w:r>
                              <w:t xml:space="preserve">Hình </w:t>
                            </w:r>
                            <w:r w:rsidR="00C714F6">
                              <w:fldChar w:fldCharType="begin"/>
                            </w:r>
                            <w:r w:rsidR="00C714F6">
                              <w:instrText xml:space="preserve"> STYLEREF 1 \s </w:instrText>
                            </w:r>
                            <w:r w:rsidR="00C714F6">
                              <w:fldChar w:fldCharType="separate"/>
                            </w:r>
                            <w:r w:rsidR="00EC17BA">
                              <w:rPr>
                                <w:noProof/>
                              </w:rPr>
                              <w:t>2</w:t>
                            </w:r>
                            <w:r w:rsidR="00C714F6">
                              <w:fldChar w:fldCharType="end"/>
                            </w:r>
                            <w:r w:rsidR="00C714F6">
                              <w:t>.</w:t>
                            </w:r>
                            <w:r w:rsidR="00C714F6">
                              <w:fldChar w:fldCharType="begin"/>
                            </w:r>
                            <w:r w:rsidR="00C714F6">
                              <w:instrText xml:space="preserve"> SEQ Hình \* ARABIC \s 1 </w:instrText>
                            </w:r>
                            <w:r w:rsidR="00C714F6">
                              <w:fldChar w:fldCharType="separate"/>
                            </w:r>
                            <w:r w:rsidR="00EC17BA">
                              <w:rPr>
                                <w:noProof/>
                              </w:rPr>
                              <w:t>9</w:t>
                            </w:r>
                            <w:r w:rsidR="00C714F6">
                              <w:fldChar w:fldCharType="end"/>
                            </w:r>
                            <w:r>
                              <w:t xml:space="preserve"> </w:t>
                            </w:r>
                            <w:bookmarkEnd w:id="55"/>
                            <w:bookmarkEnd w:id="56"/>
                            <w:r w:rsidRPr="00EF0545" w:rsidR="00EF0545">
                              <w:t>Amplifier Module LM386</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du="http://schemas.microsoft.com/office/word/2023/wordml/word16du" xmlns:a="http://schemas.openxmlformats.org/drawingml/2006/main" xmlns:pic="http://schemas.openxmlformats.org/drawingml/2006/picture" xmlns:a14="http://schemas.microsoft.com/office/drawing/2010/main" xmlns:arto="http://schemas.microsoft.com/office/word/2006/arto">
            <w:pict>
              <v:shape id="Text Box 794344994" style="position:absolute;left:0;text-align:left;margin-left:166.15pt;margin-top:214.2pt;width:204.75pt;height:.05pt;z-index:2516582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" w14:anchorId="310B0A4C">
                <v:textbox style="mso-fit-shape-to-text:t" inset="0,0,0,0">
                  <w:txbxContent>
                    <w:p w:rsidRPr="0017037F" w:rsidR="00A16F05" w:rsidP="00C714F6" w:rsidRDefault="00A16F05" w14:paraId="12FFD34C" w14:textId="44F88D11">
                      <w:pPr>
                        <w:pStyle w:val="Caption"/>
                        <w:rPr>
                          <w:sz w:val="26"/>
                          <w:szCs w:val="20"/>
                        </w:rPr>
                      </w:pPr>
                      <w:r>
                        <w:t xml:space="preserve">Hình </w:t>
                      </w:r>
                      <w:r w:rsidR="00C714F6">
                        <w:fldChar w:fldCharType="begin"/>
                      </w:r>
                      <w:r w:rsidR="00C714F6">
                        <w:instrText xml:space="preserve"> STYLEREF 1 \s </w:instrText>
                      </w:r>
                      <w:r w:rsidR="00C714F6">
                        <w:fldChar w:fldCharType="separate"/>
                      </w:r>
                      <w:r w:rsidR="00EC17BA">
                        <w:rPr>
                          <w:noProof/>
                        </w:rPr>
                        <w:t>2</w:t>
                      </w:r>
                      <w:r w:rsidR="00C714F6">
                        <w:fldChar w:fldCharType="end"/>
                      </w:r>
                      <w:r w:rsidR="00C714F6">
                        <w:t>.</w:t>
                      </w:r>
                      <w:r w:rsidR="00C714F6">
                        <w:fldChar w:fldCharType="begin"/>
                      </w:r>
                      <w:r w:rsidR="00C714F6">
                        <w:instrText xml:space="preserve"> SEQ Hình \* ARABIC \s 1 </w:instrText>
                      </w:r>
                      <w:r w:rsidR="00C714F6">
                        <w:fldChar w:fldCharType="separate"/>
                      </w:r>
                      <w:r w:rsidR="00EC17BA">
                        <w:rPr>
                          <w:noProof/>
                        </w:rPr>
                        <w:t>9</w:t>
                      </w:r>
                      <w:r w:rsidR="00C714F6">
                        <w:fldChar w:fldCharType="end"/>
                      </w:r>
                      <w:r>
                        <w:t xml:space="preserve"> </w:t>
                      </w:r>
                      <w:r w:rsidRPr="00EF0545" w:rsidR="00EF0545">
                        <w:t>Amplifier Module LM386</w:t>
                      </w:r>
                    </w:p>
                  </w:txbxContent>
                </v:textbox>
                <w10:wrap type="topAndBottom"/>
              </v:shape>
            </w:pict>
          </mc:Fallback>
        </mc:AlternateContent>
      </w:r>
      <w:r w:rsidRPr="00FE35B4" w:rsidR="00FE35B4">
        <w:rPr>
          <w:noProof/>
        </w:rPr>
        <w:drawing>
          <wp:anchor distT="0" distB="0" distL="114300" distR="114300" simplePos="0" relativeHeight="251658242" behindDoc="0" locked="0" layoutInCell="1" allowOverlap="1" wp14:anchorId="1B6B1E48" wp14:editId="336B436F">
            <wp:simplePos x="0" y="0"/>
            <wp:positionH relativeFrom="column">
              <wp:posOffset>2110740</wp:posOffset>
            </wp:positionH>
            <wp:positionV relativeFrom="paragraph">
              <wp:posOffset>1122680</wp:posOffset>
            </wp:positionV>
            <wp:extent cx="1695450" cy="1543050"/>
            <wp:effectExtent l="0" t="0" r="0" b="0"/>
            <wp:wrapTopAndBottom/>
            <wp:docPr id="655467713" name="Picture 655467713" descr="A picture containing circuit component, electronic component, passive circuit component, electronic engineer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467713" name="Picture 4" descr="A picture containing circuit component, electronic component, passive circuit component, electronic engineering&#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695450" cy="1543050"/>
                    </a:xfrm>
                    <a:prstGeom prst="rect">
                      <a:avLst/>
                    </a:prstGeom>
                    <a:noFill/>
                    <a:ln>
                      <a:noFill/>
                    </a:ln>
                  </pic:spPr>
                </pic:pic>
              </a:graphicData>
            </a:graphic>
          </wp:anchor>
        </w:drawing>
      </w:r>
      <w:r w:rsidRPr="00F05F64" w:rsidR="00F05F64">
        <w:t xml:space="preserve">Mạch khuếch đại âm thanh đơn giản LM386 có thiết kế nhỏ gọn, đơn giản, dễ sử dụng, dải điện áp đầu vào rộng 4~12VDC với hệ số khuếch đại tối đa lên đến 200 lần, thích hợp cho các ứng dụng cần sự nhỏ gọn, đơn giản: Robot phát tiếng nói, </w:t>
      </w:r>
      <w:r w:rsidR="00DC706C">
        <w:t>amply mini</w:t>
      </w:r>
      <w:r w:rsidR="00F855B5">
        <w:t>, …</w:t>
      </w:r>
    </w:p>
    <w:p w:rsidR="0002443B" w:rsidP="0002443B" w:rsidRDefault="0002443B" w14:paraId="18C0CE7B" w14:textId="5E4811F5"/>
    <w:p w:rsidR="00307687" w:rsidP="00F94326" w:rsidRDefault="005119DC" w14:paraId="4B124FD1" w14:textId="2EDF4A11">
      <w:pPr>
        <w:pStyle w:val="Heading3"/>
        <w:numPr>
          <w:ilvl w:val="2"/>
          <w:numId w:val="30"/>
        </w:numPr>
      </w:pPr>
      <w:bookmarkStart w:name="_Toc140909025" w:id="58"/>
      <w:r w:rsidRPr="005119DC">
        <w:t xml:space="preserve">Loa 8 </w:t>
      </w:r>
      <w:r w:rsidR="00BC0C3E">
        <w:rPr>
          <w:rFonts w:ascii="Symbol" w:hAnsi="Symbol" w:eastAsia="Symbol" w:cs="Symbol"/>
        </w:rPr>
        <w:t>W</w:t>
      </w:r>
      <w:r w:rsidRPr="005119DC">
        <w:t xml:space="preserve"> - 1W</w:t>
      </w:r>
      <w:bookmarkEnd w:id="58"/>
    </w:p>
    <w:p w:rsidRPr="00832252" w:rsidR="00271B75" w:rsidP="001E7623" w:rsidRDefault="001457D8" w14:paraId="2CF00D98" w14:textId="0B56F2EC">
      <w:pPr>
        <w:ind w:left="720" w:firstLine="0"/>
      </w:pPr>
      <w:r>
        <w:t>Loa</w:t>
      </w:r>
      <w:r>
        <w:rPr>
          <w:lang w:val="vi-VN"/>
        </w:rPr>
        <w:t xml:space="preserve"> 8 </w:t>
      </w:r>
      <w:r w:rsidR="00BC0C3E">
        <w:rPr>
          <w:rFonts w:ascii="Symbol" w:hAnsi="Symbol" w:eastAsia="Symbol" w:cs="Symbol"/>
        </w:rPr>
        <w:t>W</w:t>
      </w:r>
      <w:r>
        <w:rPr>
          <w:lang w:val="vi-VN"/>
        </w:rPr>
        <w:t xml:space="preserve"> – 1W </w:t>
      </w:r>
      <w:r>
        <w:t>d</w:t>
      </w:r>
      <w:r w:rsidRPr="00A35D97" w:rsidR="00A35D97">
        <w:t>ùng để thiết kế mạch loa</w:t>
      </w:r>
      <w:r w:rsidR="00832252">
        <w:t xml:space="preserve">. </w:t>
      </w:r>
      <w:r w:rsidRPr="00832252" w:rsidR="00832252">
        <w:t xml:space="preserve">Một vài thông số kỹ thuật: Công suất: 1W, Điện trở 8 </w:t>
      </w:r>
      <w:r w:rsidR="00BC0C3E">
        <w:rPr>
          <w:rFonts w:ascii="Symbol" w:hAnsi="Symbol" w:eastAsia="Symbol" w:cs="Symbol"/>
        </w:rPr>
        <w:t>W</w:t>
      </w:r>
      <w:r w:rsidRPr="00832252" w:rsidR="00832252">
        <w:t>, Đường kính: 36mm, Khối lượng: 15g</w:t>
      </w:r>
    </w:p>
    <w:p w:rsidRPr="00271B75" w:rsidR="00271B75" w:rsidP="00036A01" w:rsidRDefault="00036A01" w14:paraId="664E1B4E" w14:textId="7E2FA03B">
      <w:pPr>
        <w:jc w:val="center"/>
        <w:rPr>
          <w:lang w:val="vi-VN"/>
        </w:rPr>
      </w:pPr>
      <w:r w:rsidRPr="00036A01">
        <w:rPr>
          <w:noProof/>
          <w:lang w:val="vi-VN"/>
        </w:rPr>
        <w:drawing>
          <wp:inline distT="0" distB="0" distL="0" distR="0" wp14:anchorId="0422EEE0" wp14:editId="0C865457">
            <wp:extent cx="2938634" cy="1408263"/>
            <wp:effectExtent l="0" t="0" r="0" b="1905"/>
            <wp:docPr id="1487196323" name="Picture 1487196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196323" name=""/>
                    <pic:cNvPicPr/>
                  </pic:nvPicPr>
                  <pic:blipFill>
                    <a:blip r:embed="rId34"/>
                    <a:stretch>
                      <a:fillRect/>
                    </a:stretch>
                  </pic:blipFill>
                  <pic:spPr>
                    <a:xfrm>
                      <a:off x="0" y="0"/>
                      <a:ext cx="2972260" cy="1424377"/>
                    </a:xfrm>
                    <a:prstGeom prst="rect">
                      <a:avLst/>
                    </a:prstGeom>
                  </pic:spPr>
                </pic:pic>
              </a:graphicData>
            </a:graphic>
          </wp:inline>
        </w:drawing>
      </w:r>
    </w:p>
    <w:p w:rsidRPr="00036A01" w:rsidR="00036A01" w:rsidP="00C714F6" w:rsidRDefault="00036A01" w14:paraId="289D19A4" w14:textId="28CD0ADB">
      <w:pPr>
        <w:pStyle w:val="Caption"/>
        <w:rPr>
          <w:sz w:val="26"/>
          <w:szCs w:val="20"/>
          <w:lang w:val="vi-VN"/>
        </w:rPr>
      </w:pPr>
      <w:r>
        <w:t xml:space="preserve">Hình </w:t>
      </w:r>
      <w:r>
        <w:fldChar w:fldCharType="begin"/>
      </w:r>
      <w:r>
        <w:instrText>STYLEREF 1 \s</w:instrText>
      </w:r>
      <w:r>
        <w:fldChar w:fldCharType="separate"/>
      </w:r>
      <w:r w:rsidR="00EC17BA">
        <w:rPr>
          <w:noProof/>
        </w:rPr>
        <w:t>2</w:t>
      </w:r>
      <w:r>
        <w:fldChar w:fldCharType="end"/>
      </w:r>
      <w:r>
        <w:t>.7 Loa</w:t>
      </w:r>
      <w:r>
        <w:rPr>
          <w:lang w:val="vi-VN"/>
        </w:rPr>
        <w:t xml:space="preserve"> 8 </w:t>
      </w:r>
      <w:r w:rsidR="00BC0C3E">
        <w:rPr>
          <w:rFonts w:ascii="Symbol" w:hAnsi="Symbol" w:eastAsia="Symbol" w:cs="Symbol"/>
        </w:rPr>
        <w:t>W</w:t>
      </w:r>
      <w:r>
        <w:rPr>
          <w:lang w:val="vi-VN"/>
        </w:rPr>
        <w:t xml:space="preserve"> – 1W</w:t>
      </w:r>
    </w:p>
    <w:p w:rsidRPr="00271B75" w:rsidR="00036A01" w:rsidP="00036A01" w:rsidRDefault="00036A01" w14:paraId="501AA0F1" w14:textId="77777777">
      <w:pPr>
        <w:jc w:val="center"/>
        <w:rPr>
          <w:lang w:val="vi-VN"/>
        </w:rPr>
      </w:pPr>
    </w:p>
    <w:p w:rsidR="0002443B" w:rsidP="0002443B" w:rsidRDefault="00A35D97" w14:paraId="26DB01B1" w14:textId="1278520A">
      <w:r w:rsidRPr="00A35D97">
        <w:t xml:space="preserve"> </w:t>
      </w:r>
    </w:p>
    <w:p w:rsidRPr="0002443B" w:rsidR="0002443B" w:rsidP="0002443B" w:rsidRDefault="0002443B" w14:paraId="7B081CB1" w14:textId="77777777"/>
    <w:p w:rsidR="00C905EF" w:rsidP="00AF2483" w:rsidRDefault="00C905EF" w14:paraId="1FE4C97E" w14:textId="083456E8">
      <w:pPr>
        <w:pStyle w:val="Heading1"/>
        <w:numPr>
          <w:ilvl w:val="0"/>
          <w:numId w:val="0"/>
        </w:numPr>
        <w:ind w:left="2444"/>
        <w:jc w:val="both"/>
      </w:pPr>
      <w:bookmarkStart w:name="_heading=h.3o7alnk" w:colFirst="0" w:colLast="0" w:id="59"/>
      <w:bookmarkStart w:name="_Toc140909026" w:id="60"/>
      <w:bookmarkEnd w:id="59"/>
      <w:r>
        <w:t>C</w:t>
      </w:r>
      <w:r w:rsidR="009C3E83">
        <w:t>HƯƠNG</w:t>
      </w:r>
      <w:r>
        <w:t xml:space="preserve"> 3. </w:t>
      </w:r>
      <w:r w:rsidR="00DB072D">
        <w:t>LÝ THUYẾT DS-EVIDENCE</w:t>
      </w:r>
      <w:bookmarkEnd w:id="60"/>
    </w:p>
    <w:p w:rsidR="009854DB" w:rsidP="009854DB" w:rsidRDefault="00150C61" w14:paraId="43CC5156" w14:textId="0AC3C17F">
      <w:pPr>
        <w:pStyle w:val="Heading2"/>
        <w:numPr>
          <w:ilvl w:val="1"/>
          <w:numId w:val="0"/>
        </w:numPr>
      </w:pPr>
      <w:bookmarkStart w:name="_Toc140909027" w:id="61"/>
      <w:r>
        <w:t>3</w:t>
      </w:r>
      <w:r w:rsidR="0005355F">
        <w:t>.1</w:t>
      </w:r>
      <w:r w:rsidR="00AC7A89">
        <w:t xml:space="preserve"> Áp dụng lý thuyết DS</w:t>
      </w:r>
      <w:r w:rsidR="00323C24">
        <w:t>-Evidence cho hệ thống đa cảm biến</w:t>
      </w:r>
      <w:r w:rsidR="0D542886">
        <w:t xml:space="preserve"> </w:t>
      </w:r>
      <w:hyperlink w:history="1" w:anchor="_[12]">
        <w:r w:rsidRPr="00CA16F3" w:rsidR="002E7FAD">
          <w:rPr>
            <w:rStyle w:val="Hyperlink"/>
          </w:rPr>
          <w:t>[12]</w:t>
        </w:r>
        <w:bookmarkEnd w:id="61"/>
      </w:hyperlink>
    </w:p>
    <w:p w:rsidRPr="00ED1413" w:rsidR="00ED1413" w:rsidP="00ED1413" w:rsidRDefault="00ED1413" w14:paraId="3593D010" w14:textId="11F4A820">
      <w:pPr>
        <w:pStyle w:val="Heading3"/>
        <w:numPr>
          <w:ilvl w:val="2"/>
          <w:numId w:val="0"/>
        </w:numPr>
        <w:ind w:left="2444" w:hanging="2018"/>
      </w:pPr>
      <w:bookmarkStart w:name="_Toc140909028" w:id="62"/>
      <w:r>
        <w:t xml:space="preserve">3.1.1 </w:t>
      </w:r>
      <w:r w:rsidR="00BB7FF9">
        <w:t>Lý thuyết chung</w:t>
      </w:r>
      <w:bookmarkEnd w:id="62"/>
    </w:p>
    <w:p w:rsidR="00323C24" w:rsidP="00323C24" w:rsidRDefault="00323C24" w14:paraId="612CF738" w14:textId="7A137AC5">
      <w:r>
        <w:t xml:space="preserve">Trong hệ thống đa cảm biến, mỗi cảm biến nhận thông tin cụ thể. Thông tin này cần được truyền tới vi xử lý để tiến hành hợp nhất. Sau đó, vi xử lý đưa ra quyết định phối hợp với hệ thống điều khiển trung tâm. Cuối cùng, hệ thống đưa ra quyết định cuối cùng dựa trên kết quả từ các phụ hệ thống. Do đó, việc sử dụng lý thuyết bằng chứng D-S là một thuật toán hợp lý. Mỗi phụ hệ thống có </w:t>
      </w:r>
      <w:r w:rsidR="00470B44">
        <w:t>bốn</w:t>
      </w:r>
      <w:r>
        <w:t xml:space="preserve"> cảm biến. Hình </w:t>
      </w:r>
      <w:r w:rsidR="00C5439F">
        <w:t>3.</w:t>
      </w:r>
      <w:r>
        <w:t>1 mô tả cấu trúc hệ thống</w:t>
      </w:r>
      <w:r w:rsidR="00653641">
        <w:t xml:space="preserve"> đa cảm biến</w:t>
      </w:r>
      <w:r>
        <w:t xml:space="preserve"> áp dụng phương pháp </w:t>
      </w:r>
      <w:r w:rsidR="006523D9">
        <w:t>D</w:t>
      </w:r>
      <w:r>
        <w:t>-S. Toàn bộ hệ thống hoạt động như một quá trình hợp nhất thông tin.</w:t>
      </w:r>
    </w:p>
    <w:p w:rsidR="00323C24" w:rsidP="00323C24" w:rsidRDefault="00323C24" w14:paraId="1A2A2997" w14:textId="6399AF8D">
      <w:r>
        <w:t xml:space="preserve">Trong Hình </w:t>
      </w:r>
      <w:r w:rsidR="001F7F9E">
        <w:t>3.</w:t>
      </w:r>
      <w:r>
        <w:t>1, M</w:t>
      </w:r>
      <w:r w:rsidR="0015687A">
        <w:rPr>
          <w:vertAlign w:val="subscript"/>
        </w:rPr>
        <w:t>1</w:t>
      </w:r>
      <w:r>
        <w:t xml:space="preserve"> (Ai</w:t>
      </w:r>
      <w:r w:rsidR="00257EEB">
        <w:t>)…</w:t>
      </w:r>
      <w:r>
        <w:t>, M</w:t>
      </w:r>
      <w:r w:rsidR="0015687A">
        <w:rPr>
          <w:vertAlign w:val="subscript"/>
        </w:rPr>
        <w:t>4</w:t>
      </w:r>
      <w:r>
        <w:t xml:space="preserve"> (A</w:t>
      </w:r>
      <w:r w:rsidR="005A2C8F">
        <w:rPr>
          <w:vertAlign w:val="subscript"/>
        </w:rPr>
        <w:t>i</w:t>
      </w:r>
      <w:r>
        <w:t>), i = 1,</w:t>
      </w:r>
      <w:r w:rsidR="00257EEB">
        <w:t xml:space="preserve"> </w:t>
      </w:r>
      <w:r>
        <w:t>2,</w:t>
      </w:r>
      <w:r w:rsidR="001F7F9E">
        <w:t>…</w:t>
      </w:r>
      <w:r>
        <w:t>, n là các phép gán xác suất cơ bản cho mệnh đề A</w:t>
      </w:r>
      <w:r w:rsidR="005A2C8F">
        <w:rPr>
          <w:vertAlign w:val="subscript"/>
        </w:rPr>
        <w:t>i</w:t>
      </w:r>
      <w:r>
        <w:t xml:space="preserve"> từ</w:t>
      </w:r>
      <w:r w:rsidR="00907493">
        <w:t xml:space="preserve"> bốn</w:t>
      </w:r>
      <w:r>
        <w:t xml:space="preserve"> cảm biến. M</w:t>
      </w:r>
      <w:r w:rsidR="0015687A">
        <w:rPr>
          <w:vertAlign w:val="subscript"/>
        </w:rPr>
        <w:t>j</w:t>
      </w:r>
      <w:r>
        <w:t xml:space="preserve"> (A</w:t>
      </w:r>
      <w:r w:rsidR="0015687A">
        <w:rPr>
          <w:vertAlign w:val="subscript"/>
        </w:rPr>
        <w:t>i</w:t>
      </w:r>
      <w:r>
        <w:t xml:space="preserve">), j = </w:t>
      </w:r>
      <w:r w:rsidR="00653641">
        <w:t>1</w:t>
      </w:r>
      <w:r w:rsidR="00257EEB">
        <w:t>…</w:t>
      </w:r>
      <w:r>
        <w:t xml:space="preserve">, </w:t>
      </w:r>
      <w:r w:rsidR="00653641">
        <w:t>4</w:t>
      </w:r>
      <w:r>
        <w:t xml:space="preserve"> là các phép gán xác suất cơ bản được kết hợp theo quy tắc Dempster-Shafer. Tập hợp tất cả các trường hợp cháy được ký hiệu là Θ và được gọi là khung báo động. Mọi tập con của Θ đều độc lập.</w:t>
      </w:r>
    </w:p>
    <w:p w:rsidR="003A3F43" w:rsidP="0046239B" w:rsidRDefault="00E179E3" w14:paraId="655D678A" w14:textId="77777777">
      <w:pPr>
        <w:keepNext/>
        <w:jc w:val="center"/>
      </w:pPr>
      <w:r w:rsidRPr="00E179E3">
        <w:rPr>
          <w:noProof/>
        </w:rPr>
        <w:drawing>
          <wp:inline distT="0" distB="0" distL="0" distR="0" wp14:anchorId="5B604E03" wp14:editId="189DAE78">
            <wp:extent cx="4381880" cy="4671465"/>
            <wp:effectExtent l="0" t="0" r="0" b="0"/>
            <wp:docPr id="588134487" name="Picture 588134487" descr="A diagram of a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134487" name="Picture 1" descr="A diagram of a method&#10;&#10;Description automatically generated"/>
                    <pic:cNvPicPr/>
                  </pic:nvPicPr>
                  <pic:blipFill>
                    <a:blip r:embed="rId35"/>
                    <a:stretch>
                      <a:fillRect/>
                    </a:stretch>
                  </pic:blipFill>
                  <pic:spPr>
                    <a:xfrm>
                      <a:off x="0" y="0"/>
                      <a:ext cx="4381880" cy="4671465"/>
                    </a:xfrm>
                    <a:prstGeom prst="rect">
                      <a:avLst/>
                    </a:prstGeom>
                  </pic:spPr>
                </pic:pic>
              </a:graphicData>
            </a:graphic>
          </wp:inline>
        </w:drawing>
      </w:r>
    </w:p>
    <w:p w:rsidR="00F25FFB" w:rsidP="00C714F6" w:rsidRDefault="003A3F43" w14:paraId="66CFA00C" w14:textId="7F6DACE9">
      <w:pPr>
        <w:pStyle w:val="Caption"/>
      </w:pPr>
      <w:bookmarkStart w:name="_Toc140909055" w:id="63"/>
      <w:r>
        <w:t>Hình 3</w:t>
      </w:r>
      <w:r w:rsidR="00C65143">
        <w:t>.</w:t>
      </w:r>
      <w:r w:rsidR="00C65143">
        <w:fldChar w:fldCharType="begin"/>
      </w:r>
      <w:r w:rsidR="00C65143">
        <w:instrText xml:space="preserve"> SEQ Hình \* ARABIC \s 1 </w:instrText>
      </w:r>
      <w:r w:rsidR="00C65143">
        <w:fldChar w:fldCharType="separate"/>
      </w:r>
      <w:r w:rsidR="00EC17BA">
        <w:rPr>
          <w:noProof/>
        </w:rPr>
        <w:t>1</w:t>
      </w:r>
      <w:r w:rsidR="00C65143">
        <w:fldChar w:fldCharType="end"/>
      </w:r>
      <w:r w:rsidR="00CE03AF">
        <w:t xml:space="preserve"> </w:t>
      </w:r>
      <w:r w:rsidR="00C776B9">
        <w:t>Mô hình thuật toán</w:t>
      </w:r>
      <w:bookmarkEnd w:id="63"/>
    </w:p>
    <w:p w:rsidR="00164BBE" w:rsidP="00164BBE" w:rsidRDefault="00164BBE" w14:paraId="169DD978" w14:textId="340A2629">
      <w:pPr>
        <w:ind w:firstLine="0"/>
      </w:pPr>
      <w:r>
        <w:tab/>
      </w:r>
      <w:r w:rsidR="002273FE">
        <w:t>Công thức xác suất DS:</w:t>
      </w:r>
    </w:p>
    <w:p w:rsidR="00F356E9" w:rsidP="000E4914" w:rsidRDefault="00F356E9" w14:paraId="3C39C48F" w14:textId="2D8CDAFD">
      <w:pPr>
        <w:ind w:firstLine="0"/>
        <w:jc w:val="center"/>
      </w:pPr>
    </w:p>
    <w:p w:rsidRPr="003B6A1A" w:rsidR="001E7146" w:rsidP="001E7146" w:rsidRDefault="006E263C" w14:paraId="6F8A68F3" w14:textId="5E819DBA">
      <w:pPr>
        <w:ind w:firstLine="0"/>
        <w:rPr>
          <w:rFonts w:ascii="Comic Sans MS" w:hAnsi="Comic Sans MS"/>
          <w:sz w:val="28"/>
          <w:szCs w:val="28"/>
        </w:rPr>
      </w:pPr>
      <m:oMathPara>
        <m:oMath>
          <m:r>
            <w:rPr>
              <w:rFonts w:ascii="Cambria Math" w:hAnsi="Cambria Math"/>
              <w:sz w:val="28"/>
              <w:szCs w:val="28"/>
            </w:rPr>
            <m:t>M</m:t>
          </m:r>
          <m:d>
            <m:dPr>
              <m:ctrlPr>
                <w:rPr>
                  <w:rFonts w:ascii="Cambria Math" w:hAnsi="Cambria Math"/>
                  <w:i/>
                  <w:sz w:val="28"/>
                  <w:szCs w:val="28"/>
                </w:rPr>
              </m:ctrlPr>
            </m:dPr>
            <m:e>
              <m:r>
                <w:rPr>
                  <w:rFonts w:ascii="Cambria Math" w:hAnsi="Cambria Math"/>
                  <w:sz w:val="28"/>
                  <w:szCs w:val="28"/>
                </w:rPr>
                <m:t>C</m:t>
              </m:r>
            </m:e>
          </m:d>
          <m:r>
            <w:rPr>
              <w:rFonts w:ascii="Cambria Math" w:hAnsi="Cambria Math"/>
              <w:sz w:val="28"/>
              <w:szCs w:val="28"/>
            </w:rPr>
            <m:t>=</m:t>
          </m:r>
          <m:d>
            <m:dPr>
              <m:begChr m:val="{"/>
              <m:endChr m:val="}"/>
              <m:ctrlPr>
                <w:rPr>
                  <w:rFonts w:ascii="Cambria Math" w:hAnsi="Cambria Math"/>
                  <w:i/>
                  <w:sz w:val="28"/>
                  <w:szCs w:val="28"/>
                </w:rPr>
              </m:ctrlPr>
            </m:dPr>
            <m:e>
              <m:f>
                <m:fPr>
                  <m:type m:val="noBar"/>
                  <m:ctrlPr>
                    <w:rPr>
                      <w:rFonts w:ascii="Cambria Math" w:hAnsi="Cambria Math"/>
                      <w:i/>
                      <w:sz w:val="28"/>
                      <w:szCs w:val="28"/>
                    </w:rPr>
                  </m:ctrlPr>
                </m:fPr>
                <m:num>
                  <m:r>
                    <w:rPr>
                      <w:rFonts w:ascii="Cambria Math" w:hAnsi="Cambria Math"/>
                      <w:sz w:val="28"/>
                      <w:szCs w:val="28"/>
                    </w:rPr>
                    <m:t>0, C = ∅</m:t>
                  </m:r>
                </m:num>
                <m:den>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1-K</m:t>
                      </m:r>
                    </m:den>
                  </m:f>
                  <m:nary>
                    <m:naryPr>
                      <m:chr m:val="∑"/>
                      <m:limLoc m:val="undOvr"/>
                      <m:supHide m:val="1"/>
                      <m:ctrlPr>
                        <w:rPr>
                          <w:rFonts w:ascii="Cambria Math" w:hAnsi="Cambria Math"/>
                          <w:i/>
                          <w:sz w:val="28"/>
                          <w:szCs w:val="28"/>
                        </w:rPr>
                      </m:ctrlPr>
                    </m:naryPr>
                    <m:sub>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j</m:t>
                          </m:r>
                        </m:sub>
                      </m:sSub>
                      <m:r>
                        <w:rPr>
                          <w:rFonts w:ascii="Cambria Math" w:hAnsi="Cambria Math"/>
                          <w:sz w:val="28"/>
                          <w:szCs w:val="28"/>
                        </w:rPr>
                        <m:t>=C</m:t>
                      </m:r>
                    </m:sub>
                    <m:sup/>
                    <m:e>
                      <m:sSub>
                        <m:sSubPr>
                          <m:ctrlPr>
                            <w:rPr>
                              <w:rFonts w:ascii="Cambria Math" w:hAnsi="Cambria Math"/>
                              <w:i/>
                              <w:sz w:val="28"/>
                              <w:szCs w:val="28"/>
                            </w:rPr>
                          </m:ctrlPr>
                        </m:sSubPr>
                        <m:e>
                          <m:r>
                            <w:rPr>
                              <w:rFonts w:ascii="Cambria Math" w:hAnsi="Cambria Math"/>
                              <w:sz w:val="28"/>
                              <w:szCs w:val="28"/>
                            </w:rPr>
                            <m:t>M</m:t>
                          </m:r>
                        </m:e>
                        <m:sub>
                          <m:r>
                            <w:rPr>
                              <w:rFonts w:ascii="Cambria Math" w:hAnsi="Cambria Math"/>
                              <w:sz w:val="28"/>
                              <w:szCs w:val="28"/>
                            </w:rPr>
                            <m: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M</m:t>
                          </m:r>
                        </m:e>
                        <m:sub>
                          <m:r>
                            <w:rPr>
                              <w:rFonts w:ascii="Cambria Math" w:hAnsi="Cambria Math"/>
                              <w:sz w:val="28"/>
                              <w:szCs w:val="28"/>
                            </w:rPr>
                            <m: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j</m:t>
                          </m:r>
                        </m:sub>
                      </m:sSub>
                      <m:r>
                        <w:rPr>
                          <w:rFonts w:ascii="Cambria Math" w:hAnsi="Cambria Math"/>
                          <w:sz w:val="28"/>
                          <w:szCs w:val="28"/>
                        </w:rPr>
                        <m:t>), C≠∅</m:t>
                      </m:r>
                    </m:e>
                  </m:nary>
                </m:den>
              </m:f>
            </m:e>
          </m:d>
        </m:oMath>
      </m:oMathPara>
    </w:p>
    <w:p w:rsidRPr="00C94603" w:rsidR="003B6A1A" w:rsidP="001E7146" w:rsidRDefault="003B6A1A" w14:paraId="098E778A" w14:textId="77777777">
      <w:pPr>
        <w:ind w:firstLine="0"/>
        <w:rPr>
          <w:rFonts w:ascii="Comic Sans MS" w:hAnsi="Comic Sans MS"/>
          <w:sz w:val="28"/>
          <w:szCs w:val="28"/>
        </w:rPr>
      </w:pPr>
    </w:p>
    <w:p w:rsidR="00767280" w:rsidP="00767280" w:rsidRDefault="00767280" w14:paraId="773DF621" w14:textId="0C45BAD9">
      <w:pPr>
        <w:ind w:firstLine="0"/>
      </w:pPr>
      <w:r>
        <w:t>Trong đó</w:t>
      </w:r>
    </w:p>
    <w:p w:rsidR="00526595" w:rsidP="00526595" w:rsidRDefault="00526595" w14:paraId="7C3B1FA9" w14:textId="2BC56ACB">
      <w:pPr>
        <w:ind w:firstLine="0"/>
      </w:pPr>
      <w:r>
        <w:t>A</w:t>
      </w:r>
      <w:r w:rsidR="005A2C8F">
        <w:softHyphen/>
      </w:r>
      <w:r w:rsidR="001E7146">
        <w:rPr>
          <w:vertAlign w:val="subscript"/>
        </w:rPr>
        <w:t>i</w:t>
      </w:r>
      <w:r w:rsidR="00E5643A">
        <w:t xml:space="preserve"> và B</w:t>
      </w:r>
      <w:r w:rsidR="001E7146">
        <w:rPr>
          <w:vertAlign w:val="subscript"/>
        </w:rPr>
        <w:t>j</w:t>
      </w:r>
      <w:r w:rsidR="00E5643A">
        <w:t xml:space="preserve"> là các mệnh đề cháy hoặc không cháy của </w:t>
      </w:r>
      <w:r w:rsidR="00FE123D">
        <w:t>2 cảm biến khác nhau.</w:t>
      </w:r>
    </w:p>
    <w:p w:rsidR="002913FC" w:rsidP="002913FC" w:rsidRDefault="002913FC" w14:paraId="55773586" w14:textId="4994B78A">
      <w:pPr>
        <w:ind w:firstLine="0"/>
      </w:pPr>
      <w:r>
        <w:t>Quy tắc đưa ra xác suất của tập hợp chéo của hai tập hợp ban đầu.</w:t>
      </w:r>
      <w:r w:rsidR="00187CA1">
        <w:t xml:space="preserve"> </w:t>
      </w:r>
      <w:r>
        <w:t>Hệ số K đảm bảo M(C) ≤ 1.</w:t>
      </w:r>
      <w:r w:rsidR="00187CA1">
        <w:t xml:space="preserve"> </w:t>
      </w:r>
      <w:r>
        <w:t>Trong phương trình (4), nếu K ≠ 1, M thực hiện một phép gán xác suất cơ bản nhất định. Mặt khác,</w:t>
      </w:r>
      <w:r w:rsidR="00A55DB9">
        <w:t xml:space="preserve"> </w:t>
      </w:r>
      <w:r>
        <w:t>nếu K = 1, ta coi M</w:t>
      </w:r>
      <w:r w:rsidR="001E7146">
        <w:rPr>
          <w:vertAlign w:val="subscript"/>
        </w:rPr>
        <w:t>1</w:t>
      </w:r>
      <w:r>
        <w:t xml:space="preserve"> và M</w:t>
      </w:r>
      <w:r w:rsidR="001E7146">
        <w:rPr>
          <w:vertAlign w:val="subscript"/>
        </w:rPr>
        <w:t>2</w:t>
      </w:r>
      <w:r>
        <w:t xml:space="preserve"> trái ngược nhau và không thể kết hợp hai cơ sở</w:t>
      </w:r>
      <w:r w:rsidR="00400055">
        <w:t xml:space="preserve"> </w:t>
      </w:r>
      <w:r>
        <w:t>bài tập xác suất. Đối với nhiều chứng cứ, chúng ta có thể kết hợp các chứng cứ thành mộ</w:t>
      </w:r>
      <w:r w:rsidR="00FD3D94">
        <w:t>t</w:t>
      </w:r>
      <w:r>
        <w:t xml:space="preserve">. </w:t>
      </w:r>
      <w:r w:rsidR="0010434A">
        <w:t xml:space="preserve">Hệ thống đa cảm biến có bốn cảm biến để </w:t>
      </w:r>
      <w:r w:rsidR="00AD5CBB">
        <w:t>quy đổi ra bốn xác suất cháy</w:t>
      </w:r>
      <w:r>
        <w:t>; chúng được kết hợp từng bước một.</w:t>
      </w:r>
      <w:r w:rsidR="00400055">
        <w:t xml:space="preserve"> </w:t>
      </w:r>
      <w:r>
        <w:t>Có</w:t>
      </w:r>
      <w:r w:rsidR="0008056E">
        <w:t xml:space="preserve"> bốn</w:t>
      </w:r>
      <w:r>
        <w:t xml:space="preserve"> thuộc tính cơ bản của lý thuyết bằng chứng D-S.</w:t>
      </w:r>
    </w:p>
    <w:p w:rsidR="00FE6963" w:rsidP="00FE6963" w:rsidRDefault="00FE6963" w14:paraId="1E3F1811" w14:textId="2D405842">
      <w:pPr>
        <w:ind w:firstLine="0"/>
        <w:jc w:val="center"/>
      </w:pPr>
    </w:p>
    <w:p w:rsidRPr="003B6A1A" w:rsidR="000931EC" w:rsidP="000931EC" w:rsidRDefault="000931EC" w14:paraId="4D8EE89D" w14:textId="4B7DE45E">
      <w:pPr>
        <w:ind w:firstLine="0"/>
        <w:rPr>
          <w:rFonts w:ascii="Comic Sans MS" w:hAnsi="Comic Sans MS"/>
          <w:sz w:val="28"/>
          <w:szCs w:val="28"/>
        </w:rPr>
      </w:pPr>
      <m:oMathPara>
        <m:oMath>
          <m:r>
            <w:rPr>
              <w:rFonts w:ascii="Cambria Math" w:hAnsi="Cambria Math"/>
              <w:sz w:val="28"/>
              <w:szCs w:val="28"/>
            </w:rPr>
            <m:t>M</m:t>
          </m:r>
          <m:d>
            <m:dPr>
              <m:ctrlPr>
                <w:rPr>
                  <w:rFonts w:ascii="Cambria Math" w:hAnsi="Cambria Math"/>
                  <w:i/>
                  <w:sz w:val="28"/>
                  <w:szCs w:val="28"/>
                </w:rPr>
              </m:ctrlPr>
            </m:dPr>
            <m:e>
              <m:r>
                <w:rPr>
                  <w:rFonts w:ascii="Cambria Math" w:hAnsi="Cambria Math"/>
                  <w:sz w:val="28"/>
                  <w:szCs w:val="28"/>
                </w:rPr>
                <m:t>C</m:t>
              </m:r>
            </m:e>
          </m:d>
          <m:r>
            <w:rPr>
              <w:rFonts w:ascii="Cambria Math" w:hAnsi="Cambria Math"/>
              <w:sz w:val="28"/>
              <w:szCs w:val="28"/>
            </w:rPr>
            <m:t>=</m:t>
          </m:r>
          <m:d>
            <m:dPr>
              <m:begChr m:val="{"/>
              <m:endChr m:val="}"/>
              <m:ctrlPr>
                <w:rPr>
                  <w:rFonts w:ascii="Cambria Math" w:hAnsi="Cambria Math"/>
                  <w:i/>
                  <w:sz w:val="28"/>
                  <w:szCs w:val="28"/>
                </w:rPr>
              </m:ctrlPr>
            </m:dPr>
            <m:e>
              <m:f>
                <m:fPr>
                  <m:type m:val="noBar"/>
                  <m:ctrlPr>
                    <w:rPr>
                      <w:rFonts w:ascii="Cambria Math" w:hAnsi="Cambria Math"/>
                      <w:i/>
                      <w:sz w:val="28"/>
                      <w:szCs w:val="28"/>
                    </w:rPr>
                  </m:ctrlPr>
                </m:fPr>
                <m:num>
                  <m:r>
                    <w:rPr>
                      <w:rFonts w:ascii="Cambria Math" w:hAnsi="Cambria Math"/>
                      <w:sz w:val="28"/>
                      <w:szCs w:val="28"/>
                    </w:rPr>
                    <m:t>0 | C = ∅</m:t>
                  </m:r>
                </m:num>
                <m:den>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1-K</m:t>
                      </m:r>
                    </m:den>
                  </m:f>
                  <m:nary>
                    <m:naryPr>
                      <m:chr m:val="∑"/>
                      <m:limLoc m:val="undOvr"/>
                      <m:supHide m:val="1"/>
                      <m:ctrlPr>
                        <w:rPr>
                          <w:rFonts w:ascii="Cambria Math" w:hAnsi="Cambria Math"/>
                          <w:i/>
                          <w:sz w:val="28"/>
                          <w:szCs w:val="28"/>
                        </w:rPr>
                      </m:ctrlPr>
                    </m:naryPr>
                    <m:sub>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j</m:t>
                          </m:r>
                        </m:sub>
                      </m:sSub>
                      <m:r>
                        <w:rPr>
                          <w:rFonts w:ascii="Cambria Math" w:hAnsi="Cambria Math"/>
                          <w:sz w:val="28"/>
                          <w:szCs w:val="28"/>
                        </w:rPr>
                        <m:t>=C</m:t>
                      </m:r>
                    </m:sub>
                    <m:sup/>
                    <m:e>
                      <m:sSub>
                        <m:sSubPr>
                          <m:ctrlPr>
                            <w:rPr>
                              <w:rFonts w:ascii="Cambria Math" w:hAnsi="Cambria Math"/>
                              <w:i/>
                              <w:sz w:val="28"/>
                              <w:szCs w:val="28"/>
                            </w:rPr>
                          </m:ctrlPr>
                        </m:sSubPr>
                        <m:e>
                          <m:r>
                            <w:rPr>
                              <w:rFonts w:ascii="Cambria Math" w:hAnsi="Cambria Math"/>
                              <w:sz w:val="28"/>
                              <w:szCs w:val="28"/>
                            </w:rPr>
                            <m:t>M</m:t>
                          </m:r>
                        </m:e>
                        <m:sub>
                          <m:r>
                            <w:rPr>
                              <w:rFonts w:ascii="Cambria Math" w:hAnsi="Cambria Math"/>
                              <w:sz w:val="28"/>
                              <w:szCs w:val="28"/>
                            </w:rPr>
                            <m: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M</m:t>
                          </m:r>
                        </m:e>
                        <m:sub>
                          <m:r>
                            <w:rPr>
                              <w:rFonts w:ascii="Cambria Math" w:hAnsi="Cambria Math"/>
                              <w:sz w:val="28"/>
                              <w:szCs w:val="28"/>
                            </w:rPr>
                            <m: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j</m:t>
                          </m:r>
                        </m:sub>
                      </m:sSub>
                      <m:r>
                        <w:rPr>
                          <w:rFonts w:ascii="Cambria Math" w:hAnsi="Cambria Math"/>
                          <w:sz w:val="28"/>
                          <w:szCs w:val="28"/>
                        </w:rPr>
                        <m:t>) | C≠∅</m:t>
                      </m:r>
                    </m:e>
                  </m:nary>
                </m:den>
              </m:f>
            </m:e>
          </m:d>
        </m:oMath>
      </m:oMathPara>
    </w:p>
    <w:p w:rsidR="00073717" w:rsidP="00164BBE" w:rsidRDefault="00073717" w14:paraId="6A819214" w14:textId="05E8C309">
      <w:pPr>
        <w:ind w:firstLine="0"/>
      </w:pPr>
    </w:p>
    <w:p w:rsidR="00FE4FEB" w:rsidP="00E02DDE" w:rsidRDefault="00E02DDE" w14:paraId="04CC7721" w14:textId="77777777">
      <w:pPr>
        <w:ind w:firstLine="0"/>
        <w:rPr>
          <w:rFonts w:cs="Times New Roman"/>
        </w:rPr>
      </w:pPr>
      <w:r w:rsidRPr="00B47D15">
        <w:rPr>
          <w:rFonts w:cs="Times New Roman"/>
        </w:rPr>
        <w:t xml:space="preserve">Trong đó K là hệ số đảm bảo cho xác suất M(C ) </w:t>
      </w:r>
      <w:r w:rsidRPr="00B47D15" w:rsidR="00B47D15">
        <w:rPr>
          <w:rFonts w:cs="Times New Roman"/>
        </w:rPr>
        <w:t>≤</w:t>
      </w:r>
      <w:r w:rsidRPr="00B47D15">
        <w:rPr>
          <w:rFonts w:cs="Times New Roman"/>
        </w:rPr>
        <w:t xml:space="preserve"> 1</w:t>
      </w:r>
      <w:r w:rsidR="00FE4FEB">
        <w:rPr>
          <w:rFonts w:cs="Times New Roman"/>
        </w:rPr>
        <w:t>.</w:t>
      </w:r>
    </w:p>
    <w:p w:rsidR="00FE4FEB" w:rsidP="00E02DDE" w:rsidRDefault="00B47D15" w14:paraId="5B487D15" w14:textId="3C78E3EB">
      <w:pPr>
        <w:ind w:firstLine="0"/>
        <w:rPr>
          <w:rFonts w:cs="Times New Roman"/>
        </w:rPr>
      </w:pPr>
      <m:oMath>
        <m:r>
          <w:rPr>
            <w:rFonts w:ascii="Cambria Math" w:hAnsi="Cambria Math" w:cs="Times New Roman"/>
          </w:rPr>
          <m:t>K =</m:t>
        </m:r>
        <m:nary>
          <m:naryPr>
            <m:chr m:val="∑"/>
            <m:limLoc m:val="undOvr"/>
            <m:grow m:val="1"/>
            <m:supHide m:val="1"/>
            <m:ctrlPr>
              <w:rPr>
                <w:rFonts w:ascii="Cambria Math" w:hAnsi="Cambria Math" w:cs="Times New Roman"/>
                <w:i/>
              </w:rPr>
            </m:ctrlPr>
          </m:naryPr>
          <m:sub>
            <m:r>
              <w:rPr>
                <w:rFonts w:ascii="Cambria Math" w:hAnsi="Cambria Math" w:cs="Times New Roman"/>
              </w:rPr>
              <m:t>Ai∩Bj=Ø</m:t>
            </m:r>
          </m:sub>
          <m:sup/>
          <m:e>
            <m:sSub>
              <m:sSubPr>
                <m:ctrlPr>
                  <w:rPr>
                    <w:rFonts w:ascii="Cambria Math" w:hAnsi="Cambria Math" w:cs="Times New Roman"/>
                    <w:i/>
                    <w:iCs/>
                  </w:rPr>
                </m:ctrlPr>
              </m:sSubPr>
              <m:e>
                <m:r>
                  <w:rPr>
                    <w:rFonts w:ascii="Cambria Math" w:hAnsi="Cambria Math" w:cs="Times New Roman"/>
                  </w:rPr>
                  <m:t>M</m:t>
                </m:r>
              </m:e>
              <m:sub>
                <m:r>
                  <w:rPr>
                    <w:rFonts w:ascii="Cambria Math" w:hAnsi="Cambria Math" w:cs="Times New Roman"/>
                  </w:rPr>
                  <m:t>1</m:t>
                </m:r>
              </m:sub>
            </m:sSub>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A</m:t>
                    </m:r>
                  </m:e>
                  <m:sub>
                    <m:r>
                      <w:rPr>
                        <w:rFonts w:ascii="Cambria Math" w:hAnsi="Cambria Math" w:cs="Times New Roman"/>
                      </w:rPr>
                      <m:t>i</m:t>
                    </m:r>
                  </m:sub>
                </m:sSub>
              </m:e>
            </m:d>
            <m:sSub>
              <m:sSubPr>
                <m:ctrlPr>
                  <w:rPr>
                    <w:rFonts w:ascii="Cambria Math" w:hAnsi="Cambria Math" w:cs="Times New Roman"/>
                    <w:i/>
                    <w:iCs/>
                  </w:rPr>
                </m:ctrlPr>
              </m:sSubPr>
              <m:e>
                <m:r>
                  <w:rPr>
                    <w:rFonts w:ascii="Cambria Math" w:hAnsi="Cambria Math" w:cs="Times New Roman"/>
                  </w:rPr>
                  <m:t>M</m:t>
                </m:r>
              </m:e>
              <m:sub>
                <m:r>
                  <w:rPr>
                    <w:rFonts w:ascii="Cambria Math" w:hAnsi="Cambria Math" w:cs="Times New Roman"/>
                  </w:rPr>
                  <m:t>2</m:t>
                </m:r>
              </m:sub>
            </m:sSub>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j</m:t>
                    </m:r>
                  </m:sub>
                </m:sSub>
              </m:e>
            </m:d>
          </m:e>
        </m:nary>
      </m:oMath>
      <w:r>
        <w:rPr>
          <w:rFonts w:cs="Times New Roman"/>
        </w:rPr>
        <w:t xml:space="preserve"> </w:t>
      </w:r>
      <w:r w:rsidRPr="00B47D15" w:rsidR="00E02DDE">
        <w:rPr>
          <w:rFonts w:cs="Times New Roman"/>
        </w:rPr>
        <w:t>.</w:t>
      </w:r>
    </w:p>
    <w:p w:rsidR="00FE4FEB" w:rsidP="00E02DDE" w:rsidRDefault="00FE4FEB" w14:paraId="128F0E34" w14:textId="28CE4BCB">
      <w:pPr>
        <w:ind w:firstLine="0"/>
        <w:rPr>
          <w:rFonts w:cs="Times New Roman"/>
        </w:rPr>
      </w:pPr>
      <w:r>
        <w:rPr>
          <w:rFonts w:cs="Times New Roman"/>
        </w:rPr>
        <w:t>M1(Ai) và M(Bj) là xác suất xảy ra hai sự kiện A</w:t>
      </w:r>
      <w:r w:rsidR="001E7146">
        <w:rPr>
          <w:rFonts w:cs="Times New Roman"/>
          <w:vertAlign w:val="subscript"/>
        </w:rPr>
        <w:t>i</w:t>
      </w:r>
      <w:r>
        <w:rPr>
          <w:rFonts w:cs="Times New Roman"/>
        </w:rPr>
        <w:t xml:space="preserve"> và B</w:t>
      </w:r>
      <w:r w:rsidR="001E7146">
        <w:rPr>
          <w:rFonts w:cs="Times New Roman"/>
          <w:vertAlign w:val="subscript"/>
        </w:rPr>
        <w:t>j</w:t>
      </w:r>
      <w:r w:rsidR="004D76F3">
        <w:rPr>
          <w:rFonts w:cs="Times New Roman"/>
        </w:rPr>
        <w:t xml:space="preserve"> và trong đó </w:t>
      </w:r>
      <w:r w:rsidR="00A710DF">
        <w:rPr>
          <w:rFonts w:cs="Times New Roman"/>
        </w:rPr>
        <w:t>C là gia</w:t>
      </w:r>
      <w:r w:rsidR="009C08C3">
        <w:rPr>
          <w:rFonts w:cs="Times New Roman"/>
        </w:rPr>
        <w:t xml:space="preserve">o </w:t>
      </w:r>
      <w:r w:rsidR="00AE1AC2">
        <w:rPr>
          <w:rFonts w:cs="Times New Roman"/>
        </w:rPr>
        <w:t>của 2 mệnh đề</w:t>
      </w:r>
      <w:r w:rsidR="00065D80">
        <w:rPr>
          <w:rFonts w:cs="Times New Roman"/>
        </w:rPr>
        <w:t xml:space="preserve"> Ai và Bj sao cho </w:t>
      </w:r>
      <w:r w:rsidR="00D8776C">
        <w:rPr>
          <w:rFonts w:cs="Times New Roman"/>
        </w:rPr>
        <w:t>hai mệnh đề có điểm chung.</w:t>
      </w:r>
    </w:p>
    <w:p w:rsidRPr="00B47D15" w:rsidR="00A06F1D" w:rsidP="00E02DDE" w:rsidRDefault="00E02DDE" w14:paraId="49A12141" w14:textId="2D04DEA1">
      <w:pPr>
        <w:ind w:firstLine="0"/>
        <w:rPr>
          <w:rFonts w:cs="Times New Roman"/>
        </w:rPr>
      </w:pPr>
      <w:r w:rsidRPr="00B47D15">
        <w:rPr>
          <w:rFonts w:cs="Times New Roman"/>
        </w:rPr>
        <w:t>Trong phương trình, nếu K ≠ 1, M thực hiện một phép gán xác suất cơ bản nào đó. Mặt khác, nếu K= 1, ta coi M</w:t>
      </w:r>
      <w:r w:rsidR="002533DD">
        <w:rPr>
          <w:rFonts w:cs="Times New Roman"/>
          <w:vertAlign w:val="subscript"/>
        </w:rPr>
        <w:t>1</w:t>
      </w:r>
      <w:r w:rsidRPr="00B47D15">
        <w:rPr>
          <w:rFonts w:cs="Times New Roman"/>
        </w:rPr>
        <w:t xml:space="preserve"> và M</w:t>
      </w:r>
      <w:r w:rsidR="002533DD">
        <w:rPr>
          <w:rFonts w:cs="Times New Roman"/>
          <w:vertAlign w:val="subscript"/>
        </w:rPr>
        <w:t>2</w:t>
      </w:r>
      <w:r w:rsidRPr="00B47D15">
        <w:rPr>
          <w:rFonts w:cs="Times New Roman"/>
        </w:rPr>
        <w:t xml:space="preserve"> trái ngược nhau và không thể kết hợp hai cơ sở bài tập xác suất. Đối với nhiều chứng cứ, chúng ta có thể kết hợp các chứng cứ thành một bởi một. Mỗi hệ thống đa cảm biến có bốn phần bằng chứng; chúng được kết hợp từng bước một. </w:t>
      </w:r>
    </w:p>
    <w:p w:rsidRPr="00B47D15" w:rsidR="00E02DDE" w:rsidP="00E02DDE" w:rsidRDefault="00E02DDE" w14:paraId="43E61AED" w14:textId="4B05906C">
      <w:pPr>
        <w:ind w:firstLine="0"/>
        <w:rPr>
          <w:rFonts w:cs="Times New Roman"/>
        </w:rPr>
      </w:pPr>
      <w:r w:rsidRPr="00B47D15">
        <w:rPr>
          <w:rFonts w:cs="Times New Roman"/>
        </w:rPr>
        <w:t>Có năm thuộc tính cơ bản của lý thuyết bằng chứng D-S.</w:t>
      </w:r>
      <w:r w:rsidR="00D8776C">
        <w:rPr>
          <w:rFonts w:cs="Times New Roman"/>
        </w:rPr>
        <w:t xml:space="preserve"> </w:t>
      </w:r>
      <w:r w:rsidR="006B135F">
        <w:rPr>
          <w:rFonts w:cs="Times New Roman"/>
        </w:rPr>
        <w:t>m</w:t>
      </w:r>
      <w:r w:rsidR="00CF69A6">
        <w:rPr>
          <w:rFonts w:cs="Times New Roman"/>
          <w:vertAlign w:val="subscript"/>
        </w:rPr>
        <w:t>1</w:t>
      </w:r>
      <w:r w:rsidR="006B135F">
        <w:rPr>
          <w:rFonts w:cs="Times New Roman"/>
        </w:rPr>
        <w:t>, m</w:t>
      </w:r>
      <w:r w:rsidR="00CF69A6">
        <w:rPr>
          <w:rFonts w:cs="Times New Roman"/>
          <w:vertAlign w:val="subscript"/>
        </w:rPr>
        <w:t>2</w:t>
      </w:r>
      <w:r w:rsidR="006B135F">
        <w:rPr>
          <w:rFonts w:cs="Times New Roman"/>
        </w:rPr>
        <w:t>, m</w:t>
      </w:r>
      <w:r w:rsidR="00CF69A6">
        <w:rPr>
          <w:rFonts w:cs="Times New Roman"/>
          <w:vertAlign w:val="subscript"/>
        </w:rPr>
        <w:t>3</w:t>
      </w:r>
      <w:r w:rsidR="006B135F">
        <w:rPr>
          <w:rFonts w:cs="Times New Roman"/>
        </w:rPr>
        <w:t xml:space="preserve"> là xác suất </w:t>
      </w:r>
      <w:r w:rsidR="00825D56">
        <w:rPr>
          <w:rFonts w:cs="Times New Roman"/>
        </w:rPr>
        <w:t>cháy từ các cảm biến.</w:t>
      </w:r>
    </w:p>
    <w:p w:rsidRPr="000931EC" w:rsidR="00E02DDE" w:rsidP="00E02DDE" w:rsidRDefault="000F659A" w14:paraId="48988AD6" w14:textId="3A06C06E">
      <w:pPr>
        <w:ind w:firstLine="0"/>
        <w:rPr>
          <w:rFonts w:cs="Times New Roman"/>
          <w:vertAlign w:val="subscript"/>
        </w:rPr>
      </w:pPr>
      <w:r w:rsidRPr="00B47D15">
        <w:rPr>
          <w:rFonts w:cs="Times New Roman"/>
        </w:rPr>
        <w:t xml:space="preserve">a. </w:t>
      </w:r>
      <w:r w:rsidRPr="00B47D15" w:rsidR="00E02DDE">
        <w:rPr>
          <w:rFonts w:cs="Times New Roman"/>
        </w:rPr>
        <w:t>Tính giao hoán:</w:t>
      </w:r>
      <w:r w:rsidR="00C03BC2">
        <w:rPr>
          <w:rFonts w:cs="Times New Roman"/>
        </w:rPr>
        <w:t xml:space="preserv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2</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2</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t>
            </m:r>
          </m:sub>
        </m:sSub>
        <m:r>
          <w:rPr>
            <w:rFonts w:ascii="Cambria Math" w:hAnsi="Cambria Math" w:cs="Times New Roman"/>
          </w:rPr>
          <m:t xml:space="preserve"> </m:t>
        </m:r>
      </m:oMath>
      <w:r w:rsidR="004675A7">
        <w:rPr>
          <w:rFonts w:cs="Times New Roman"/>
        </w:rPr>
        <w:t>.</w:t>
      </w:r>
    </w:p>
    <w:p w:rsidRPr="000931EC" w:rsidR="00E02DDE" w:rsidP="00E02DDE" w:rsidRDefault="00E02DDE" w14:paraId="1F130C03" w14:textId="41C7D925">
      <w:pPr>
        <w:ind w:firstLine="0"/>
        <w:rPr>
          <w:rFonts w:cs="Times New Roman"/>
          <w:vertAlign w:val="subscript"/>
        </w:rPr>
      </w:pPr>
      <w:r w:rsidRPr="00B47D15">
        <w:rPr>
          <w:rFonts w:cs="Times New Roman"/>
        </w:rPr>
        <w:t xml:space="preserve">b. Tính kết hợp: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t>
            </m:r>
          </m:sub>
        </m:sSub>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3</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3</m:t>
            </m:r>
          </m:sub>
        </m:sSub>
      </m:oMath>
      <w:r w:rsidR="002F15FA">
        <w:rPr>
          <w:rFonts w:cs="Times New Roman"/>
        </w:rPr>
        <w:t>.</w:t>
      </w:r>
    </w:p>
    <w:p w:rsidR="00B47D15" w:rsidP="00E02DDE" w:rsidRDefault="00E02DDE" w14:paraId="27716D5A" w14:textId="2F59611E">
      <w:pPr>
        <w:ind w:firstLine="0"/>
        <w:rPr>
          <w:rFonts w:cs="Times New Roman"/>
        </w:rPr>
      </w:pPr>
      <w:r w:rsidRPr="00E02DDE">
        <w:rPr>
          <w:rFonts w:cs="Times New Roman"/>
        </w:rPr>
        <w:t>c. Đơn điệu: Giả sử m</w:t>
      </w:r>
      <w:r w:rsidR="000931EC">
        <w:rPr>
          <w:rFonts w:cs="Times New Roman"/>
          <w:vertAlign w:val="subscript"/>
        </w:rPr>
        <w:t>1</w:t>
      </w:r>
      <w:r w:rsidRPr="00E02DDE">
        <w:rPr>
          <w:rFonts w:cs="Times New Roman"/>
        </w:rPr>
        <w:t xml:space="preserve"> và m</w:t>
      </w:r>
      <w:r w:rsidR="000931EC">
        <w:rPr>
          <w:rFonts w:cs="Times New Roman"/>
          <w:vertAlign w:val="subscript"/>
        </w:rPr>
        <w:t>2</w:t>
      </w:r>
      <w:r w:rsidRPr="00E02DDE">
        <w:rPr>
          <w:rFonts w:cs="Times New Roman"/>
        </w:rPr>
        <w:t xml:space="preserve"> đơn điệu, khi áp dụng quy tắc để sinh ra một m</w:t>
      </w:r>
      <w:r w:rsidR="000931EC">
        <w:rPr>
          <w:rFonts w:cs="Times New Roman"/>
          <w:vertAlign w:val="subscript"/>
        </w:rPr>
        <w:t>3</w:t>
      </w:r>
      <w:r w:rsidRPr="00E02DDE">
        <w:rPr>
          <w:rFonts w:cs="Times New Roman"/>
        </w:rPr>
        <w:t xml:space="preserve"> tổng hợp mới; m</w:t>
      </w:r>
      <w:r w:rsidR="000931EC">
        <w:rPr>
          <w:rFonts w:cs="Times New Roman"/>
          <w:vertAlign w:val="subscript"/>
        </w:rPr>
        <w:t>3</w:t>
      </w:r>
      <w:r w:rsidRPr="00E02DDE">
        <w:rPr>
          <w:rFonts w:cs="Times New Roman"/>
        </w:rPr>
        <w:t xml:space="preserve"> cũng đơn điệu.</w:t>
      </w:r>
    </w:p>
    <w:p w:rsidRPr="00E02DDE" w:rsidR="00E02DDE" w:rsidP="00E02DDE" w:rsidRDefault="006523D9" w14:paraId="7B264FAF" w14:textId="198BE7C2">
      <w:pPr>
        <w:ind w:firstLine="0"/>
        <w:rPr>
          <w:rFonts w:cs="Times New Roman"/>
        </w:rPr>
      </w:pPr>
      <w:r>
        <w:rPr>
          <w:rFonts w:cs="Times New Roman"/>
        </w:rPr>
        <w:t>d</w:t>
      </w:r>
      <w:r w:rsidRPr="00E02DDE" w:rsidR="00E02DDE">
        <w:rPr>
          <w:rFonts w:cs="Times New Roman"/>
        </w:rPr>
        <w:t>. Đẳng thức: Cho hàm phân phối cơ bản m</w:t>
      </w:r>
      <w:r w:rsidR="000931EC">
        <w:rPr>
          <w:rFonts w:cs="Times New Roman"/>
          <w:vertAlign w:val="subscript"/>
        </w:rPr>
        <w:t>0</w:t>
      </w:r>
      <w:r w:rsidRPr="00E02DDE" w:rsidR="00E02DDE">
        <w:rPr>
          <w:rFonts w:cs="Times New Roman"/>
        </w:rPr>
        <w:t>: 2Θ → [0, 1] rỗng; có, m</w:t>
      </w:r>
      <w:r w:rsidR="000931EC">
        <w:rPr>
          <w:rFonts w:cs="Times New Roman"/>
          <w:vertAlign w:val="subscript"/>
        </w:rPr>
        <w:t>0</w:t>
      </w:r>
      <w:r w:rsidRPr="00E02DDE" w:rsidR="00E02DDE">
        <w:rPr>
          <w:rFonts w:cs="Times New Roman"/>
        </w:rPr>
        <w:t xml:space="preserve"> (Θ) = 1,</w:t>
      </w:r>
    </w:p>
    <w:p w:rsidRPr="00E02DDE" w:rsidR="00E02DDE" w:rsidP="00E02DDE" w:rsidRDefault="00E02DDE" w14:paraId="07CBDBD9" w14:textId="26013CA4">
      <w:pPr>
        <w:ind w:firstLine="0"/>
        <w:rPr>
          <w:rFonts w:cs="Times New Roman"/>
        </w:rPr>
      </w:pPr>
      <w:r w:rsidRPr="00E02DDE">
        <w:rPr>
          <w:rFonts w:cs="Times New Roman"/>
        </w:rPr>
        <w:t xml:space="preserve">m(khác) = 0; với tất cả các hàm xác suất cơ bản m, ta có m </w:t>
      </w:r>
      <m:oMath>
        <m:r>
          <w:rPr>
            <w:rFonts w:ascii="Cambria Math" w:hAnsi="Cambria Math" w:cs="Times New Roman"/>
          </w:rPr>
          <m:t xml:space="preserve">⊕ </m:t>
        </m:r>
      </m:oMath>
      <w:r w:rsidRPr="00E02DDE">
        <w:rPr>
          <w:rFonts w:cs="Times New Roman"/>
        </w:rPr>
        <w:t xml:space="preserve"> m</w:t>
      </w:r>
      <w:r w:rsidR="000931EC">
        <w:rPr>
          <w:rFonts w:cs="Times New Roman"/>
          <w:vertAlign w:val="subscript"/>
        </w:rPr>
        <w:t>0</w:t>
      </w:r>
      <w:r w:rsidRPr="00E02DDE">
        <w:rPr>
          <w:rFonts w:cs="Times New Roman"/>
        </w:rPr>
        <w:t xml:space="preserve"> = m; m</w:t>
      </w:r>
      <w:r w:rsidR="000931EC">
        <w:rPr>
          <w:rFonts w:cs="Times New Roman"/>
          <w:vertAlign w:val="subscript"/>
        </w:rPr>
        <w:t>0</w:t>
      </w:r>
      <w:r w:rsidRPr="00E02DDE">
        <w:rPr>
          <w:rFonts w:cs="Times New Roman"/>
        </w:rPr>
        <w:t xml:space="preserve"> là</w:t>
      </w:r>
    </w:p>
    <w:p w:rsidRPr="00E02DDE" w:rsidR="00E02DDE" w:rsidP="00E02DDE" w:rsidRDefault="00E02DDE" w14:paraId="32BDBD45" w14:textId="01122C96">
      <w:pPr>
        <w:ind w:firstLine="0"/>
        <w:rPr>
          <w:rFonts w:cs="Times New Roman"/>
        </w:rPr>
      </w:pPr>
      <w:r w:rsidRPr="00E02DDE">
        <w:rPr>
          <w:rFonts w:cs="Times New Roman"/>
        </w:rPr>
        <w:t>chỉ gán xác suất cơ bản thỏa mãn công thức.</w:t>
      </w:r>
    </w:p>
    <w:p w:rsidR="00E02DDE" w:rsidP="00E02DDE" w:rsidRDefault="006523D9" w14:paraId="0C8EDB76" w14:textId="41004444">
      <w:pPr>
        <w:ind w:firstLine="0"/>
        <w:rPr>
          <w:rFonts w:cs="Times New Roman"/>
        </w:rPr>
      </w:pPr>
      <w:r>
        <w:rPr>
          <w:rFonts w:cs="Times New Roman"/>
        </w:rPr>
        <w:t>e</w:t>
      </w:r>
      <w:r w:rsidRPr="00E02DDE" w:rsidR="00E02DDE">
        <w:rPr>
          <w:rFonts w:cs="Times New Roman"/>
        </w:rPr>
        <w:t>. Khả năng chống phân cực: Lý thuyết bằng chứng về sự phân cực có nghĩa là đối với một mệnh đề,</w:t>
      </w:r>
      <w:r w:rsidR="000F659A">
        <w:rPr>
          <w:rFonts w:cs="Times New Roman"/>
        </w:rPr>
        <w:t xml:space="preserve"> </w:t>
      </w:r>
      <w:r w:rsidRPr="00E02DDE" w:rsidR="00E02DDE">
        <w:rPr>
          <w:rFonts w:cs="Times New Roman"/>
        </w:rPr>
        <w:t>khi có ý kiến ​​chuyên gia sẽ tạo ra hiệu ứng tổng hợp thuyết phục hơn là chỉ</w:t>
      </w:r>
      <w:r w:rsidR="000F659A">
        <w:rPr>
          <w:rFonts w:cs="Times New Roman"/>
        </w:rPr>
        <w:t xml:space="preserve"> </w:t>
      </w:r>
      <w:r w:rsidRPr="00E02DDE" w:rsidR="00E02DDE">
        <w:rPr>
          <w:rFonts w:cs="Times New Roman"/>
        </w:rPr>
        <w:t>cái một.</w:t>
      </w:r>
    </w:p>
    <w:p w:rsidR="00BB7FF9" w:rsidP="00BB7FF9" w:rsidRDefault="00BB7FF9" w14:paraId="1B34B8CF" w14:textId="41004444">
      <w:pPr>
        <w:pStyle w:val="Heading3"/>
        <w:numPr>
          <w:ilvl w:val="2"/>
          <w:numId w:val="0"/>
        </w:numPr>
        <w:ind w:left="2444" w:hanging="2018"/>
        <w:rPr>
          <w:rFonts w:cs="Times New Roman"/>
        </w:rPr>
      </w:pPr>
      <w:bookmarkStart w:name="_Toc140909029" w:id="64"/>
      <w:r>
        <w:rPr>
          <w:rFonts w:cs="Times New Roman"/>
        </w:rPr>
        <w:t>3.1.2 Sơ đồ thuật toán</w:t>
      </w:r>
      <w:bookmarkEnd w:id="64"/>
    </w:p>
    <w:p w:rsidR="003C2878" w:rsidP="003C2878" w:rsidRDefault="00497EFE" w14:paraId="07381A12" w14:textId="77777777">
      <w:pPr>
        <w:keepNext/>
        <w:jc w:val="center"/>
      </w:pPr>
      <w:r w:rsidRPr="00497EFE">
        <w:rPr>
          <w:noProof/>
        </w:rPr>
        <w:drawing>
          <wp:inline distT="0" distB="0" distL="0" distR="0" wp14:anchorId="539EE553" wp14:editId="1585099A">
            <wp:extent cx="3020291" cy="7043633"/>
            <wp:effectExtent l="0" t="0" r="8890" b="5080"/>
            <wp:docPr id="1448602510" name="Picture 1448602510" descr="A diagram of a f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602510" name="Picture 1" descr="A diagram of a fire&#10;&#10;Description automatically generated"/>
                    <pic:cNvPicPr/>
                  </pic:nvPicPr>
                  <pic:blipFill>
                    <a:blip r:embed="rId36"/>
                    <a:stretch>
                      <a:fillRect/>
                    </a:stretch>
                  </pic:blipFill>
                  <pic:spPr>
                    <a:xfrm>
                      <a:off x="0" y="0"/>
                      <a:ext cx="3026654" cy="7058473"/>
                    </a:xfrm>
                    <a:prstGeom prst="rect">
                      <a:avLst/>
                    </a:prstGeom>
                  </pic:spPr>
                </pic:pic>
              </a:graphicData>
            </a:graphic>
          </wp:inline>
        </w:drawing>
      </w:r>
    </w:p>
    <w:p w:rsidR="00253F47" w:rsidP="00C714F6" w:rsidRDefault="003C2878" w14:paraId="04774388" w14:textId="1620D11A">
      <w:pPr>
        <w:pStyle w:val="Caption"/>
      </w:pPr>
      <w:bookmarkStart w:name="_Toc140909056" w:id="65"/>
      <w:r>
        <w:t>Hình 3</w:t>
      </w:r>
      <w:r w:rsidR="00C65143">
        <w:t>.</w:t>
      </w:r>
      <w:r w:rsidR="00C65143">
        <w:fldChar w:fldCharType="begin"/>
      </w:r>
      <w:r w:rsidR="00C65143">
        <w:instrText xml:space="preserve"> SEQ Hình \* ARABIC \s 1 </w:instrText>
      </w:r>
      <w:r w:rsidR="00C65143">
        <w:fldChar w:fldCharType="separate"/>
      </w:r>
      <w:r w:rsidR="00EC17BA">
        <w:rPr>
          <w:noProof/>
        </w:rPr>
        <w:t>2</w:t>
      </w:r>
      <w:r w:rsidR="00C65143">
        <w:fldChar w:fldCharType="end"/>
      </w:r>
      <w:r>
        <w:t xml:space="preserve"> Lưu đồ thuật toán</w:t>
      </w:r>
      <w:bookmarkEnd w:id="65"/>
    </w:p>
    <w:p w:rsidR="00253F47" w:rsidRDefault="00253F47" w14:paraId="1A94D473" w14:textId="77777777">
      <w:pPr>
        <w:rPr>
          <w:b/>
          <w:bCs/>
          <w:sz w:val="24"/>
          <w:szCs w:val="18"/>
        </w:rPr>
      </w:pPr>
      <w:r>
        <w:br w:type="page"/>
      </w:r>
    </w:p>
    <w:p w:rsidR="00127CE9" w:rsidP="00C714F6" w:rsidRDefault="00127CE9" w14:paraId="1CBE6445" w14:textId="77777777">
      <w:pPr>
        <w:pStyle w:val="Caption"/>
      </w:pPr>
    </w:p>
    <w:p w:rsidR="007F1FD6" w:rsidP="00127CE9" w:rsidRDefault="001A2BD3" w14:paraId="44B87BE7" w14:textId="41059489">
      <w:r>
        <w:t>Chuyển đổi các giá trị đo thông số khí thành các hàm xác suất</w:t>
      </w:r>
      <w:r w:rsidR="00DF45F0">
        <w:t>.</w:t>
      </w:r>
    </w:p>
    <w:p w:rsidRPr="003C3501" w:rsidR="00C1401F" w:rsidP="00127CE9" w:rsidRDefault="00A11279" w14:paraId="380BF30B" w14:textId="5C020D1F">
      <w:pPr>
        <w:rPr>
          <w:vertAlign w:val="subscript"/>
        </w:rPr>
      </w:pPr>
      <m:oMath>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1</m:t>
            </m:r>
          </m:sub>
        </m:sSub>
      </m:oMath>
      <w:r w:rsidR="00C1401F">
        <w:t xml:space="preserve">(temperature) = </w:t>
      </w:r>
      <w:r w:rsidR="00421959">
        <w:t>(temperature – 20)/</w:t>
      </w:r>
      <w:r w:rsidR="00B96D80">
        <w:t>(85-20)</w:t>
      </w:r>
      <w:r w:rsidR="00421959">
        <w:t>.</w:t>
      </w:r>
      <w:r w:rsidR="007F748C">
        <w:t xml:space="preserve"> </w:t>
      </w:r>
      <m:oMath>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1</m:t>
            </m:r>
          </m:sub>
        </m:sSub>
      </m:oMath>
      <w:r w:rsidR="007F748C">
        <w:t xml:space="preserve">(temperature) là xác suất </w:t>
      </w:r>
      <w:r w:rsidR="00624B80">
        <w:t>của nhiệt độ và temperature là nhiệt độ đo từ cảm biến.</w:t>
      </w:r>
      <w:r w:rsidR="00A36410">
        <w:rPr>
          <w:lang w:val="vi-VN"/>
        </w:rPr>
        <w:t xml:space="preserve"> </w:t>
      </w:r>
      <w:r w:rsidR="008D7A93">
        <w:t>Ta coi xác suất c</w:t>
      </w:r>
      <w:r w:rsidR="005E5866">
        <w:t>háy của cảm biến nhiệt độ</w:t>
      </w:r>
      <w:r w:rsidR="0009721B">
        <w:t xml:space="preserve"> từ 20</w:t>
      </w:r>
      <w:r w:rsidR="00B143E0">
        <w:t xml:space="preserve"> </w:t>
      </w:r>
      <w:r w:rsidRPr="00B143E0" w:rsidR="00B143E0">
        <w:t>°C</w:t>
      </w:r>
      <w:r w:rsidR="00B143E0">
        <w:t xml:space="preserve"> đến </w:t>
      </w:r>
      <w:r w:rsidR="00B96D80">
        <w:t xml:space="preserve">85 </w:t>
      </w:r>
      <w:r w:rsidRPr="00B96D80" w:rsidR="00B96D80">
        <w:t>°C</w:t>
      </w:r>
      <w:r w:rsidR="00B96D80">
        <w:t>.</w:t>
      </w:r>
    </w:p>
    <w:p w:rsidR="00421959" w:rsidP="00127CE9" w:rsidRDefault="00A11279" w14:paraId="1E0D61D2" w14:textId="53DA600E">
      <m:oMath>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2</m:t>
            </m:r>
          </m:sub>
        </m:sSub>
      </m:oMath>
      <w:r w:rsidR="00421959">
        <w:t xml:space="preserve">(humidity) = </w:t>
      </w:r>
      <w:r w:rsidR="00376DAE">
        <w:t>1-(humidity/100).</w:t>
      </w:r>
      <w:r w:rsidR="00624B80">
        <w:t xml:space="preserve"> </w:t>
      </w:r>
      <m:oMath>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2</m:t>
            </m:r>
          </m:sub>
        </m:sSub>
      </m:oMath>
      <w:r w:rsidR="00624B80">
        <w:t xml:space="preserve">(humidity) là xác suất của độ ẩm và </w:t>
      </w:r>
      <w:r w:rsidR="001F3DAB">
        <w:t xml:space="preserve">humidity        </w:t>
      </w:r>
      <w:r w:rsidR="00624B80">
        <w:t xml:space="preserve">là nhiệt độ </w:t>
      </w:r>
      <w:r w:rsidR="001F3DAB">
        <w:t>ẩm đo</w:t>
      </w:r>
      <w:r w:rsidR="00624B80">
        <w:t xml:space="preserve"> từ cảm biến.</w:t>
      </w:r>
      <w:r w:rsidR="00040EA9">
        <w:t xml:space="preserve"> Giá trị </w:t>
      </w:r>
      <w:r w:rsidR="00F45B59">
        <w:t>độ ẩm từ 0 đến 100</w:t>
      </w:r>
      <w:r w:rsidR="00D31646">
        <w:t>, nhưng cháy càng lớn thì độ ẩm càng giảm</w:t>
      </w:r>
      <w:r w:rsidR="00C92940">
        <w:t xml:space="preserve"> </w:t>
      </w:r>
      <w:r w:rsidR="008D2BF3">
        <w:t>nên có công thức trên.</w:t>
      </w:r>
    </w:p>
    <w:p w:rsidR="00250051" w:rsidP="00250051" w:rsidRDefault="00A11279" w14:paraId="353AC7BB" w14:textId="4199B197">
      <m:oMath>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3</m:t>
            </m:r>
          </m:sub>
        </m:sSub>
      </m:oMath>
      <w:r w:rsidR="00376DAE">
        <w:t xml:space="preserve">(co2) = </w:t>
      </w:r>
      <w:r w:rsidR="00250051">
        <w:t>(co2-400)/</w:t>
      </w:r>
      <w:r w:rsidR="008D2BF3">
        <w:t>(</w:t>
      </w:r>
      <w:r w:rsidR="00250051">
        <w:t>5000</w:t>
      </w:r>
      <w:r w:rsidR="008D2BF3">
        <w:t>-400)</w:t>
      </w:r>
      <w:r w:rsidR="00250051">
        <w:t>.</w:t>
      </w:r>
      <w:r w:rsidR="001F3DAB">
        <w:t xml:space="preserve"> </w:t>
      </w:r>
      <m:oMath>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3</m:t>
            </m:r>
          </m:sub>
        </m:sSub>
      </m:oMath>
      <w:r w:rsidR="001F3DAB">
        <w:t xml:space="preserve">(co2) là xác suất của nồng độ co2 và co2 là </w:t>
      </w:r>
      <w:r w:rsidR="00BB43BE">
        <w:t>nồng độ co2 đo từ cảm biến</w:t>
      </w:r>
      <w:r w:rsidR="001F3DAB">
        <w:t>.</w:t>
      </w:r>
      <w:r w:rsidR="002D41E9">
        <w:t xml:space="preserve"> Cảm biến đo từ 400ppm đến 5000ppm, khi có cháy thì co2 tăng </w:t>
      </w:r>
      <w:r w:rsidR="002805DA">
        <w:t>nên có công thức trên.</w:t>
      </w:r>
    </w:p>
    <w:p w:rsidR="00250051" w:rsidP="00250051" w:rsidRDefault="00250051" w14:paraId="3DB60E3C" w14:textId="796B69A7">
      <w:r>
        <w:t>M</w:t>
      </w:r>
      <w:r w:rsidRPr="00742FA3" w:rsidR="00742FA3">
        <w:rPr>
          <w:vertAlign w:val="subscript"/>
        </w:rPr>
        <w:t>4</w:t>
      </w:r>
      <w:r>
        <w:t xml:space="preserve">(dust) = </w:t>
      </w:r>
      <w:r w:rsidR="007F748C">
        <w:t>dust/1000.</w:t>
      </w:r>
      <w:r w:rsidR="00BB43BE">
        <w:t xml:space="preserve"> M</w:t>
      </w:r>
      <w:r w:rsidRPr="00A46223" w:rsidR="00BB43BE">
        <w:rPr>
          <w:vertAlign w:val="subscript"/>
        </w:rPr>
        <w:t>4</w:t>
      </w:r>
      <w:r w:rsidR="00BB43BE">
        <w:t>(dust) là xác suất của nồng độ bụi và dust là độ bụi đo từ cảm biến.</w:t>
      </w:r>
      <w:r w:rsidR="002805DA">
        <w:t xml:space="preserve"> </w:t>
      </w:r>
      <w:r w:rsidR="005A472C">
        <w:t xml:space="preserve">Khi có cháy thì nồng độ bụi tăng theo và cảm biến đo </w:t>
      </w:r>
      <w:r w:rsidR="00354538">
        <w:t>nồng độ bụi từ 0 đến 1000ppm</w:t>
      </w:r>
      <w:r w:rsidR="00655360">
        <w:t xml:space="preserve"> và coi 1000ppm là giá trị max của dust</w:t>
      </w:r>
      <w:r w:rsidR="00354538">
        <w:t>.</w:t>
      </w:r>
    </w:p>
    <w:p w:rsidR="00BB43BE" w:rsidP="00250051" w:rsidRDefault="00E27298" w14:paraId="4D990F88" w14:textId="40964618">
      <w:r>
        <w:t xml:space="preserve">Dung hợp xác suất cháy của hai cảm biến nhiệt độ và độ ẩm vào </w:t>
      </w:r>
      <w:r w:rsidR="00213BF8">
        <w:t xml:space="preserve">một biến trung gian DS_fire. Tiếp tục dung hợp xác suất cháy cảm biến co2 với </w:t>
      </w:r>
      <w:r w:rsidR="00456489">
        <w:t xml:space="preserve">xác suất cháy của biến DS_fire và lưu vào biến DS_fire. </w:t>
      </w:r>
      <w:r w:rsidR="00FA53B0">
        <w:t xml:space="preserve">Dung hợp xác suất cháy cảm biến đo độ bụi </w:t>
      </w:r>
      <w:r w:rsidR="005D3E76">
        <w:t xml:space="preserve">và xác suất cháy của biến DS_fire và lưu vào biến DS_fire. Cuối cùng biến DS_fire </w:t>
      </w:r>
      <w:r w:rsidR="008D1F1E">
        <w:t xml:space="preserve">lưu giá trị xác suất cháy sau khi dung hợp xác suất cháy của </w:t>
      </w:r>
      <w:r w:rsidR="0058536F">
        <w:t>bốn cảm biến.</w:t>
      </w:r>
    </w:p>
    <w:p w:rsidRPr="00127CE9" w:rsidR="00DF45F0" w:rsidP="00127CE9" w:rsidRDefault="00DF45F0" w14:paraId="460ECE1A" w14:textId="77777777"/>
    <w:p w:rsidRPr="00E02DDE" w:rsidR="00E02DDE" w:rsidP="00E02DDE" w:rsidRDefault="00E02DDE" w14:paraId="08EC2725" w14:textId="77777777">
      <w:pPr>
        <w:ind w:firstLine="0"/>
        <w:rPr>
          <w:rFonts w:cs="Times New Roman"/>
        </w:rPr>
      </w:pPr>
    </w:p>
    <w:p w:rsidRPr="00323C24" w:rsidR="002273FE" w:rsidP="00164BBE" w:rsidRDefault="002273FE" w14:paraId="7A6CDEA6" w14:textId="3DA68CF4">
      <w:pPr>
        <w:ind w:firstLine="0"/>
      </w:pPr>
      <w:r>
        <w:tab/>
      </w:r>
    </w:p>
    <w:p w:rsidRPr="009E4631" w:rsidR="008468E1" w:rsidP="009E4631" w:rsidRDefault="008468E1" w14:paraId="5503B029" w14:textId="19C180F2"/>
    <w:p w:rsidR="007F7CCE" w:rsidP="007F7CCE" w:rsidRDefault="00BB54CD" w14:paraId="192E484B" w14:textId="60851F33">
      <w:r>
        <w:br w:type="page"/>
      </w:r>
    </w:p>
    <w:p w:rsidR="007F7CCE" w:rsidP="001D6060" w:rsidRDefault="007F7CCE" w14:paraId="2CED155C" w14:textId="6CC633DE">
      <w:pPr>
        <w:pStyle w:val="Heading1"/>
        <w:numPr>
          <w:ilvl w:val="0"/>
          <w:numId w:val="0"/>
        </w:numPr>
        <w:ind w:left="644"/>
        <w:rPr>
          <w:lang w:val="vi-VN"/>
        </w:rPr>
      </w:pPr>
      <w:bookmarkStart w:name="_Toc140909030" w:id="66"/>
      <w:r>
        <w:rPr>
          <w:lang w:val="vi-VN"/>
        </w:rPr>
        <w:t xml:space="preserve">CHƯƠNG </w:t>
      </w:r>
      <w:r w:rsidR="00397CCF">
        <w:t>4</w:t>
      </w:r>
      <w:r>
        <w:rPr>
          <w:lang w:val="vi-VN"/>
        </w:rPr>
        <w:t>. THIẾT KẾ HỆ THỐNG</w:t>
      </w:r>
      <w:bookmarkEnd w:id="66"/>
    </w:p>
    <w:p w:rsidRPr="006A31B5" w:rsidR="007F7CCE" w:rsidP="007F7CCE" w:rsidRDefault="00B82E3F" w14:paraId="73409E0D" w14:textId="13988888">
      <w:pPr>
        <w:pStyle w:val="Heading2"/>
        <w:numPr>
          <w:ilvl w:val="0"/>
          <w:numId w:val="0"/>
        </w:numPr>
      </w:pPr>
      <w:bookmarkStart w:name="_Toc140909031" w:id="67"/>
      <w:r>
        <w:t>4</w:t>
      </w:r>
      <w:r w:rsidR="007F7CCE">
        <w:rPr>
          <w:lang w:val="vi-VN"/>
        </w:rPr>
        <w:t xml:space="preserve">.1 Thiết kế </w:t>
      </w:r>
      <w:r w:rsidR="006A31B5">
        <w:t>phần cứng</w:t>
      </w:r>
      <w:bookmarkEnd w:id="67"/>
    </w:p>
    <w:p w:rsidR="007F7CCE" w:rsidP="007F7CCE" w:rsidRDefault="00B82E3F" w14:paraId="11F7AF1F" w14:textId="58C57FB5">
      <w:pPr>
        <w:pStyle w:val="Heading3"/>
        <w:numPr>
          <w:ilvl w:val="0"/>
          <w:numId w:val="0"/>
        </w:numPr>
        <w:rPr>
          <w:lang w:val="vi-VN"/>
        </w:rPr>
      </w:pPr>
      <w:bookmarkStart w:name="_Toc140909032" w:id="68"/>
      <w:r>
        <w:t>4</w:t>
      </w:r>
      <w:r w:rsidR="007F7CCE">
        <w:rPr>
          <w:lang w:val="vi-VN"/>
        </w:rPr>
        <w:t>.1.1 Phân tích công suất</w:t>
      </w:r>
      <w:bookmarkEnd w:id="68"/>
    </w:p>
    <w:p w:rsidR="00D422B2" w:rsidP="003D662B" w:rsidRDefault="00B82E3F" w14:paraId="68BB61B6" w14:textId="0FF19B36">
      <w:pPr>
        <w:pStyle w:val="Heading4"/>
        <w:numPr>
          <w:ilvl w:val="3"/>
          <w:numId w:val="0"/>
        </w:numPr>
      </w:pPr>
      <w:r>
        <w:t>4</w:t>
      </w:r>
      <w:r w:rsidR="00361F1A">
        <w:rPr>
          <w:lang w:val="vi-VN"/>
        </w:rPr>
        <w:t xml:space="preserve">.1.1.1 Mạch sensor </w:t>
      </w:r>
      <w:r w:rsidR="000A3595">
        <w:t>MHZ14A</w:t>
      </w:r>
    </w:p>
    <w:p w:rsidR="00286C4F" w:rsidP="00286C4F" w:rsidRDefault="003D662B" w14:paraId="3C6EE48F" w14:textId="77777777">
      <w:pPr>
        <w:keepNext/>
        <w:jc w:val="center"/>
      </w:pPr>
      <w:r>
        <w:rPr>
          <w:noProof/>
        </w:rPr>
        <w:drawing>
          <wp:inline distT="0" distB="0" distL="0" distR="0" wp14:anchorId="286B3B4F" wp14:editId="16BF742A">
            <wp:extent cx="3703641" cy="502964"/>
            <wp:effectExtent l="0" t="0" r="0" b="0"/>
            <wp:docPr id="1842385003" name="Picture 1842385003" descr="A white rectangular box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385003"/>
                    <pic:cNvPicPr/>
                  </pic:nvPicPr>
                  <pic:blipFill>
                    <a:blip r:embed="rId37">
                      <a:extLst>
                        <a:ext uri="{28A0092B-C50C-407E-A947-70E740481C1C}">
                          <a14:useLocalDpi xmlns:a14="http://schemas.microsoft.com/office/drawing/2010/main" val="0"/>
                        </a:ext>
                      </a:extLst>
                    </a:blip>
                    <a:stretch>
                      <a:fillRect/>
                    </a:stretch>
                  </pic:blipFill>
                  <pic:spPr>
                    <a:xfrm>
                      <a:off x="0" y="0"/>
                      <a:ext cx="3703641" cy="502964"/>
                    </a:xfrm>
                    <a:prstGeom prst="rect">
                      <a:avLst/>
                    </a:prstGeom>
                  </pic:spPr>
                </pic:pic>
              </a:graphicData>
            </a:graphic>
          </wp:inline>
        </w:drawing>
      </w:r>
    </w:p>
    <w:p w:rsidRPr="001F05B0" w:rsidR="00EE131F" w:rsidP="00C714F6" w:rsidRDefault="00286C4F" w14:paraId="2EC39198" w14:textId="45703A1F">
      <w:pPr>
        <w:pStyle w:val="Caption"/>
        <w:rPr>
          <w:lang w:val="vi-VN"/>
        </w:rPr>
      </w:pPr>
      <w:bookmarkStart w:name="_Toc140909073" w:id="69"/>
      <w:r>
        <w:t xml:space="preserve">Bảng </w:t>
      </w:r>
      <w:r>
        <w:fldChar w:fldCharType="begin"/>
      </w:r>
      <w:r>
        <w:instrText xml:space="preserve"> SEQ Table \* ARABIC </w:instrText>
      </w:r>
      <w:r>
        <w:fldChar w:fldCharType="separate"/>
      </w:r>
      <w:r w:rsidR="00EC17BA">
        <w:rPr>
          <w:noProof/>
        </w:rPr>
        <w:t>6</w:t>
      </w:r>
      <w:r>
        <w:fldChar w:fldCharType="end"/>
      </w:r>
      <w:r>
        <w:t xml:space="preserve"> </w:t>
      </w:r>
      <w:r w:rsidRPr="309D8A19">
        <w:t xml:space="preserve">Bảng thông số kỹ thuật </w:t>
      </w:r>
      <w:r w:rsidRPr="4529CA03">
        <w:t xml:space="preserve">MHZ14A </w:t>
      </w:r>
      <w:hyperlink w:history="1" w:anchor="_[10]">
        <w:r w:rsidRPr="00CA16F3">
          <w:rPr>
            <w:rStyle w:val="Hyperlink"/>
          </w:rPr>
          <w:t>[</w:t>
        </w:r>
        <w:r w:rsidRPr="00CA16F3" w:rsidR="00765931">
          <w:rPr>
            <w:rStyle w:val="Hyperlink"/>
          </w:rPr>
          <w:t>10</w:t>
        </w:r>
        <w:r w:rsidRPr="00CA16F3">
          <w:rPr>
            <w:rStyle w:val="Hyperlink"/>
          </w:rPr>
          <w:t>]</w:t>
        </w:r>
        <w:bookmarkEnd w:id="69"/>
      </w:hyperlink>
    </w:p>
    <w:p w:rsidR="000A3595" w:rsidP="352E8641" w:rsidRDefault="00554FE7" w14:paraId="0D989C81" w14:textId="49E9E655">
      <w:r>
        <w:t>Hiệu</w:t>
      </w:r>
      <w:r>
        <w:rPr>
          <w:lang w:val="vi-VN"/>
        </w:rPr>
        <w:t xml:space="preserve"> điện thế </w:t>
      </w:r>
      <w:r w:rsidRPr="1283D58D" w:rsidR="7F01F041">
        <w:rPr>
          <w:lang w:val="vi-VN"/>
        </w:rPr>
        <w:t>nhóm</w:t>
      </w:r>
      <w:r>
        <w:rPr>
          <w:lang w:val="vi-VN"/>
        </w:rPr>
        <w:t xml:space="preserve"> dùng cho sensor là: </w:t>
      </w:r>
      <w:r w:rsidR="05E8E2CF">
        <w:t xml:space="preserve"> U = 5V</w:t>
      </w:r>
    </w:p>
    <w:p w:rsidRPr="00573D1C" w:rsidR="000401A7" w:rsidP="000401A7" w:rsidRDefault="00573D1C" w14:paraId="2D27FC8C" w14:textId="0B084E55">
      <w:pPr>
        <w:rPr>
          <w:lang w:val="vi-VN"/>
        </w:rPr>
      </w:pPr>
      <w:r>
        <w:t>Average</w:t>
      </w:r>
      <w:r>
        <w:rPr>
          <w:lang w:val="vi-VN"/>
        </w:rPr>
        <w:t xml:space="preserve"> </w:t>
      </w:r>
      <w:r w:rsidR="004D1794">
        <w:rPr>
          <w:lang w:val="vi-VN"/>
        </w:rPr>
        <w:t xml:space="preserve">Current: </w:t>
      </w:r>
      <m:oMath>
        <m:r>
          <w:rPr>
            <w:rFonts w:ascii="Cambria Math" w:hAnsi="Cambria Math"/>
            <w:lang w:val="vi-VN"/>
          </w:rPr>
          <m:t>I&lt;60</m:t>
        </m:r>
        <m:d>
          <m:dPr>
            <m:ctrlPr>
              <w:rPr>
                <w:rFonts w:ascii="Cambria Math" w:hAnsi="Cambria Math"/>
                <w:i/>
                <w:lang w:val="vi-VN"/>
              </w:rPr>
            </m:ctrlPr>
          </m:dPr>
          <m:e>
            <m:r>
              <w:rPr>
                <w:rFonts w:ascii="Cambria Math" w:hAnsi="Cambria Math"/>
                <w:lang w:val="vi-VN"/>
              </w:rPr>
              <m:t>mA</m:t>
            </m:r>
          </m:e>
        </m:d>
      </m:oMath>
      <w:r w:rsidR="004D1794">
        <w:rPr>
          <w:lang w:val="vi-VN"/>
        </w:rPr>
        <w:t xml:space="preserve">.Đây là </w:t>
      </w:r>
      <w:r w:rsidRPr="004D1794" w:rsidR="004D1794">
        <w:rPr>
          <w:lang w:val="vi-VN"/>
        </w:rPr>
        <w:t xml:space="preserve">dòng điện trung bình không vượt quá 60 mA khi được cung cấp điện áp 5V. Điều này chỉ ra rằng trong quá trình hoạt động thông thường, </w:t>
      </w:r>
      <w:r w:rsidR="00327160">
        <w:rPr>
          <w:lang w:val="vi-VN"/>
        </w:rPr>
        <w:t xml:space="preserve">sensor </w:t>
      </w:r>
      <w:r w:rsidRPr="004D1794" w:rsidR="004D1794">
        <w:rPr>
          <w:lang w:val="vi-VN"/>
        </w:rPr>
        <w:t>tiêu thụ dòng điện trung bình dưới mức 60 mA khi điện áp cung cấp là 5V. Điều này giúp đánh giá mức tiêu thụ năng lượng của thiết bị trong điều kiện bình thường.</w:t>
      </w:r>
      <w:r w:rsidR="00ED5B38">
        <w:rPr>
          <w:lang w:val="vi-VN"/>
        </w:rPr>
        <w:t xml:space="preserve"> Ta có P = UI </w:t>
      </w:r>
      <w:r w:rsidR="000401A7">
        <w:rPr>
          <w:lang w:val="vi-VN"/>
        </w:rPr>
        <w:t>.Nên công suất tối đa</w:t>
      </w:r>
      <w:r w:rsidR="008C31C5">
        <w:t xml:space="preserve"> trung bình</w:t>
      </w:r>
      <w:r w:rsidR="000401A7">
        <w:rPr>
          <w:lang w:val="vi-VN"/>
        </w:rPr>
        <w:t xml:space="preserve"> là: P </w:t>
      </w:r>
      <w:r w:rsidRPr="000F6CF2" w:rsidR="000401A7">
        <w:rPr>
          <w:lang w:val="vi-VN"/>
        </w:rPr>
        <w:t>≤</w:t>
      </w:r>
      <w:r w:rsidR="000401A7">
        <w:rPr>
          <w:lang w:val="vi-VN"/>
        </w:rPr>
        <w:t xml:space="preserve"> </w:t>
      </w:r>
      <m:oMath>
        <m:sSup>
          <m:sSupPr>
            <m:ctrlPr>
              <w:rPr>
                <w:rFonts w:ascii="Cambria Math" w:hAnsi="Cambria Math"/>
                <w:lang w:val="vi-VN"/>
              </w:rPr>
            </m:ctrlPr>
          </m:sSupPr>
          <m:e>
            <m:r>
              <m:rPr>
                <m:sty m:val="p"/>
              </m:rPr>
              <w:rPr>
                <w:rFonts w:ascii="Cambria Math" w:hAnsi="Cambria Math"/>
                <w:lang w:val="vi-VN"/>
              </w:rPr>
              <m:t>5.60.10</m:t>
            </m:r>
          </m:e>
          <m:sup>
            <m:r>
              <m:rPr>
                <m:sty m:val="p"/>
              </m:rPr>
              <w:rPr>
                <w:rFonts w:ascii="Cambria Math" w:hAnsi="Cambria Math"/>
                <w:lang w:val="vi-VN"/>
              </w:rPr>
              <m:t>-3</m:t>
            </m:r>
          </m:sup>
        </m:sSup>
      </m:oMath>
      <w:r w:rsidR="00184DAB">
        <w:rPr>
          <w:lang w:val="vi-VN"/>
        </w:rPr>
        <w:t xml:space="preserve"> = </w:t>
      </w:r>
      <w:r w:rsidR="00C336F0">
        <w:rPr>
          <w:lang w:val="vi-VN"/>
        </w:rPr>
        <w:t>0.3(W)</w:t>
      </w:r>
    </w:p>
    <w:p w:rsidR="000A3595" w:rsidP="00001C9C" w:rsidRDefault="00C336F0" w14:paraId="0FDAA2AC" w14:textId="734328D9">
      <w:pPr>
        <w:rPr>
          <w:lang w:val="vi-VN"/>
        </w:rPr>
      </w:pPr>
      <w:r>
        <w:rPr>
          <w:lang w:val="vi-VN"/>
        </w:rPr>
        <w:t xml:space="preserve">Peak Current: I = </w:t>
      </w:r>
      <w:r w:rsidR="003D662B">
        <w:rPr>
          <w:lang w:val="vi-VN"/>
        </w:rPr>
        <w:t>150(mA)</w:t>
      </w:r>
      <w:r w:rsidR="00AE0DA1">
        <w:rPr>
          <w:lang w:val="vi-VN"/>
        </w:rPr>
        <w:t>.</w:t>
      </w:r>
      <w:r w:rsidR="000F6CF2">
        <w:rPr>
          <w:lang w:val="vi-VN"/>
        </w:rPr>
        <w:t>Đây là</w:t>
      </w:r>
      <w:r w:rsidRPr="000F6CF2" w:rsidR="000F6CF2">
        <w:rPr>
          <w:lang w:val="vi-VN"/>
        </w:rPr>
        <w:t xml:space="preserve"> dòng điện cao nhất (đỉnh) có giá trị là 150 mA. </w:t>
      </w:r>
      <w:r w:rsidR="003317FD">
        <w:rPr>
          <w:lang w:val="vi-VN"/>
        </w:rPr>
        <w:t xml:space="preserve"> </w:t>
      </w:r>
      <w:r w:rsidRPr="000F6CF2" w:rsidR="003317FD">
        <w:rPr>
          <w:lang w:val="vi-VN"/>
        </w:rPr>
        <w:t>Điều này chỉ ra rằng trong quá trình hoạt động,</w:t>
      </w:r>
      <w:r w:rsidR="000F6CF2">
        <w:rPr>
          <w:lang w:val="vi-VN"/>
        </w:rPr>
        <w:t xml:space="preserve"> sensor</w:t>
      </w:r>
      <w:r w:rsidRPr="000F6CF2" w:rsidR="003317FD">
        <w:rPr>
          <w:lang w:val="vi-VN"/>
        </w:rPr>
        <w:t xml:space="preserve"> có khả năng tiêu thụ dòng điện tối đa là 150 mA. Dòng điện cao nhất này thường xuất hiện trong các tình huống đặc biệt hoặc trong quá trình khởi động và có thể sử dụng để đảm bảo rằng nguồn cung cấp điện hoạt động ổn định và đáp ứng được yêu cầu công suất tối đa của hệ thống hoặc thiết bị.</w:t>
      </w:r>
      <w:r w:rsidRPr="00D628FB" w:rsidR="00D628FB">
        <w:rPr>
          <w:lang w:val="vi-VN"/>
        </w:rPr>
        <w:t xml:space="preserve"> </w:t>
      </w:r>
      <w:r w:rsidR="00D628FB">
        <w:rPr>
          <w:lang w:val="vi-VN"/>
        </w:rPr>
        <w:t xml:space="preserve">Ta có P = UI .Nên công suất tối đa của ta là: P </w:t>
      </w:r>
      <w:r w:rsidRPr="000F6CF2" w:rsidR="00D628FB">
        <w:rPr>
          <w:lang w:val="vi-VN"/>
        </w:rPr>
        <w:t>≤</w:t>
      </w:r>
      <w:r w:rsidR="00D628FB">
        <w:rPr>
          <w:lang w:val="vi-VN"/>
        </w:rPr>
        <w:t xml:space="preserve"> </w:t>
      </w:r>
      <m:oMath>
        <m:sSup>
          <m:sSupPr>
            <m:ctrlPr>
              <w:rPr>
                <w:rFonts w:ascii="Cambria Math" w:hAnsi="Cambria Math"/>
                <w:lang w:val="vi-VN"/>
              </w:rPr>
            </m:ctrlPr>
          </m:sSupPr>
          <m:e>
            <m:r>
              <m:rPr>
                <m:sty m:val="p"/>
              </m:rPr>
              <w:rPr>
                <w:rFonts w:ascii="Cambria Math" w:hAnsi="Cambria Math"/>
                <w:lang w:val="vi-VN"/>
              </w:rPr>
              <m:t>5.150.10</m:t>
            </m:r>
          </m:e>
          <m:sup>
            <m:r>
              <m:rPr>
                <m:sty m:val="p"/>
              </m:rPr>
              <w:rPr>
                <w:rFonts w:ascii="Cambria Math" w:hAnsi="Cambria Math"/>
                <w:lang w:val="vi-VN"/>
              </w:rPr>
              <m:t>-3</m:t>
            </m:r>
          </m:sup>
        </m:sSup>
      </m:oMath>
      <w:r w:rsidR="00D628FB">
        <w:rPr>
          <w:lang w:val="vi-VN"/>
        </w:rPr>
        <w:t xml:space="preserve"> = 0.</w:t>
      </w:r>
      <w:r w:rsidR="00FE63B5">
        <w:rPr>
          <w:lang w:val="vi-VN"/>
        </w:rPr>
        <w:t>75</w:t>
      </w:r>
      <w:r w:rsidR="00D628FB">
        <w:rPr>
          <w:lang w:val="vi-VN"/>
        </w:rPr>
        <w:t>(W)</w:t>
      </w:r>
    </w:p>
    <w:p w:rsidR="00361F1A" w:rsidP="00361F1A" w:rsidRDefault="00B82E3F" w14:paraId="2CBF8F14" w14:textId="390240EE">
      <w:pPr>
        <w:pStyle w:val="Heading4"/>
        <w:numPr>
          <w:ilvl w:val="3"/>
          <w:numId w:val="0"/>
        </w:numPr>
      </w:pPr>
      <w:r>
        <w:t>4</w:t>
      </w:r>
      <w:r w:rsidR="00361F1A">
        <w:rPr>
          <w:lang w:val="vi-VN"/>
        </w:rPr>
        <w:t xml:space="preserve">.1.1.2 Mạch sensor </w:t>
      </w:r>
      <w:r w:rsidR="00F14853">
        <w:t>PMS7003</w:t>
      </w:r>
    </w:p>
    <w:p w:rsidR="00286C4F" w:rsidP="00286C4F" w:rsidRDefault="006B6A7C" w14:paraId="189674B8" w14:textId="77777777">
      <w:pPr>
        <w:keepNext/>
        <w:jc w:val="center"/>
      </w:pPr>
      <w:r>
        <w:rPr>
          <w:noProof/>
        </w:rPr>
        <w:drawing>
          <wp:inline distT="0" distB="0" distL="0" distR="0" wp14:anchorId="7BFABBFA" wp14:editId="080BD9AD">
            <wp:extent cx="4610098" cy="674180"/>
            <wp:effectExtent l="0" t="0" r="0" b="0"/>
            <wp:docPr id="77649750" name="Picture 77649750" descr="A white rectangular object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649750"/>
                    <pic:cNvPicPr/>
                  </pic:nvPicPr>
                  <pic:blipFill>
                    <a:blip r:embed="rId38">
                      <a:extLst>
                        <a:ext uri="{28A0092B-C50C-407E-A947-70E740481C1C}">
                          <a14:useLocalDpi xmlns:a14="http://schemas.microsoft.com/office/drawing/2010/main" val="0"/>
                        </a:ext>
                      </a:extLst>
                    </a:blip>
                    <a:stretch>
                      <a:fillRect/>
                    </a:stretch>
                  </pic:blipFill>
                  <pic:spPr>
                    <a:xfrm>
                      <a:off x="0" y="0"/>
                      <a:ext cx="4610098" cy="674180"/>
                    </a:xfrm>
                    <a:prstGeom prst="rect">
                      <a:avLst/>
                    </a:prstGeom>
                  </pic:spPr>
                </pic:pic>
              </a:graphicData>
            </a:graphic>
          </wp:inline>
        </w:drawing>
      </w:r>
    </w:p>
    <w:p w:rsidRPr="001F05B0" w:rsidR="00034499" w:rsidP="00C714F6" w:rsidRDefault="00286C4F" w14:paraId="6FA090B2" w14:textId="5F0E2CC2">
      <w:pPr>
        <w:pStyle w:val="Caption"/>
        <w:rPr>
          <w:lang w:val="vi-VN"/>
        </w:rPr>
      </w:pPr>
      <w:bookmarkStart w:name="_Toc140909074" w:id="70"/>
      <w:r>
        <w:t xml:space="preserve">Bảng </w:t>
      </w:r>
      <w:r>
        <w:fldChar w:fldCharType="begin"/>
      </w:r>
      <w:r>
        <w:instrText xml:space="preserve"> SEQ Table \* ARABIC </w:instrText>
      </w:r>
      <w:r>
        <w:fldChar w:fldCharType="separate"/>
      </w:r>
      <w:r w:rsidR="00EC17BA">
        <w:rPr>
          <w:noProof/>
        </w:rPr>
        <w:t>7</w:t>
      </w:r>
      <w:r>
        <w:fldChar w:fldCharType="end"/>
      </w:r>
      <w:r>
        <w:t xml:space="preserve"> </w:t>
      </w:r>
      <w:r w:rsidRPr="05B2BB45">
        <w:t xml:space="preserve">Bảng thông số kỹ thuật PMS7003 </w:t>
      </w:r>
      <w:hyperlink w:anchor="_[2]">
        <w:r w:rsidR="00CA16F3">
          <w:t>[2]</w:t>
        </w:r>
        <w:bookmarkEnd w:id="70"/>
        <w:r w:rsidR="00CA16F3">
          <w:t xml:space="preserve"> </w:t>
        </w:r>
      </w:hyperlink>
    </w:p>
    <w:p w:rsidR="05B2BB45" w:rsidP="00286C4F" w:rsidRDefault="05B2BB45" w14:paraId="08F083C5" w14:textId="3F169F3D">
      <w:pPr>
        <w:ind w:firstLine="0"/>
        <w:rPr>
          <w:lang w:val="vi-VN"/>
        </w:rPr>
      </w:pPr>
    </w:p>
    <w:p w:rsidR="5BCAE7E6" w:rsidP="0326742E" w:rsidRDefault="0076279B" w14:paraId="37D54C90" w14:textId="4A6499DC">
      <w:r>
        <w:t>Hiệu</w:t>
      </w:r>
      <w:r>
        <w:rPr>
          <w:lang w:val="vi-VN"/>
        </w:rPr>
        <w:t xml:space="preserve"> điện thế </w:t>
      </w:r>
      <w:r w:rsidRPr="1283D58D" w:rsidR="1BE70AEE">
        <w:rPr>
          <w:lang w:val="vi-VN"/>
        </w:rPr>
        <w:t>nhóm</w:t>
      </w:r>
      <w:r>
        <w:rPr>
          <w:lang w:val="vi-VN"/>
        </w:rPr>
        <w:t xml:space="preserve"> dùng cho sensor là: </w:t>
      </w:r>
      <w:r w:rsidR="234027F7">
        <w:t>U = 5V</w:t>
      </w:r>
    </w:p>
    <w:p w:rsidRPr="00F2027F" w:rsidR="7F07F531" w:rsidP="00B30AF6" w:rsidRDefault="00B30AF6" w14:paraId="17A0CC1A" w14:textId="58219F65">
      <w:pPr>
        <w:ind w:firstLine="0"/>
        <w:rPr>
          <w:rFonts w:cs="Times New Roman"/>
          <w:lang w:val="vi-VN"/>
        </w:rPr>
      </w:pPr>
      <w:r>
        <w:rPr>
          <w:rFonts w:cs="Times New Roman"/>
          <w:lang w:val="vi-VN"/>
        </w:rPr>
        <w:t xml:space="preserve">    Ta thấy rằng </w:t>
      </w:r>
      <w:r w:rsidRPr="00B30AF6" w:rsidR="031AA727">
        <w:rPr>
          <w:rFonts w:cs="Times New Roman"/>
          <w:lang w:val="vi-VN"/>
        </w:rPr>
        <w:t>Active Current</w:t>
      </w:r>
      <w:r w:rsidRPr="00B30AF6" w:rsidR="0E090EB5">
        <w:rPr>
          <w:rFonts w:cs="Times New Roman"/>
          <w:lang w:val="vi-VN"/>
        </w:rPr>
        <w:t xml:space="preserve">: I </w:t>
      </w:r>
      <w:r w:rsidRPr="00B30AF6" w:rsidR="6ECD32A5">
        <w:rPr>
          <w:rFonts w:cs="Times New Roman"/>
          <w:lang w:val="vi-VN"/>
        </w:rPr>
        <w:t>≤</w:t>
      </w:r>
      <w:r w:rsidRPr="00B30AF6" w:rsidR="0E090EB5">
        <w:rPr>
          <w:rFonts w:cs="Times New Roman"/>
          <w:lang w:val="vi-VN"/>
        </w:rPr>
        <w:t xml:space="preserve"> 100 (mA)</w:t>
      </w:r>
      <w:r>
        <w:rPr>
          <w:rFonts w:cs="Times New Roman"/>
          <w:lang w:val="vi-VN"/>
        </w:rPr>
        <w:t xml:space="preserve">.Nên </w:t>
      </w:r>
      <w:r w:rsidR="004C2E8D">
        <w:rPr>
          <w:rFonts w:cs="Times New Roman"/>
          <w:lang w:val="vi-VN"/>
        </w:rPr>
        <w:t>ta có</w:t>
      </w:r>
      <w:r>
        <w:rPr>
          <w:rFonts w:cs="Times New Roman"/>
          <w:lang w:val="vi-VN"/>
        </w:rPr>
        <w:t xml:space="preserve"> </w:t>
      </w:r>
      <w:r w:rsidRPr="00B30AF6">
        <w:rPr>
          <w:rFonts w:cs="Times New Roman"/>
          <w:lang w:val="vi-VN"/>
        </w:rPr>
        <w:t>giới hạn dòng điện đầu vào tối đa là 100 mA.</w:t>
      </w:r>
      <w:r w:rsidR="00DE5859">
        <w:rPr>
          <w:rFonts w:cs="Times New Roman"/>
          <w:lang w:val="vi-VN"/>
        </w:rPr>
        <w:t xml:space="preserve"> Nên công suất trong trường hợp này ta tính và có kết quả như sau:</w:t>
      </w:r>
    </w:p>
    <w:p w:rsidR="57E76BD1" w:rsidP="00EB1203" w:rsidRDefault="00031481" w14:paraId="2065C133" w14:textId="544BEDC1">
      <w:pPr>
        <w:ind w:firstLine="720"/>
        <w:rPr>
          <w:rFonts w:cs="Times New Roman"/>
        </w:rPr>
      </w:pPr>
      <w:r>
        <w:rPr>
          <w:rFonts w:cs="Times New Roman"/>
        </w:rPr>
        <w:t>Công</w:t>
      </w:r>
      <w:r>
        <w:rPr>
          <w:rFonts w:cs="Times New Roman"/>
          <w:lang w:val="vi-VN"/>
        </w:rPr>
        <w:t xml:space="preserve"> suất</w:t>
      </w:r>
      <w:r w:rsidR="009745DF">
        <w:rPr>
          <w:rFonts w:cs="Times New Roman"/>
          <w:lang w:val="vi-VN"/>
        </w:rPr>
        <w:t>:</w:t>
      </w:r>
      <w:r w:rsidR="37088FB3">
        <w:rPr>
          <w:rFonts w:cs="Times New Roman"/>
          <w:lang w:val="vi-VN"/>
        </w:rPr>
        <w:t xml:space="preserve"> </w:t>
      </w:r>
      <w:r w:rsidRPr="4D7BBD53" w:rsidR="37088FB3">
        <w:rPr>
          <w:rFonts w:cs="Times New Roman"/>
        </w:rPr>
        <w:t xml:space="preserve">P = </w:t>
      </w:r>
      <m:oMath>
        <m:r>
          <w:rPr>
            <w:rFonts w:ascii="Cambria Math" w:hAnsi="Cambria Math"/>
          </w:rPr>
          <m:t>UI </m:t>
        </m:r>
      </m:oMath>
      <w:r w:rsidR="009745DF">
        <w:rPr>
          <w:rFonts w:cs="Times New Roman"/>
          <w:lang w:val="vi-VN"/>
        </w:rPr>
        <w:t xml:space="preserve">và </w:t>
      </w:r>
      <w:r w:rsidRPr="00B30AF6" w:rsidR="009745DF">
        <w:rPr>
          <w:rFonts w:cs="Times New Roman"/>
          <w:lang w:val="vi-VN"/>
        </w:rPr>
        <w:t>I ≤ 100 (mA)</w:t>
      </w:r>
      <w:r w:rsidR="009745DF">
        <w:rPr>
          <w:rFonts w:cs="Times New Roman"/>
          <w:lang w:val="vi-VN"/>
        </w:rPr>
        <w:t>. Nên ta suy ra được</w:t>
      </w:r>
      <w:r w:rsidRPr="58E3E598" w:rsidR="7777E013">
        <w:rPr>
          <w:rFonts w:cs="Times New Roman"/>
        </w:rPr>
        <w:t xml:space="preserve"> P </w:t>
      </w:r>
      <w:r w:rsidRPr="3491BF5D" w:rsidR="480E15DE">
        <w:rPr>
          <w:rFonts w:cs="Times New Roman"/>
        </w:rPr>
        <w:t>≤</w:t>
      </w:r>
      <w:r w:rsidRPr="58E3E598" w:rsidR="7777E013">
        <w:rPr>
          <w:rFonts w:cs="Times New Roman"/>
        </w:rPr>
        <w:t xml:space="preserve"> </w:t>
      </w:r>
      <m:oMath>
        <m:sSup>
          <m:sSupPr>
            <m:ctrlPr>
              <w:rPr>
                <w:rFonts w:ascii="Cambria Math" w:hAnsi="Cambria Math"/>
              </w:rPr>
            </m:ctrlPr>
          </m:sSupPr>
          <m:e>
            <m:r>
              <w:rPr>
                <w:rFonts w:ascii="Cambria Math" w:hAnsi="Cambria Math"/>
              </w:rPr>
              <m:t>5.100.10</m:t>
            </m:r>
          </m:e>
          <m:sup>
            <m:r>
              <w:rPr>
                <w:rFonts w:ascii="Cambria Math" w:hAnsi="Cambria Math"/>
              </w:rPr>
              <m:t>-3</m:t>
            </m:r>
          </m:sup>
        </m:sSup>
      </m:oMath>
      <w:r w:rsidR="001D1EDA">
        <w:rPr>
          <w:rFonts w:cs="Times New Roman"/>
          <w:lang w:val="vi-VN"/>
        </w:rPr>
        <w:t xml:space="preserve"> =</w:t>
      </w:r>
      <w:r w:rsidRPr="573279AA" w:rsidR="357C5C8C">
        <w:rPr>
          <w:rFonts w:cs="Times New Roman"/>
        </w:rPr>
        <w:t xml:space="preserve"> 0</w:t>
      </w:r>
      <w:r w:rsidRPr="450E5E3D" w:rsidR="357C5C8C">
        <w:rPr>
          <w:rFonts w:cs="Times New Roman"/>
        </w:rPr>
        <w:t>.5 (W)</w:t>
      </w:r>
    </w:p>
    <w:p w:rsidR="00D159F4" w:rsidP="00D159F4" w:rsidRDefault="00EB1203" w14:paraId="3D40418D" w14:textId="69ABC07E">
      <w:pPr>
        <w:rPr>
          <w:rFonts w:cs="Times New Roman"/>
          <w:lang w:val="vi-VN"/>
        </w:rPr>
      </w:pPr>
      <w:r>
        <w:rPr>
          <w:rFonts w:cs="Times New Roman"/>
        </w:rPr>
        <w:t>Ta</w:t>
      </w:r>
      <w:r>
        <w:rPr>
          <w:rFonts w:cs="Times New Roman"/>
          <w:lang w:val="vi-VN"/>
        </w:rPr>
        <w:t xml:space="preserve"> thấy </w:t>
      </w:r>
      <w:r w:rsidRPr="00F10738">
        <w:rPr>
          <w:rFonts w:cs="Times New Roman"/>
        </w:rPr>
        <w:t xml:space="preserve">rằng </w:t>
      </w:r>
      <w:r w:rsidRPr="1434ED77" w:rsidR="0E090EB5">
        <w:rPr>
          <w:rFonts w:cs="Times New Roman"/>
        </w:rPr>
        <w:t>Standby Current:</w:t>
      </w:r>
      <w:r w:rsidRPr="0DC081EF" w:rsidR="3B286552">
        <w:rPr>
          <w:rFonts w:cs="Times New Roman"/>
        </w:rPr>
        <w:t xml:space="preserve"> </w:t>
      </w:r>
      <w:r w:rsidRPr="23D13045" w:rsidR="3B286552">
        <w:rPr>
          <w:rFonts w:cs="Times New Roman"/>
        </w:rPr>
        <w:t xml:space="preserve">I </w:t>
      </w:r>
      <w:r w:rsidRPr="3491BF5D" w:rsidR="38D83408">
        <w:rPr>
          <w:rFonts w:cs="Times New Roman"/>
        </w:rPr>
        <w:t>≤</w:t>
      </w:r>
      <w:r w:rsidRPr="23D13045" w:rsidR="3B286552">
        <w:rPr>
          <w:rFonts w:cs="Times New Roman"/>
        </w:rPr>
        <w:t xml:space="preserve"> </w:t>
      </w:r>
      <w:r w:rsidRPr="0326742E" w:rsidR="016111A5">
        <w:rPr>
          <w:rFonts w:cs="Times New Roman"/>
        </w:rPr>
        <w:t>200(</w:t>
      </w:r>
      <w:r w:rsidRPr="7F557023" w:rsidR="4E43F3FE">
        <w:rPr>
          <w:rFonts w:cs="Times New Roman"/>
        </w:rPr>
        <w:t>µ</w:t>
      </w:r>
      <w:r w:rsidRPr="7F557023" w:rsidR="016111A5">
        <w:rPr>
          <w:rFonts w:cs="Times New Roman"/>
        </w:rPr>
        <w:t>A</w:t>
      </w:r>
      <w:r w:rsidRPr="0326742E" w:rsidR="016111A5">
        <w:rPr>
          <w:rFonts w:cs="Times New Roman"/>
        </w:rPr>
        <w:t>)</w:t>
      </w:r>
      <w:r w:rsidRPr="00F10738" w:rsidR="00B52B91">
        <w:rPr>
          <w:rFonts w:cs="Times New Roman"/>
        </w:rPr>
        <w:t xml:space="preserve">. Là </w:t>
      </w:r>
      <w:r w:rsidR="00336EFF">
        <w:rPr>
          <w:rFonts w:cs="Times New Roman"/>
        </w:rPr>
        <w:t>t</w:t>
      </w:r>
      <w:r w:rsidRPr="00F10738" w:rsidR="00B52B91">
        <w:rPr>
          <w:rFonts w:cs="Times New Roman"/>
        </w:rPr>
        <w:t>rạng thái chờ thường là khi thiết bị đang không hoạt động hoặc đang ở trạng thái chờ đợi mà không tiêu thụ nhiều năng lượng.</w:t>
      </w:r>
      <w:r w:rsidRPr="00F10738" w:rsidR="00F10738">
        <w:rPr>
          <w:rFonts w:cs="Times New Roman"/>
        </w:rPr>
        <w:t xml:space="preserve"> Điều này chỉ ra rằng trong trạng thái chờ, hệ thống hoặc thiết bị đang được mô tả có giới hạn dòng điện tiêu thụ tối đa là 200 µA.</w:t>
      </w:r>
      <w:r w:rsidR="00D159F4">
        <w:rPr>
          <w:rFonts w:cs="Times New Roman"/>
          <w:lang w:val="vi-VN"/>
        </w:rPr>
        <w:t xml:space="preserve"> Nên công suất tiêu thụ trong trường hợp này là:</w:t>
      </w:r>
    </w:p>
    <w:p w:rsidRPr="00554FE7" w:rsidR="3416054B" w:rsidP="00554FE7" w:rsidRDefault="00D159F4" w14:paraId="3D7B2A65" w14:textId="6E03AF38">
      <w:pPr>
        <w:ind w:firstLine="720"/>
        <w:rPr>
          <w:rFonts w:cs="Times New Roman"/>
          <w:lang w:val="vi-VN"/>
        </w:rPr>
      </w:pPr>
      <w:r>
        <w:rPr>
          <w:rFonts w:cs="Times New Roman"/>
          <w:lang w:val="vi-VN"/>
        </w:rPr>
        <w:t>Công</w:t>
      </w:r>
      <w:r w:rsidR="00775DA3">
        <w:rPr>
          <w:rFonts w:cs="Times New Roman"/>
          <w:lang w:val="vi-VN"/>
        </w:rPr>
        <w:t xml:space="preserve"> suất:</w:t>
      </w:r>
      <w:r>
        <w:rPr>
          <w:rFonts w:cs="Times New Roman"/>
          <w:lang w:val="vi-VN"/>
        </w:rPr>
        <w:t xml:space="preserve"> </w:t>
      </w:r>
      <w:r w:rsidRPr="1397C1EC" w:rsidR="3416054B">
        <w:rPr>
          <w:rFonts w:cs="Times New Roman"/>
        </w:rPr>
        <w:t>P =</w:t>
      </w:r>
      <m:oMath>
        <m:r>
          <w:rPr>
            <w:rFonts w:ascii="Cambria Math" w:hAnsi="Cambria Math"/>
          </w:rPr>
          <m:t>UI </m:t>
        </m:r>
      </m:oMath>
      <w:r w:rsidR="00775DA3">
        <w:rPr>
          <w:rFonts w:cs="Times New Roman"/>
        </w:rPr>
        <w:t>và</w:t>
      </w:r>
      <w:r w:rsidR="00775DA3">
        <w:rPr>
          <w:rFonts w:cs="Times New Roman"/>
          <w:lang w:val="vi-VN"/>
        </w:rPr>
        <w:t xml:space="preserve"> </w:t>
      </w:r>
      <w:r w:rsidRPr="23D13045" w:rsidR="00775DA3">
        <w:rPr>
          <w:rFonts w:cs="Times New Roman"/>
        </w:rPr>
        <w:t xml:space="preserve">I </w:t>
      </w:r>
      <w:r w:rsidRPr="3491BF5D" w:rsidR="00775DA3">
        <w:rPr>
          <w:rFonts w:cs="Times New Roman"/>
        </w:rPr>
        <w:t>≤</w:t>
      </w:r>
      <w:r w:rsidRPr="23D13045" w:rsidR="00775DA3">
        <w:rPr>
          <w:rFonts w:cs="Times New Roman"/>
        </w:rPr>
        <w:t xml:space="preserve"> </w:t>
      </w:r>
      <w:r w:rsidRPr="0326742E" w:rsidR="00775DA3">
        <w:rPr>
          <w:rFonts w:cs="Times New Roman"/>
        </w:rPr>
        <w:t>200(</w:t>
      </w:r>
      <w:r w:rsidRPr="7F557023" w:rsidR="00775DA3">
        <w:rPr>
          <w:rFonts w:cs="Times New Roman"/>
        </w:rPr>
        <w:t>µA</w:t>
      </w:r>
      <w:r w:rsidRPr="0326742E" w:rsidR="00775DA3">
        <w:rPr>
          <w:rFonts w:cs="Times New Roman"/>
        </w:rPr>
        <w:t>)</w:t>
      </w:r>
      <w:r w:rsidRPr="00F10738" w:rsidR="00775DA3">
        <w:rPr>
          <w:rFonts w:cs="Times New Roman"/>
        </w:rPr>
        <w:t>.</w:t>
      </w:r>
      <w:r w:rsidR="00554FE7">
        <w:rPr>
          <w:rFonts w:cs="Times New Roman"/>
        </w:rPr>
        <w:t>Nên</w:t>
      </w:r>
      <w:r w:rsidR="00554FE7">
        <w:rPr>
          <w:rFonts w:cs="Times New Roman"/>
          <w:lang w:val="vi-VN"/>
        </w:rPr>
        <w:t xml:space="preserve"> ta suy ra được</w:t>
      </w:r>
      <w:r w:rsidRPr="00F10738" w:rsidR="00775DA3">
        <w:rPr>
          <w:rFonts w:cs="Times New Roman"/>
        </w:rPr>
        <w:t xml:space="preserve"> </w:t>
      </w:r>
      <w:r w:rsidRPr="1397C1EC" w:rsidR="3416054B">
        <w:rPr>
          <w:rFonts w:cs="Times New Roman"/>
        </w:rPr>
        <w:t xml:space="preserve">P </w:t>
      </w:r>
      <w:r w:rsidRPr="3491BF5D" w:rsidR="5F86250B">
        <w:rPr>
          <w:rFonts w:cs="Times New Roman"/>
        </w:rPr>
        <w:t>≤</w:t>
      </w:r>
      <w:r w:rsidRPr="1397C1EC" w:rsidR="3416054B">
        <w:rPr>
          <w:rFonts w:cs="Times New Roman"/>
        </w:rPr>
        <w:t xml:space="preserve"> </w:t>
      </w:r>
      <m:oMath>
        <m:sSup>
          <m:sSupPr>
            <m:ctrlPr>
              <w:rPr>
                <w:rFonts w:ascii="Cambria Math" w:hAnsi="Cambria Math"/>
              </w:rPr>
            </m:ctrlPr>
          </m:sSupPr>
          <m:e>
            <m:r>
              <w:rPr>
                <w:rFonts w:ascii="Cambria Math" w:hAnsi="Cambria Math"/>
              </w:rPr>
              <m:t>5.200.10</m:t>
            </m:r>
          </m:e>
          <m:sup>
            <m:r>
              <w:rPr>
                <w:rFonts w:ascii="Cambria Math" w:hAnsi="Cambria Math"/>
              </w:rPr>
              <m:t>-6</m:t>
            </m:r>
          </m:sup>
        </m:sSup>
      </m:oMath>
      <w:r w:rsidR="00554FE7">
        <w:rPr>
          <w:rFonts w:cs="Times New Roman"/>
          <w:lang w:val="vi-VN"/>
        </w:rPr>
        <w:t xml:space="preserve"> =</w:t>
      </w:r>
      <w:r w:rsidRPr="3CEC4F0A" w:rsidR="3416054B">
        <w:rPr>
          <w:rFonts w:cs="Times New Roman"/>
        </w:rPr>
        <w:t xml:space="preserve"> </w:t>
      </w:r>
      <w:r w:rsidRPr="3CEC4F0A" w:rsidR="0AF05250">
        <w:rPr>
          <w:rFonts w:cs="Times New Roman"/>
        </w:rPr>
        <w:t xml:space="preserve">1 </w:t>
      </w:r>
      <w:r w:rsidRPr="3CEC4F0A" w:rsidR="3416054B">
        <w:rPr>
          <w:rFonts w:cs="Times New Roman"/>
        </w:rPr>
        <w:t>(</w:t>
      </w:r>
      <w:r w:rsidRPr="3CEC4F0A" w:rsidR="0AF05250">
        <w:rPr>
          <w:rFonts w:cs="Times New Roman"/>
        </w:rPr>
        <w:t>m</w:t>
      </w:r>
      <w:r w:rsidRPr="3CEC4F0A" w:rsidR="3416054B">
        <w:rPr>
          <w:rFonts w:cs="Times New Roman"/>
        </w:rPr>
        <w:t>W</w:t>
      </w:r>
      <w:r w:rsidRPr="1397C1EC" w:rsidR="3416054B">
        <w:rPr>
          <w:rFonts w:cs="Times New Roman"/>
        </w:rPr>
        <w:t>)</w:t>
      </w:r>
    </w:p>
    <w:p w:rsidR="000A3595" w:rsidP="1397C1EC" w:rsidRDefault="000A3595" w14:paraId="597572E0" w14:textId="19F08F07">
      <w:pPr>
        <w:ind w:firstLine="720"/>
        <w:rPr>
          <w:rFonts w:cs="Times New Roman"/>
        </w:rPr>
      </w:pPr>
    </w:p>
    <w:p w:rsidR="00954B35" w:rsidP="00954B35" w:rsidRDefault="00B82E3F" w14:paraId="606F1E5E" w14:textId="5A0FBE42">
      <w:pPr>
        <w:pStyle w:val="Heading4"/>
        <w:numPr>
          <w:ilvl w:val="3"/>
          <w:numId w:val="0"/>
        </w:numPr>
      </w:pPr>
      <w:r>
        <w:t>4</w:t>
      </w:r>
      <w:r w:rsidR="00954B35">
        <w:rPr>
          <w:lang w:val="vi-VN"/>
        </w:rPr>
        <w:t xml:space="preserve">.1.1.3 </w:t>
      </w:r>
      <w:r w:rsidR="00F14853">
        <w:t>Mạch BME280</w:t>
      </w:r>
    </w:p>
    <w:p w:rsidR="00286C4F" w:rsidP="00286C4F" w:rsidRDefault="00071704" w14:paraId="65E56236" w14:textId="77777777">
      <w:pPr>
        <w:keepNext/>
        <w:jc w:val="center"/>
      </w:pPr>
      <w:r>
        <w:rPr>
          <w:noProof/>
        </w:rPr>
        <w:drawing>
          <wp:inline distT="0" distB="0" distL="0" distR="0" wp14:anchorId="658862BF" wp14:editId="47540E4E">
            <wp:extent cx="4267200" cy="530087"/>
            <wp:effectExtent l="0" t="0" r="0" b="3810"/>
            <wp:docPr id="1823019701" name="Picture 1823019701" descr="A group of black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3019701"/>
                    <pic:cNvPicPr/>
                  </pic:nvPicPr>
                  <pic:blipFill>
                    <a:blip r:embed="rId39">
                      <a:extLst>
                        <a:ext uri="{28A0092B-C50C-407E-A947-70E740481C1C}">
                          <a14:useLocalDpi xmlns:a14="http://schemas.microsoft.com/office/drawing/2010/main" val="0"/>
                        </a:ext>
                      </a:extLst>
                    </a:blip>
                    <a:stretch>
                      <a:fillRect/>
                    </a:stretch>
                  </pic:blipFill>
                  <pic:spPr>
                    <a:xfrm>
                      <a:off x="0" y="0"/>
                      <a:ext cx="4267200" cy="530087"/>
                    </a:xfrm>
                    <a:prstGeom prst="rect">
                      <a:avLst/>
                    </a:prstGeom>
                  </pic:spPr>
                </pic:pic>
              </a:graphicData>
            </a:graphic>
          </wp:inline>
        </w:drawing>
      </w:r>
    </w:p>
    <w:p w:rsidR="0022695B" w:rsidP="00C714F6" w:rsidRDefault="00286C4F" w14:paraId="3D4CA2E4" w14:textId="29E6E7E9">
      <w:pPr>
        <w:pStyle w:val="Caption"/>
        <w:rPr>
          <w:lang w:val="vi-VN"/>
        </w:rPr>
      </w:pPr>
      <w:bookmarkStart w:name="_Toc140909075" w:id="71"/>
      <w:r>
        <w:t xml:space="preserve">Bảng </w:t>
      </w:r>
      <w:r>
        <w:fldChar w:fldCharType="begin"/>
      </w:r>
      <w:r>
        <w:instrText xml:space="preserve"> SEQ Table \* ARABIC </w:instrText>
      </w:r>
      <w:r>
        <w:fldChar w:fldCharType="separate"/>
      </w:r>
      <w:r w:rsidR="00EC17BA">
        <w:rPr>
          <w:noProof/>
        </w:rPr>
        <w:t>8</w:t>
      </w:r>
      <w:r>
        <w:fldChar w:fldCharType="end"/>
      </w:r>
      <w:r>
        <w:t xml:space="preserve"> </w:t>
      </w:r>
      <w:r w:rsidRPr="3191B1B3">
        <w:t xml:space="preserve">Bảng thông số kỹ thuật BME280 </w:t>
      </w:r>
      <w:hyperlink w:history="1" w:anchor="_[5]">
        <w:r w:rsidRPr="00CA16F3">
          <w:rPr>
            <w:rStyle w:val="Hyperlink"/>
          </w:rPr>
          <w:t>[</w:t>
        </w:r>
        <w:r w:rsidRPr="00CA16F3" w:rsidR="00E85798">
          <w:rPr>
            <w:rStyle w:val="Hyperlink"/>
          </w:rPr>
          <w:t>5</w:t>
        </w:r>
        <w:bookmarkStart w:name="_Hlt140874270" w:id="72"/>
        <w:r w:rsidRPr="00CA16F3">
          <w:rPr>
            <w:rStyle w:val="Hyperlink"/>
          </w:rPr>
          <w:t>]</w:t>
        </w:r>
        <w:bookmarkEnd w:id="71"/>
        <w:bookmarkEnd w:id="72"/>
      </w:hyperlink>
    </w:p>
    <w:p w:rsidRPr="005F4876" w:rsidR="00287FA3" w:rsidP="005F4876" w:rsidRDefault="0076279B" w14:paraId="15E826C8" w14:textId="45D527D0">
      <w:r>
        <w:t>Hiệu</w:t>
      </w:r>
      <w:r>
        <w:rPr>
          <w:lang w:val="vi-VN"/>
        </w:rPr>
        <w:t xml:space="preserve"> điện thế </w:t>
      </w:r>
      <w:r w:rsidRPr="1283D58D" w:rsidR="6FA326CA">
        <w:rPr>
          <w:lang w:val="vi-VN"/>
        </w:rPr>
        <w:t>nhóm</w:t>
      </w:r>
      <w:r>
        <w:rPr>
          <w:lang w:val="vi-VN"/>
        </w:rPr>
        <w:t xml:space="preserve"> dùng cho sensor là: </w:t>
      </w:r>
      <w:r w:rsidRPr="7FD60FB5" w:rsidR="005F4876">
        <w:rPr>
          <w:lang w:val="vi-VN"/>
        </w:rPr>
        <w:t>U = 3.3V</w:t>
      </w:r>
    </w:p>
    <w:p w:rsidR="2438ED9D" w:rsidP="3311E37D" w:rsidRDefault="2438ED9D" w14:paraId="2E1D7749" w14:textId="1973BBD0">
      <w:pPr>
        <w:rPr>
          <w:rFonts w:cs="Times New Roman"/>
          <w:sz w:val="27"/>
          <w:szCs w:val="27"/>
          <w:lang w:val="vi-VN"/>
        </w:rPr>
      </w:pPr>
      <w:r w:rsidRPr="198C255A">
        <w:rPr>
          <w:rFonts w:cs="Times New Roman"/>
          <w:sz w:val="27"/>
          <w:szCs w:val="27"/>
          <w:lang w:val="vi-VN"/>
        </w:rPr>
        <w:t xml:space="preserve">Current consumption: </w:t>
      </w:r>
      <w:r w:rsidRPr="1BF6DA88">
        <w:rPr>
          <w:rFonts w:cs="Times New Roman"/>
          <w:sz w:val="27"/>
          <w:szCs w:val="27"/>
          <w:lang w:val="vi-VN"/>
        </w:rPr>
        <w:t>2.</w:t>
      </w:r>
      <w:r w:rsidR="00071704">
        <w:rPr>
          <w:rFonts w:cs="Times New Roman"/>
          <w:sz w:val="27"/>
          <w:szCs w:val="27"/>
          <w:lang w:val="vi-VN"/>
        </w:rPr>
        <w:t>8</w:t>
      </w:r>
      <w:r w:rsidRPr="0D09C865">
        <w:rPr>
          <w:rFonts w:cs="Times New Roman"/>
          <w:sz w:val="27"/>
          <w:szCs w:val="27"/>
          <w:lang w:val="vi-VN"/>
        </w:rPr>
        <w:t>μ</w:t>
      </w:r>
      <w:r w:rsidR="00071704">
        <w:rPr>
          <w:rFonts w:cs="Times New Roman"/>
          <w:sz w:val="27"/>
          <w:szCs w:val="27"/>
          <w:lang w:val="vi-VN"/>
        </w:rPr>
        <w:t>A. Do chúng em dùng với hai thông số nhiệt độ, độ ẩm</w:t>
      </w:r>
    </w:p>
    <w:p w:rsidR="008325F5" w:rsidP="5ECAFFA6" w:rsidRDefault="00071704" w14:paraId="185D01C6" w14:textId="313C6613">
      <w:pPr>
        <w:rPr>
          <w:lang w:val="vi-VN"/>
        </w:rPr>
      </w:pPr>
      <w:r>
        <w:rPr>
          <w:lang w:val="vi-VN"/>
        </w:rPr>
        <w:t xml:space="preserve">Từ U và I ta tính </w:t>
      </w:r>
      <w:r w:rsidR="008325F5">
        <w:rPr>
          <w:lang w:val="vi-VN"/>
        </w:rPr>
        <w:t>được:</w:t>
      </w:r>
      <w:r w:rsidR="00287FA3">
        <w:rPr>
          <w:lang w:val="vi-VN"/>
        </w:rPr>
        <w:t xml:space="preserve"> </w:t>
      </w:r>
    </w:p>
    <w:p w:rsidR="5ECAFFA6" w:rsidP="5ECAFFA6" w:rsidRDefault="2438ED9D" w14:paraId="159ECBC0" w14:textId="0EEF5164">
      <w:pPr>
        <w:rPr>
          <w:rFonts w:cs="Times New Roman"/>
          <w:sz w:val="27"/>
          <w:szCs w:val="27"/>
          <w:lang w:val="vi-VN"/>
        </w:rPr>
      </w:pPr>
      <w:r w:rsidRPr="2A429CD8">
        <w:rPr>
          <w:lang w:val="vi-VN"/>
        </w:rPr>
        <w:t xml:space="preserve"> </w:t>
      </w:r>
      <w:r w:rsidR="008325F5">
        <w:rPr>
          <w:lang w:val="vi-VN"/>
        </w:rPr>
        <w:tab/>
      </w:r>
      <w:r w:rsidRPr="2A429CD8">
        <w:rPr>
          <w:lang w:val="vi-VN"/>
        </w:rPr>
        <w:t>Power C</w:t>
      </w:r>
      <w:r w:rsidR="00B44158">
        <w:rPr>
          <w:rFonts w:cs="Times New Roman"/>
          <w:sz w:val="27"/>
          <w:szCs w:val="27"/>
          <w:lang w:val="vi-VN"/>
        </w:rPr>
        <w:t xml:space="preserve">onsumption </w:t>
      </w:r>
      <w:r w:rsidRPr="0D09C865">
        <w:rPr>
          <w:rFonts w:cs="Times New Roman"/>
          <w:sz w:val="27"/>
          <w:szCs w:val="27"/>
          <w:lang w:val="vi-VN"/>
        </w:rPr>
        <w:t xml:space="preserve">:  </w:t>
      </w:r>
      <m:oMath>
        <m:r>
          <w:rPr>
            <w:rFonts w:ascii="Cambria Math" w:hAnsi="Cambria Math"/>
          </w:rPr>
          <m:t>P = UI  </m:t>
        </m:r>
      </m:oMath>
      <w:r w:rsidRPr="3491BF5D" w:rsidR="075F7E09">
        <w:rPr>
          <w:rFonts w:cs="Times New Roman"/>
          <w:sz w:val="27"/>
          <w:szCs w:val="27"/>
          <w:lang w:val="vi-VN"/>
        </w:rPr>
        <w:t xml:space="preserve">=&gt; P = </w:t>
      </w:r>
      <m:oMath>
        <m:sSup>
          <m:sSupPr>
            <m:ctrlPr>
              <w:rPr>
                <w:rFonts w:ascii="Cambria Math" w:hAnsi="Cambria Math"/>
              </w:rPr>
            </m:ctrlPr>
          </m:sSupPr>
          <m:e>
            <m:r>
              <w:rPr>
                <w:rFonts w:ascii="Cambria Math" w:hAnsi="Cambria Math"/>
              </w:rPr>
              <m:t>3,3.2,8.10</m:t>
            </m:r>
          </m:e>
          <m:sup>
            <m:r>
              <w:rPr>
                <w:rFonts w:ascii="Cambria Math" w:hAnsi="Cambria Math"/>
              </w:rPr>
              <m:t>-6</m:t>
            </m:r>
          </m:sup>
        </m:sSup>
        <m:r>
          <w:rPr>
            <w:rFonts w:ascii="Cambria Math" w:hAnsi="Cambria Math"/>
          </w:rPr>
          <m:t> </m:t>
        </m:r>
      </m:oMath>
      <w:r w:rsidRPr="3491BF5D" w:rsidR="2654DB72">
        <w:rPr>
          <w:rFonts w:cs="Times New Roman"/>
          <w:sz w:val="27"/>
          <w:szCs w:val="27"/>
          <w:lang w:val="vi-VN"/>
        </w:rPr>
        <w:t xml:space="preserve">= </w:t>
      </w:r>
      <w:r w:rsidR="00993562">
        <w:rPr>
          <w:rFonts w:cs="Times New Roman"/>
          <w:sz w:val="27"/>
          <w:szCs w:val="27"/>
          <w:lang w:val="vi-VN"/>
        </w:rPr>
        <w:t>9,24</w:t>
      </w:r>
      <w:r w:rsidRPr="3491BF5D" w:rsidR="2654DB72">
        <w:rPr>
          <w:rFonts w:cs="Times New Roman"/>
          <w:sz w:val="27"/>
          <w:szCs w:val="27"/>
          <w:lang w:val="vi-VN"/>
        </w:rPr>
        <w:t xml:space="preserve"> (µW)</w:t>
      </w:r>
    </w:p>
    <w:p w:rsidR="00287FA3" w:rsidP="005206D4" w:rsidRDefault="00287FA3" w14:paraId="5331573C" w14:textId="561D0DE3">
      <w:pPr>
        <w:ind w:left="284" w:firstLine="0"/>
        <w:rPr>
          <w:rFonts w:cs="Times New Roman"/>
          <w:sz w:val="27"/>
          <w:szCs w:val="27"/>
          <w:lang w:val="vi-VN"/>
        </w:rPr>
      </w:pPr>
      <w:r>
        <w:rPr>
          <w:rFonts w:cs="Times New Roman"/>
          <w:sz w:val="27"/>
          <w:szCs w:val="27"/>
          <w:lang w:val="vi-VN"/>
        </w:rPr>
        <w:t xml:space="preserve">Do công suất bằng hiệu điện thế nhân dòng điện chạy qua </w:t>
      </w:r>
      <w:r w:rsidR="000A0C25">
        <w:rPr>
          <w:rFonts w:cs="Times New Roman"/>
          <w:sz w:val="27"/>
          <w:szCs w:val="27"/>
          <w:lang w:val="vi-VN"/>
        </w:rPr>
        <w:t>thiết bị</w:t>
      </w:r>
      <w:r>
        <w:rPr>
          <w:rFonts w:cs="Times New Roman"/>
          <w:sz w:val="27"/>
          <w:szCs w:val="27"/>
          <w:lang w:val="vi-VN"/>
        </w:rPr>
        <w:t xml:space="preserve"> nên ta có công thức</w:t>
      </w:r>
      <w:r w:rsidR="000A0C25">
        <w:rPr>
          <w:rFonts w:cs="Times New Roman"/>
          <w:sz w:val="27"/>
          <w:szCs w:val="27"/>
          <w:lang w:val="vi-VN"/>
        </w:rPr>
        <w:t>:</w:t>
      </w:r>
      <w:r>
        <w:rPr>
          <w:rFonts w:cs="Times New Roman"/>
          <w:sz w:val="27"/>
          <w:szCs w:val="27"/>
          <w:lang w:val="vi-VN"/>
        </w:rPr>
        <w:t xml:space="preserve"> P = UI</w:t>
      </w:r>
    </w:p>
    <w:p w:rsidR="00EB37C1" w:rsidP="00E20FA5" w:rsidRDefault="00E20FA5" w14:paraId="6C6554C3" w14:textId="77777777">
      <w:pPr>
        <w:pStyle w:val="Heading4"/>
        <w:numPr>
          <w:ilvl w:val="3"/>
          <w:numId w:val="0"/>
        </w:numPr>
        <w:rPr>
          <w:lang w:val="vi-VN"/>
        </w:rPr>
      </w:pPr>
      <w:r>
        <w:t>4</w:t>
      </w:r>
      <w:r>
        <w:rPr>
          <w:lang w:val="vi-VN"/>
        </w:rPr>
        <w:t xml:space="preserve">.1.1.4 </w:t>
      </w:r>
      <w:r w:rsidRPr="00C43503" w:rsidR="00C43503">
        <w:rPr>
          <w:lang w:val="vi-VN"/>
        </w:rPr>
        <w:t>Amplifier Module LM386</w:t>
      </w:r>
    </w:p>
    <w:p w:rsidR="00286C4F" w:rsidP="00286C4F" w:rsidRDefault="00E62F27" w14:paraId="20BF9A66" w14:textId="77777777">
      <w:pPr>
        <w:keepNext/>
        <w:ind w:firstLine="0"/>
        <w:jc w:val="center"/>
      </w:pPr>
      <w:r>
        <w:rPr>
          <w:noProof/>
        </w:rPr>
        <w:drawing>
          <wp:inline distT="0" distB="0" distL="0" distR="0" wp14:anchorId="75AECA58" wp14:editId="0094A267">
            <wp:extent cx="2857748" cy="723963"/>
            <wp:effectExtent l="0" t="0" r="0" b="0"/>
            <wp:docPr id="1296883672" name="Picture 1296883672"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6883672"/>
                    <pic:cNvPicPr/>
                  </pic:nvPicPr>
                  <pic:blipFill>
                    <a:blip r:embed="rId40">
                      <a:extLst>
                        <a:ext uri="{28A0092B-C50C-407E-A947-70E740481C1C}">
                          <a14:useLocalDpi xmlns:a14="http://schemas.microsoft.com/office/drawing/2010/main" val="0"/>
                        </a:ext>
                      </a:extLst>
                    </a:blip>
                    <a:stretch>
                      <a:fillRect/>
                    </a:stretch>
                  </pic:blipFill>
                  <pic:spPr>
                    <a:xfrm>
                      <a:off x="0" y="0"/>
                      <a:ext cx="2857748" cy="723963"/>
                    </a:xfrm>
                    <a:prstGeom prst="rect">
                      <a:avLst/>
                    </a:prstGeom>
                  </pic:spPr>
                </pic:pic>
              </a:graphicData>
            </a:graphic>
          </wp:inline>
        </w:drawing>
      </w:r>
    </w:p>
    <w:p w:rsidR="00C43503" w:rsidP="00C714F6" w:rsidRDefault="00286C4F" w14:paraId="6B82518A" w14:textId="2E78294E">
      <w:pPr>
        <w:pStyle w:val="Caption"/>
      </w:pPr>
      <w:bookmarkStart w:name="_Toc140909076" w:id="73"/>
      <w:r>
        <w:t xml:space="preserve">Bảng </w:t>
      </w:r>
      <w:r>
        <w:fldChar w:fldCharType="begin"/>
      </w:r>
      <w:r>
        <w:instrText xml:space="preserve"> SEQ Table \* ARABIC </w:instrText>
      </w:r>
      <w:r>
        <w:fldChar w:fldCharType="separate"/>
      </w:r>
      <w:r w:rsidR="00EC17BA">
        <w:rPr>
          <w:noProof/>
        </w:rPr>
        <w:t>9</w:t>
      </w:r>
      <w:r>
        <w:fldChar w:fldCharType="end"/>
      </w:r>
      <w:r>
        <w:t xml:space="preserve"> </w:t>
      </w:r>
      <w:r w:rsidRPr="742FEFAA">
        <w:t>Bảng thông số kỹ thuật LM386</w:t>
      </w:r>
      <w:bookmarkEnd w:id="73"/>
    </w:p>
    <w:p w:rsidRPr="000B7F1C" w:rsidR="000B7F1C" w:rsidP="000B7F1C" w:rsidRDefault="00F02D23" w14:paraId="5382E80E" w14:textId="6813FBB0">
      <w:r w:rsidRPr="00F02D23">
        <w:t xml:space="preserve">Wide Supply Voltage Range: Khoảng điện áp cung cấp rộng, đáp ứng từ 4V đến 12V Em chọn 5V. Nguồn nuôi modulelà 5V.  Low Quiescent Current Drain: Lượng dòng điện tiêu thụ tĩnh rất thấp khi thiết bị đang hoạt động nhưng không cung cấp tín hiệu đầu ra </w:t>
      </w:r>
      <w:r w:rsidR="00AC25AB">
        <w:t xml:space="preserve">   </w:t>
      </w:r>
      <w:r w:rsidRPr="00F02D23">
        <w:t>I = 4mA. Công suất tiêu thụ P = 5.4.</w:t>
      </w:r>
      <w:r w:rsidR="00AC25AB">
        <w:t>10</w:t>
      </w:r>
      <w:r w:rsidR="00AC25AB">
        <w:rPr>
          <w:vertAlign w:val="superscript"/>
        </w:rPr>
        <w:t>-3</w:t>
      </w:r>
      <w:r w:rsidRPr="00F02D23">
        <w:t>= 0.02(W)</w:t>
      </w:r>
    </w:p>
    <w:p w:rsidR="008945CF" w:rsidP="008945CF" w:rsidRDefault="008945CF" w14:paraId="2E25B26E" w14:textId="6339447E">
      <w:pPr>
        <w:pStyle w:val="Heading4"/>
        <w:numPr>
          <w:ilvl w:val="0"/>
          <w:numId w:val="0"/>
        </w:numPr>
        <w:rPr>
          <w:lang w:val="vi-VN"/>
        </w:rPr>
      </w:pPr>
      <w:r>
        <w:t>4</w:t>
      </w:r>
      <w:r>
        <w:rPr>
          <w:lang w:val="vi-VN"/>
        </w:rPr>
        <w:t xml:space="preserve">.1.1.5 </w:t>
      </w:r>
      <w:r w:rsidRPr="000559F8" w:rsidR="000559F8">
        <w:rPr>
          <w:lang w:val="vi-VN"/>
        </w:rPr>
        <w:t xml:space="preserve">Loa 8 Ôm </w:t>
      </w:r>
      <w:r w:rsidR="00D014DF">
        <w:rPr>
          <w:lang w:val="vi-VN"/>
        </w:rPr>
        <w:t>–</w:t>
      </w:r>
      <w:r w:rsidRPr="000559F8" w:rsidR="000559F8">
        <w:rPr>
          <w:lang w:val="vi-VN"/>
        </w:rPr>
        <w:t xml:space="preserve"> 1W</w:t>
      </w:r>
    </w:p>
    <w:p w:rsidRPr="000559F8" w:rsidR="000559F8" w:rsidP="000559F8" w:rsidRDefault="002A1548" w14:paraId="21507650" w14:textId="58F5A17A">
      <w:pPr>
        <w:rPr>
          <w:lang w:val="vi-VN"/>
        </w:rPr>
      </w:pPr>
      <w:r>
        <w:rPr>
          <w:lang w:val="vi-VN"/>
        </w:rPr>
        <w:t xml:space="preserve">Tên của thiết bị cho </w:t>
      </w:r>
      <w:r w:rsidRPr="1283D58D" w:rsidR="1B335797">
        <w:rPr>
          <w:lang w:val="vi-VN"/>
        </w:rPr>
        <w:t>nhóm</w:t>
      </w:r>
      <w:r>
        <w:rPr>
          <w:lang w:val="vi-VN"/>
        </w:rPr>
        <w:t xml:space="preserve"> thấy công suất của </w:t>
      </w:r>
      <w:r w:rsidR="007C61CA">
        <w:rPr>
          <w:lang w:val="vi-VN"/>
        </w:rPr>
        <w:t xml:space="preserve">thiết </w:t>
      </w:r>
      <w:r w:rsidR="00557FEB">
        <w:rPr>
          <w:lang w:val="vi-VN"/>
        </w:rPr>
        <w:t>bị là P = 1(W)</w:t>
      </w:r>
    </w:p>
    <w:p w:rsidR="00EB37C1" w:rsidP="005D6B72" w:rsidRDefault="007B485C" w14:paraId="5E11B7FF" w14:textId="77777777">
      <w:pPr>
        <w:pStyle w:val="Heading4"/>
        <w:numPr>
          <w:ilvl w:val="0"/>
          <w:numId w:val="0"/>
        </w:numPr>
        <w:rPr>
          <w:rFonts w:eastAsia="Times New Roman" w:cs="Angsana New"/>
          <w:bCs w:val="0"/>
          <w:i w:val="0"/>
          <w:iCs w:val="0"/>
          <w:kern w:val="2"/>
          <w:szCs w:val="20"/>
        </w:rPr>
      </w:pPr>
      <w:r>
        <w:t>4</w:t>
      </w:r>
      <w:r>
        <w:rPr>
          <w:lang w:val="vi-VN"/>
        </w:rPr>
        <w:t>.1.1</w:t>
      </w:r>
      <w:r w:rsidRPr="00C15A1B">
        <w:rPr>
          <w:rFonts w:eastAsia="Times New Roman" w:cs="Angsana New"/>
          <w:bCs w:val="0"/>
          <w:i w:val="0"/>
          <w:iCs w:val="0"/>
          <w:kern w:val="2"/>
          <w:szCs w:val="20"/>
        </w:rPr>
        <w:t>.</w:t>
      </w:r>
      <w:r w:rsidRPr="00C15A1B" w:rsidR="00C15A1B">
        <w:rPr>
          <w:rFonts w:eastAsia="Times New Roman" w:cs="Angsana New"/>
          <w:bCs w:val="0"/>
          <w:i w:val="0"/>
          <w:iCs w:val="0"/>
          <w:kern w:val="2"/>
          <w:szCs w:val="20"/>
        </w:rPr>
        <w:t>6</w:t>
      </w:r>
      <w:r w:rsidR="005D6B72">
        <w:rPr>
          <w:rFonts w:eastAsia="Times New Roman" w:cs="Angsana New"/>
          <w:bCs w:val="0"/>
          <w:i w:val="0"/>
          <w:iCs w:val="0"/>
          <w:kern w:val="2"/>
          <w:szCs w:val="20"/>
          <w:lang w:val="vi-VN"/>
        </w:rPr>
        <w:t xml:space="preserve"> Vi xử lý</w:t>
      </w:r>
      <w:r w:rsidRPr="00C15A1B">
        <w:rPr>
          <w:rFonts w:eastAsia="Times New Roman" w:cs="Angsana New"/>
          <w:bCs w:val="0"/>
          <w:i w:val="0"/>
          <w:iCs w:val="0"/>
          <w:kern w:val="2"/>
          <w:szCs w:val="20"/>
        </w:rPr>
        <w:t xml:space="preserve"> </w:t>
      </w:r>
      <w:r w:rsidRPr="00C15A1B" w:rsidR="00C15A1B">
        <w:rPr>
          <w:rFonts w:eastAsia="Times New Roman" w:cs="Angsana New"/>
          <w:bCs w:val="0"/>
          <w:i w:val="0"/>
          <w:iCs w:val="0"/>
          <w:kern w:val="2"/>
          <w:szCs w:val="20"/>
        </w:rPr>
        <w:t>ESP32</w:t>
      </w:r>
    </w:p>
    <w:p w:rsidRPr="005D6B72" w:rsidR="005D6B72" w:rsidP="005D6B72" w:rsidRDefault="005D6B72" w14:paraId="57D7907F" w14:textId="20F47AA4">
      <w:pPr>
        <w:pStyle w:val="Heading4"/>
        <w:numPr>
          <w:ilvl w:val="0"/>
          <w:numId w:val="0"/>
        </w:numPr>
        <w:rPr>
          <w:rFonts w:eastAsia="Times New Roman" w:cs="Angsana New"/>
          <w:bCs w:val="0"/>
          <w:i w:val="0"/>
          <w:iCs w:val="0"/>
          <w:kern w:val="2"/>
          <w:szCs w:val="20"/>
        </w:rPr>
      </w:pPr>
      <w:r w:rsidRPr="0007480C">
        <w:rPr>
          <w:noProof/>
        </w:rPr>
        <w:drawing>
          <wp:anchor distT="0" distB="0" distL="114300" distR="114300" simplePos="0" relativeHeight="251658247" behindDoc="0" locked="0" layoutInCell="1" allowOverlap="1" wp14:anchorId="58EABFB8" wp14:editId="40C9D813">
            <wp:simplePos x="0" y="0"/>
            <wp:positionH relativeFrom="column">
              <wp:posOffset>3435985</wp:posOffset>
            </wp:positionH>
            <wp:positionV relativeFrom="paragraph">
              <wp:posOffset>135890</wp:posOffset>
            </wp:positionV>
            <wp:extent cx="2110740" cy="1733550"/>
            <wp:effectExtent l="0" t="0" r="3810" b="0"/>
            <wp:wrapSquare wrapText="bothSides"/>
            <wp:docPr id="1612731575" name="Picture 1612731575"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731575" name="Picture 1" descr="A table with text and numbers&#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110740" cy="1733550"/>
                    </a:xfrm>
                    <a:prstGeom prst="rect">
                      <a:avLst/>
                    </a:prstGeom>
                  </pic:spPr>
                </pic:pic>
              </a:graphicData>
            </a:graphic>
            <wp14:sizeRelH relativeFrom="margin">
              <wp14:pctWidth>0</wp14:pctWidth>
            </wp14:sizeRelH>
            <wp14:sizeRelV relativeFrom="margin">
              <wp14:pctHeight>0</wp14:pctHeight>
            </wp14:sizeRelV>
          </wp:anchor>
        </w:drawing>
      </w:r>
      <w:r w:rsidRPr="0007480C">
        <w:rPr>
          <w:b/>
          <w:bCs w:val="0"/>
          <w:noProof/>
        </w:rPr>
        <w:drawing>
          <wp:anchor distT="0" distB="0" distL="114300" distR="114300" simplePos="0" relativeHeight="251658246" behindDoc="0" locked="0" layoutInCell="1" allowOverlap="1" wp14:anchorId="1A732FC4" wp14:editId="4FFC2408">
            <wp:simplePos x="0" y="0"/>
            <wp:positionH relativeFrom="column">
              <wp:posOffset>320040</wp:posOffset>
            </wp:positionH>
            <wp:positionV relativeFrom="paragraph">
              <wp:posOffset>377507</wp:posOffset>
            </wp:positionV>
            <wp:extent cx="2793365" cy="1455420"/>
            <wp:effectExtent l="0" t="0" r="6985" b="0"/>
            <wp:wrapSquare wrapText="bothSides"/>
            <wp:docPr id="120649087" name="Picture 120649087"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49087" name="Picture 1" descr="A screen shot of a computer&#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93365" cy="1455420"/>
                    </a:xfrm>
                    <a:prstGeom prst="rect">
                      <a:avLst/>
                    </a:prstGeom>
                  </pic:spPr>
                </pic:pic>
              </a:graphicData>
            </a:graphic>
          </wp:anchor>
        </w:drawing>
      </w:r>
    </w:p>
    <w:p w:rsidR="005D6B72" w:rsidP="005D6B72" w:rsidRDefault="005D6B72" w14:paraId="03CF4C34" w14:textId="77777777">
      <w:pPr>
        <w:ind w:firstLine="0"/>
        <w:jc w:val="center"/>
        <w:rPr>
          <w:noProof/>
        </w:rPr>
      </w:pPr>
      <w:r w:rsidRPr="0007480C">
        <w:rPr>
          <w:noProof/>
        </w:rPr>
        <w:t xml:space="preserve"> </w:t>
      </w:r>
    </w:p>
    <w:p w:rsidR="00286C4F" w:rsidP="00286C4F" w:rsidRDefault="005D6B72" w14:paraId="0405C584" w14:textId="77777777">
      <w:pPr>
        <w:keepNext/>
        <w:ind w:firstLine="0"/>
        <w:jc w:val="center"/>
      </w:pPr>
      <w:r>
        <w:rPr>
          <w:noProof/>
        </w:rPr>
        <w:drawing>
          <wp:inline distT="0" distB="0" distL="0" distR="0" wp14:anchorId="16FF18BB" wp14:editId="3B2CF6C9">
            <wp:extent cx="4752110" cy="1567251"/>
            <wp:effectExtent l="0" t="0" r="0" b="0"/>
            <wp:docPr id="2129668374" name="Picture 2129668374" descr="A screenshot of a calcul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9668374"/>
                    <pic:cNvPicPr/>
                  </pic:nvPicPr>
                  <pic:blipFill>
                    <a:blip r:embed="rId43">
                      <a:extLst>
                        <a:ext uri="{28A0092B-C50C-407E-A947-70E740481C1C}">
                          <a14:useLocalDpi xmlns:a14="http://schemas.microsoft.com/office/drawing/2010/main" val="0"/>
                        </a:ext>
                      </a:extLst>
                    </a:blip>
                    <a:stretch>
                      <a:fillRect/>
                    </a:stretch>
                  </pic:blipFill>
                  <pic:spPr>
                    <a:xfrm>
                      <a:off x="0" y="0"/>
                      <a:ext cx="4752110" cy="1567251"/>
                    </a:xfrm>
                    <a:prstGeom prst="rect">
                      <a:avLst/>
                    </a:prstGeom>
                  </pic:spPr>
                </pic:pic>
              </a:graphicData>
            </a:graphic>
          </wp:inline>
        </w:drawing>
      </w:r>
    </w:p>
    <w:p w:rsidR="005D6B72" w:rsidP="00C714F6" w:rsidRDefault="00286C4F" w14:paraId="42AB283A" w14:textId="316EF254">
      <w:pPr>
        <w:pStyle w:val="Caption"/>
      </w:pPr>
      <w:bookmarkStart w:name="_Toc140909077" w:id="74"/>
      <w:r>
        <w:t xml:space="preserve">Bảng </w:t>
      </w:r>
      <w:r>
        <w:fldChar w:fldCharType="begin"/>
      </w:r>
      <w:r>
        <w:instrText xml:space="preserve"> SEQ Table \* ARABIC </w:instrText>
      </w:r>
      <w:r>
        <w:fldChar w:fldCharType="separate"/>
      </w:r>
      <w:r w:rsidR="00EC17BA">
        <w:rPr>
          <w:noProof/>
        </w:rPr>
        <w:t>10</w:t>
      </w:r>
      <w:r>
        <w:fldChar w:fldCharType="end"/>
      </w:r>
      <w:r>
        <w:t xml:space="preserve"> </w:t>
      </w:r>
      <w:r w:rsidRPr="1E2696E5">
        <w:t xml:space="preserve">Bảng thông số kỹ thuật ESP32 </w:t>
      </w:r>
      <w:hyperlink w:history="1" w:anchor="_[11]">
        <w:r w:rsidRPr="00CA16F3">
          <w:rPr>
            <w:rStyle w:val="Hyperlink"/>
          </w:rPr>
          <w:t>[</w:t>
        </w:r>
        <w:r w:rsidRPr="00CA16F3" w:rsidR="003A16DE">
          <w:rPr>
            <w:rStyle w:val="Hyperlink"/>
          </w:rPr>
          <w:t>11</w:t>
        </w:r>
        <w:r w:rsidRPr="00CA16F3">
          <w:rPr>
            <w:rStyle w:val="Hyperlink"/>
          </w:rPr>
          <w:t>]</w:t>
        </w:r>
        <w:bookmarkEnd w:id="74"/>
      </w:hyperlink>
    </w:p>
    <w:p w:rsidR="005D6B72" w:rsidP="00C714F6" w:rsidRDefault="005D6B72" w14:paraId="33A82C74" w14:textId="77777777">
      <w:pPr>
        <w:pStyle w:val="Caption"/>
        <w:rPr>
          <w:i/>
        </w:rPr>
      </w:pPr>
      <w:r w:rsidRPr="00567327">
        <w:t>Theo datasheet, ta thấy ESP32 tại trạng thái hoạt động</w:t>
      </w:r>
      <w:r>
        <w:t xml:space="preserve"> </w:t>
      </w:r>
      <w:r w:rsidRPr="00567327">
        <w:t>(activate)</w:t>
      </w:r>
      <w:r>
        <w:t xml:space="preserve"> sẽ tiêu thụ lớn nhất. Nó bao gồm các thông số:</w:t>
      </w:r>
    </w:p>
    <w:p w:rsidR="005D6B72" w:rsidP="005D6B72" w:rsidRDefault="005D6B72" w14:paraId="55BE24F2" w14:textId="77777777">
      <w:r>
        <w:t>U</w:t>
      </w:r>
      <w:r w:rsidRPr="00380742">
        <w:rPr>
          <w:vertAlign w:val="subscript"/>
        </w:rPr>
        <w:t>tiêu thụ</w:t>
      </w:r>
      <w:r>
        <w:t xml:space="preserve"> = 3.3V, I</w:t>
      </w:r>
      <w:r w:rsidRPr="00A53CE1">
        <w:rPr>
          <w:vertAlign w:val="subscript"/>
        </w:rPr>
        <w:t>max</w:t>
      </w:r>
      <w:r>
        <w:t xml:space="preserve"> = 240 mA</w:t>
      </w:r>
    </w:p>
    <w:p w:rsidRPr="00C50FAF" w:rsidR="005D6B72" w:rsidP="005D6B72" w:rsidRDefault="6B8E7018" w14:paraId="7A9C4AB3" w14:textId="32AD34D8">
      <w:pPr>
        <w:ind w:firstLine="0"/>
      </w:pPr>
      <w:r>
        <w:t>Ta có công thức: P = UI</w:t>
      </w:r>
      <w:r w:rsidR="6C0C2EF2">
        <w:t>. Nên</w:t>
      </w:r>
      <w:r>
        <w:t xml:space="preserve"> P</w:t>
      </w:r>
      <w:r w:rsidRPr="04654A4D">
        <w:rPr>
          <w:vertAlign w:val="subscript"/>
        </w:rPr>
        <w:t xml:space="preserve">max </w:t>
      </w:r>
      <w:r>
        <w:t>= 3.3 * 240 * 10</w:t>
      </w:r>
      <w:r w:rsidRPr="04654A4D">
        <w:rPr>
          <w:vertAlign w:val="superscript"/>
        </w:rPr>
        <w:t>-3</w:t>
      </w:r>
      <w:r>
        <w:t xml:space="preserve"> = 792 (mW)</w:t>
      </w:r>
    </w:p>
    <w:p w:rsidR="20ADDDA5" w:rsidP="42C9FD4C" w:rsidRDefault="0E095403" w14:paraId="2077BFAA" w14:textId="164F1BE7">
      <w:pPr>
        <w:pStyle w:val="Heading4"/>
        <w:numPr>
          <w:ilvl w:val="3"/>
          <w:numId w:val="0"/>
        </w:numPr>
        <w:rPr>
          <w:rFonts w:eastAsia="Times New Roman" w:cs="Angsana New"/>
          <w:i w:val="0"/>
          <w:iCs w:val="0"/>
        </w:rPr>
      </w:pPr>
      <w:r>
        <w:t>4</w:t>
      </w:r>
      <w:r w:rsidRPr="20ADDDA5">
        <w:rPr>
          <w:lang w:val="vi-VN"/>
        </w:rPr>
        <w:t>.1.1</w:t>
      </w:r>
      <w:r w:rsidRPr="20ADDDA5">
        <w:rPr>
          <w:rFonts w:eastAsia="Times New Roman" w:cs="Angsana New"/>
          <w:i w:val="0"/>
          <w:iCs w:val="0"/>
        </w:rPr>
        <w:t>.7</w:t>
      </w:r>
      <w:r w:rsidRPr="20ADDDA5">
        <w:rPr>
          <w:rFonts w:eastAsia="Times New Roman" w:cs="Angsana New"/>
          <w:i w:val="0"/>
          <w:iCs w:val="0"/>
          <w:lang w:val="vi-VN"/>
        </w:rPr>
        <w:t xml:space="preserve"> Tính </w:t>
      </w:r>
      <w:r w:rsidRPr="42C9FD4C">
        <w:rPr>
          <w:rFonts w:eastAsia="Times New Roman" w:cs="Angsana New"/>
          <w:i w:val="0"/>
          <w:iCs w:val="0"/>
          <w:lang w:val="vi-VN"/>
        </w:rPr>
        <w:t>Toán Công Suất</w:t>
      </w:r>
      <w:r w:rsidRPr="6E272538" w:rsidR="6B59BE32">
        <w:rPr>
          <w:rFonts w:eastAsia="Times New Roman" w:cs="Angsana New"/>
          <w:i w:val="0"/>
          <w:iCs w:val="0"/>
          <w:lang w:val="vi-VN"/>
        </w:rPr>
        <w:t xml:space="preserve"> Tổng</w:t>
      </w:r>
    </w:p>
    <w:p w:rsidRPr="00B24FEE" w:rsidR="0009143F" w:rsidP="02739838" w:rsidRDefault="0009143F" w14:paraId="4BDDF4D4" w14:textId="0AB3F073">
      <w:pPr>
        <w:pStyle w:val="ListParagraph"/>
        <w:numPr>
          <w:ilvl w:val="0"/>
          <w:numId w:val="43"/>
        </w:numPr>
        <w:rPr>
          <w:b/>
          <w:bCs/>
          <w:sz w:val="28"/>
          <w:szCs w:val="28"/>
        </w:rPr>
      </w:pPr>
      <w:r w:rsidRPr="2B7F6624">
        <w:rPr>
          <w:b/>
          <w:bCs/>
          <w:sz w:val="28"/>
          <w:szCs w:val="28"/>
        </w:rPr>
        <w:t xml:space="preserve">Công suất tiêu thụ tổng cho các link kiện ở trạng thái “active operations”: </w:t>
      </w:r>
    </w:p>
    <w:p w:rsidR="004E74CC" w:rsidP="02739838" w:rsidRDefault="0D01A915" w14:paraId="3102F417" w14:textId="087D8D6C">
      <w:pPr>
        <w:ind w:firstLine="720"/>
        <w:rPr>
          <w:vertAlign w:val="subscript"/>
          <w:lang w:val="vi-VN"/>
        </w:rPr>
      </w:pPr>
      <w:r>
        <w:t xml:space="preserve">         </w:t>
      </w:r>
      <w:r w:rsidR="0009143F">
        <w:t>P = P</w:t>
      </w:r>
      <w:r w:rsidRPr="0009143F" w:rsidR="0009143F">
        <w:rPr>
          <w:vertAlign w:val="subscript"/>
        </w:rPr>
        <w:t>ESP32</w:t>
      </w:r>
      <w:r w:rsidR="004E74CC">
        <w:rPr>
          <w:vertAlign w:val="subscript"/>
          <w:lang w:val="vi-VN"/>
        </w:rPr>
        <w:t xml:space="preserve"> </w:t>
      </w:r>
      <w:r w:rsidR="0009143F">
        <w:t>+</w:t>
      </w:r>
      <w:r w:rsidR="004E74CC">
        <w:rPr>
          <w:lang w:val="vi-VN"/>
        </w:rPr>
        <w:t xml:space="preserve"> </w:t>
      </w:r>
      <w:r w:rsidR="0009143F">
        <w:t>P</w:t>
      </w:r>
      <w:r w:rsidRPr="0009143F" w:rsidR="0009143F">
        <w:rPr>
          <w:vertAlign w:val="subscript"/>
        </w:rPr>
        <w:t xml:space="preserve">BME280 </w:t>
      </w:r>
      <w:r w:rsidR="0009143F">
        <w:t>+ P</w:t>
      </w:r>
      <w:r w:rsidRPr="0009143F" w:rsidR="0009143F">
        <w:rPr>
          <w:vertAlign w:val="subscript"/>
        </w:rPr>
        <w:t>PMS7003</w:t>
      </w:r>
      <w:r w:rsidR="004E74CC">
        <w:rPr>
          <w:vertAlign w:val="subscript"/>
          <w:lang w:val="vi-VN"/>
        </w:rPr>
        <w:t xml:space="preserve"> </w:t>
      </w:r>
      <w:r w:rsidR="0009143F">
        <w:t>+</w:t>
      </w:r>
      <w:r w:rsidR="004E74CC">
        <w:rPr>
          <w:lang w:val="vi-VN"/>
        </w:rPr>
        <w:t xml:space="preserve"> </w:t>
      </w:r>
      <w:r w:rsidR="0009143F">
        <w:t>P</w:t>
      </w:r>
      <w:r w:rsidRPr="0021082E" w:rsidR="0009143F">
        <w:rPr>
          <w:vertAlign w:val="subscript"/>
        </w:rPr>
        <w:t>MH</w:t>
      </w:r>
      <w:r w:rsidRPr="0021082E" w:rsidR="0009143F">
        <w:rPr>
          <w:vertAlign w:val="subscript"/>
          <w:lang w:val="vi-VN"/>
        </w:rPr>
        <w:t>-</w:t>
      </w:r>
      <w:r w:rsidRPr="0021082E" w:rsidR="0021082E">
        <w:rPr>
          <w:vertAlign w:val="subscript"/>
          <w:lang w:val="vi-VN"/>
        </w:rPr>
        <w:t>Z14</w:t>
      </w:r>
      <w:r w:rsidR="004E74CC">
        <w:rPr>
          <w:vertAlign w:val="subscript"/>
          <w:lang w:val="vi-VN"/>
        </w:rPr>
        <w:t xml:space="preserve"> </w:t>
      </w:r>
      <w:r w:rsidR="004E74CC">
        <w:rPr>
          <w:lang w:val="vi-VN"/>
        </w:rPr>
        <w:t>+ P</w:t>
      </w:r>
      <w:r w:rsidRPr="004E74CC" w:rsidR="004E74CC">
        <w:rPr>
          <w:vertAlign w:val="subscript"/>
          <w:lang w:val="vi-VN"/>
        </w:rPr>
        <w:t>Loa</w:t>
      </w:r>
      <w:r w:rsidR="004E74CC">
        <w:rPr>
          <w:lang w:val="vi-VN"/>
        </w:rPr>
        <w:t xml:space="preserve"> + P</w:t>
      </w:r>
      <w:r w:rsidRPr="004E74CC" w:rsidR="004E74CC">
        <w:rPr>
          <w:vertAlign w:val="subscript"/>
          <w:lang w:val="vi-VN"/>
        </w:rPr>
        <w:t>LM386</w:t>
      </w:r>
    </w:p>
    <w:p w:rsidRPr="004621FB" w:rsidR="008945CF" w:rsidP="004754F0" w:rsidRDefault="004E74CC" w14:paraId="54429884" w14:textId="2169CB07">
      <w:pPr>
        <w:ind w:firstLine="0"/>
        <w:rPr>
          <w:lang w:val="vi-VN"/>
        </w:rPr>
      </w:pPr>
      <w:r>
        <w:rPr>
          <w:vertAlign w:val="subscript"/>
          <w:lang w:val="vi-VN"/>
        </w:rPr>
        <w:t xml:space="preserve">    </w:t>
      </w:r>
      <w:r>
        <w:tab/>
      </w:r>
      <w:r>
        <w:tab/>
      </w:r>
      <w:r>
        <w:rPr>
          <w:vertAlign w:val="subscript"/>
          <w:lang w:val="vi-VN"/>
        </w:rPr>
        <w:t xml:space="preserve"> </w:t>
      </w:r>
      <w:r w:rsidR="0009143F">
        <w:t>= 792*10</w:t>
      </w:r>
      <w:r w:rsidRPr="0021082E" w:rsidR="0009143F">
        <w:rPr>
          <w:vertAlign w:val="superscript"/>
        </w:rPr>
        <w:t>-3</w:t>
      </w:r>
      <w:r>
        <w:rPr>
          <w:vertAlign w:val="superscript"/>
          <w:lang w:val="vi-VN"/>
        </w:rPr>
        <w:t xml:space="preserve"> </w:t>
      </w:r>
      <w:r w:rsidR="0009143F">
        <w:t>+</w:t>
      </w:r>
      <w:r>
        <w:rPr>
          <w:lang w:val="vi-VN"/>
        </w:rPr>
        <w:t xml:space="preserve"> </w:t>
      </w:r>
      <w:r>
        <w:t>9</w:t>
      </w:r>
      <w:r>
        <w:rPr>
          <w:lang w:val="vi-VN"/>
        </w:rPr>
        <w:t>,24</w:t>
      </w:r>
      <w:r w:rsidR="0009143F">
        <w:t>*10</w:t>
      </w:r>
      <w:r w:rsidRPr="0021082E" w:rsidR="0009143F">
        <w:rPr>
          <w:vertAlign w:val="superscript"/>
        </w:rPr>
        <w:t>-6</w:t>
      </w:r>
      <w:r w:rsidR="0009143F">
        <w:t xml:space="preserve"> + 10</w:t>
      </w:r>
      <w:r w:rsidRPr="0021082E" w:rsidR="0009143F">
        <w:rPr>
          <w:vertAlign w:val="superscript"/>
        </w:rPr>
        <w:t>-3</w:t>
      </w:r>
      <w:r w:rsidR="0009143F">
        <w:t xml:space="preserve">+0.75+ </w:t>
      </w:r>
      <w:r w:rsidR="00F55431">
        <w:t>1</w:t>
      </w:r>
      <w:r w:rsidR="00F55431">
        <w:rPr>
          <w:lang w:val="vi-VN"/>
        </w:rPr>
        <w:t xml:space="preserve"> + 0,02</w:t>
      </w:r>
      <w:r w:rsidR="0009143F">
        <w:t xml:space="preserve">≈ </w:t>
      </w:r>
      <w:r w:rsidR="00F55431">
        <w:t>1</w:t>
      </w:r>
      <w:r w:rsidR="0009143F">
        <w:t>.</w:t>
      </w:r>
      <w:r w:rsidR="00B24FEE">
        <w:t>771007</w:t>
      </w:r>
      <w:r w:rsidR="0009143F">
        <w:t>(W)</w:t>
      </w:r>
    </w:p>
    <w:p w:rsidR="526AC190" w:rsidP="23FD77D4" w:rsidRDefault="526AC190" w14:paraId="3486B84F" w14:textId="0B6D1696">
      <w:pPr>
        <w:keepNext/>
        <w:spacing w:after="0" w:line="360" w:lineRule="auto"/>
        <w:ind w:firstLine="720"/>
        <w:jc w:val="left"/>
        <w:rPr>
          <w:rFonts w:cs="Times New Roman"/>
        </w:rPr>
      </w:pPr>
      <w:r w:rsidRPr="23FD77D4">
        <w:rPr>
          <w:rFonts w:cs="Times New Roman"/>
          <w:color w:val="000000" w:themeColor="text1"/>
        </w:rPr>
        <w:t>Như vậy, với đầu ra công suất tối đa của module LM2596 trên mạch “Cảnh báo cháy</w:t>
      </w:r>
      <w:r w:rsidRPr="6E272538">
        <w:rPr>
          <w:rFonts w:cs="Times New Roman"/>
          <w:color w:val="000000" w:themeColor="text1"/>
        </w:rPr>
        <w:t>”</w:t>
      </w:r>
      <w:r w:rsidRPr="23FD77D4">
        <w:rPr>
          <w:rFonts w:cs="Times New Roman"/>
          <w:color w:val="000000" w:themeColor="text1"/>
        </w:rPr>
        <w:t xml:space="preserve"> là 15W thì hoàn toàn đáp ứng đủ công suất cho ESP32 và các ngoại vi khác </w:t>
      </w:r>
      <w:r w:rsidRPr="23FD77D4">
        <w:rPr>
          <w:rFonts w:cs="Times New Roman"/>
        </w:rPr>
        <w:t xml:space="preserve"> </w:t>
      </w:r>
    </w:p>
    <w:p w:rsidR="4BF6344D" w:rsidP="4BF6344D" w:rsidRDefault="4BF6344D" w14:paraId="14B657C7" w14:textId="4346964A">
      <w:pPr>
        <w:ind w:firstLine="0"/>
      </w:pPr>
    </w:p>
    <w:p w:rsidR="003065AC" w:rsidP="003065AC" w:rsidRDefault="00B82E3F" w14:paraId="122BBE1E" w14:textId="2C4F0E75">
      <w:pPr>
        <w:pStyle w:val="Heading3"/>
        <w:numPr>
          <w:ilvl w:val="0"/>
          <w:numId w:val="0"/>
        </w:numPr>
      </w:pPr>
      <w:bookmarkStart w:name="_Toc140909033" w:id="75"/>
      <w:r>
        <w:t>4</w:t>
      </w:r>
      <w:r w:rsidR="00C62BD9">
        <w:rPr>
          <w:lang w:val="vi-VN"/>
        </w:rPr>
        <w:t xml:space="preserve">.1.2 </w:t>
      </w:r>
      <w:r w:rsidR="00AC7E20">
        <w:t>Kết nối vi xử lý ESP32 với module</w:t>
      </w:r>
      <w:bookmarkEnd w:id="75"/>
      <w:r w:rsidR="00AC7E20">
        <w:t xml:space="preserve"> </w:t>
      </w:r>
    </w:p>
    <w:p w:rsidR="003E5614" w:rsidP="003E5614" w:rsidRDefault="003E41F0" w14:paraId="058A30CB" w14:textId="77777777">
      <w:pPr>
        <w:keepNext/>
      </w:pPr>
      <w:r w:rsidRPr="003E41F0">
        <w:rPr>
          <w:noProof/>
        </w:rPr>
        <w:drawing>
          <wp:inline distT="0" distB="0" distL="0" distR="0" wp14:anchorId="4D179F67" wp14:editId="4634365C">
            <wp:extent cx="4887686" cy="2326219"/>
            <wp:effectExtent l="0" t="0" r="8255" b="0"/>
            <wp:docPr id="177224255" name="Picture 177224255" descr="A circuit board with wi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24255" name="Picture 1" descr="A circuit board with wires&#10;&#10;Description automatically generated"/>
                    <pic:cNvPicPr/>
                  </pic:nvPicPr>
                  <pic:blipFill>
                    <a:blip r:embed="rId44"/>
                    <a:stretch>
                      <a:fillRect/>
                    </a:stretch>
                  </pic:blipFill>
                  <pic:spPr>
                    <a:xfrm>
                      <a:off x="0" y="0"/>
                      <a:ext cx="4903879" cy="2333926"/>
                    </a:xfrm>
                    <a:prstGeom prst="rect">
                      <a:avLst/>
                    </a:prstGeom>
                  </pic:spPr>
                </pic:pic>
              </a:graphicData>
            </a:graphic>
          </wp:inline>
        </w:drawing>
      </w:r>
    </w:p>
    <w:p w:rsidRPr="00BE1003" w:rsidR="00BE1003" w:rsidP="00C714F6" w:rsidRDefault="003E5614" w14:paraId="31B06F81" w14:textId="5F529F7D">
      <w:pPr>
        <w:pStyle w:val="Caption"/>
      </w:pPr>
      <w:bookmarkStart w:name="_Toc140909057" w:id="76"/>
      <w:r>
        <w:t>Hình 4</w:t>
      </w:r>
      <w:r w:rsidR="00C65143">
        <w:t>.</w:t>
      </w:r>
      <w:r w:rsidR="00C65143">
        <w:fldChar w:fldCharType="begin"/>
      </w:r>
      <w:r w:rsidR="00C65143">
        <w:instrText xml:space="preserve"> SEQ Hình \* ARABIC \s 1 </w:instrText>
      </w:r>
      <w:r w:rsidR="00C65143">
        <w:fldChar w:fldCharType="separate"/>
      </w:r>
      <w:r w:rsidR="00EC17BA">
        <w:rPr>
          <w:noProof/>
        </w:rPr>
        <w:t>1</w:t>
      </w:r>
      <w:r w:rsidR="00C65143">
        <w:fldChar w:fldCharType="end"/>
      </w:r>
      <w:r>
        <w:t xml:space="preserve"> Sơ đồ kết nối chân linh kiện</w:t>
      </w:r>
      <w:bookmarkEnd w:id="76"/>
    </w:p>
    <w:p w:rsidRPr="00C62BD9" w:rsidR="00B007E3" w:rsidP="001358D6" w:rsidRDefault="00B007E3" w14:paraId="597E888D" w14:textId="065AC9F7">
      <w:pPr>
        <w:pStyle w:val="Heading4"/>
        <w:numPr>
          <w:ilvl w:val="3"/>
          <w:numId w:val="0"/>
        </w:numPr>
        <w:rPr>
          <w:lang w:val="vi-VN"/>
        </w:rPr>
      </w:pPr>
      <w:bookmarkStart w:name="_Hlk76220964" w:id="77"/>
      <w:r>
        <w:t>4</w:t>
      </w:r>
      <w:r>
        <w:rPr>
          <w:lang w:val="vi-VN"/>
        </w:rPr>
        <w:t xml:space="preserve">.1.2.1 Thiết kế mạch </w:t>
      </w:r>
      <w:bookmarkEnd w:id="77"/>
      <w:r>
        <w:rPr>
          <w:lang w:val="vi-VN"/>
        </w:rPr>
        <w:t>Schematic</w:t>
      </w:r>
    </w:p>
    <w:p w:rsidR="556C7EAD" w:rsidP="1F277067" w:rsidRDefault="556C7EAD" w14:paraId="5CC47B3A" w14:textId="6CD96AEE">
      <w:pPr>
        <w:keepNext/>
        <w:spacing w:after="200" w:line="360" w:lineRule="auto"/>
        <w:ind w:firstLine="720"/>
        <w:rPr>
          <w:rFonts w:cs="Times New Roman"/>
          <w:color w:val="000000" w:themeColor="text1"/>
          <w:szCs w:val="26"/>
          <w:lang w:val="vi-VN"/>
        </w:rPr>
      </w:pPr>
      <w:r w:rsidRPr="2447932E">
        <w:rPr>
          <w:rFonts w:cs="Times New Roman"/>
          <w:color w:val="000000" w:themeColor="text1"/>
          <w:szCs w:val="26"/>
        </w:rPr>
        <w:t xml:space="preserve">Để có thể sử dụng tốt mạch có sẵn này, nhóm chúng em đã tìm hiểu rất kỹ sơ đồ nguyên lý của mạch. </w:t>
      </w:r>
    </w:p>
    <w:p w:rsidR="003E5614" w:rsidP="003E5614" w:rsidRDefault="556C7EAD" w14:paraId="62631E31" w14:textId="77777777">
      <w:pPr>
        <w:keepNext/>
        <w:spacing w:after="200" w:line="360" w:lineRule="auto"/>
        <w:ind w:firstLine="0"/>
        <w:jc w:val="center"/>
      </w:pPr>
      <w:r>
        <w:rPr>
          <w:noProof/>
        </w:rPr>
        <w:drawing>
          <wp:inline distT="0" distB="0" distL="0" distR="0" wp14:anchorId="7680D9A9" wp14:editId="74A6C2D7">
            <wp:extent cx="4800600" cy="1591909"/>
            <wp:effectExtent l="0" t="0" r="0" b="8890"/>
            <wp:docPr id="1110750198" name="Picture 1110750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829630" cy="1601536"/>
                    </a:xfrm>
                    <a:prstGeom prst="rect">
                      <a:avLst/>
                    </a:prstGeom>
                  </pic:spPr>
                </pic:pic>
              </a:graphicData>
            </a:graphic>
          </wp:inline>
        </w:drawing>
      </w:r>
    </w:p>
    <w:p w:rsidR="556C7EAD" w:rsidP="00C714F6" w:rsidRDefault="003E5614" w14:paraId="0AEC6340" w14:textId="182D67F1">
      <w:pPr>
        <w:pStyle w:val="Caption"/>
        <w:rPr>
          <w:rFonts w:cs="Times New Roman"/>
          <w:color w:val="000000" w:themeColor="text1"/>
          <w:szCs w:val="26"/>
          <w:lang w:val="vi-VN"/>
        </w:rPr>
      </w:pPr>
      <w:bookmarkStart w:name="_Toc140909058" w:id="78"/>
      <w:r>
        <w:t>Hình 4</w:t>
      </w:r>
      <w:r w:rsidR="00C65143">
        <w:t>.</w:t>
      </w:r>
      <w:r w:rsidR="00C65143">
        <w:fldChar w:fldCharType="begin"/>
      </w:r>
      <w:r w:rsidR="00C65143">
        <w:instrText xml:space="preserve"> SEQ Hình \* ARABIC \s 1 </w:instrText>
      </w:r>
      <w:r w:rsidR="00C65143">
        <w:fldChar w:fldCharType="separate"/>
      </w:r>
      <w:r w:rsidR="00EC17BA">
        <w:rPr>
          <w:noProof/>
        </w:rPr>
        <w:t>2</w:t>
      </w:r>
      <w:r w:rsidR="00C65143">
        <w:fldChar w:fldCharType="end"/>
      </w:r>
      <w:r>
        <w:t xml:space="preserve"> </w:t>
      </w:r>
      <w:r w:rsidRPr="10262478">
        <w:t>Sơ đồ mạch nguồn</w:t>
      </w:r>
      <w:bookmarkEnd w:id="78"/>
    </w:p>
    <w:p w:rsidR="006E157C" w:rsidP="1F277067" w:rsidRDefault="556C7EAD" w14:paraId="59211151" w14:textId="6A5CE876">
      <w:pPr>
        <w:keepNext/>
        <w:spacing w:after="200" w:line="360" w:lineRule="auto"/>
        <w:ind w:firstLine="720"/>
        <w:rPr>
          <w:rFonts w:cs="Times New Roman"/>
          <w:color w:val="000000" w:themeColor="text1"/>
          <w:szCs w:val="26"/>
          <w:lang w:val="vi-VN"/>
        </w:rPr>
      </w:pPr>
      <w:r w:rsidRPr="2447932E">
        <w:rPr>
          <w:rFonts w:cs="Times New Roman"/>
          <w:color w:val="000000" w:themeColor="text1"/>
          <w:szCs w:val="26"/>
        </w:rPr>
        <w:t>Giải thích sơ đồ nguyên lý khối nguồn: Mạch sử dụng nguồn cấp đầu vào là Adapter 9V,2A (DCIN) sau đó đi qua module buck LM2596 để hạ xuống điện áp 5V. Jack Pin để backup cho trường hợp muốn cắm pin bên ngoài. 2 diode D1 và D3 có tác dụng bảo vệ module LM2596 và bảo vệ pin. Điện áp 5V tiếp tục đi qua khối LDO sử dụng IC LM317 để ổn định điện áp 3V3. Với các cảm biến mà nhóm đã lựa chọn ở trên đều sử dụng các điện áp 5V và 3V3 thì việc sử dụng mạch này là khá hợp lý khi có đầy đủ cả điện áp 5V và 3V3.</w:t>
      </w:r>
    </w:p>
    <w:p w:rsidR="006E157C" w:rsidP="1F277067" w:rsidRDefault="006E157C" w14:paraId="7BFE2948" w14:textId="77777777">
      <w:pPr>
        <w:ind w:firstLine="0"/>
        <w:rPr>
          <w:rFonts w:eastAsiaTheme="majorEastAsia" w:cstheme="majorBidi"/>
          <w:b/>
          <w:kern w:val="0"/>
          <w:sz w:val="28"/>
          <w:szCs w:val="28"/>
          <w:lang w:val="vi-VN"/>
        </w:rPr>
      </w:pPr>
      <w:r>
        <w:rPr>
          <w:lang w:val="vi-VN"/>
        </w:rPr>
        <w:br w:type="page"/>
      </w:r>
    </w:p>
    <w:p w:rsidR="00A06143" w:rsidP="00A06143" w:rsidRDefault="00307687" w14:paraId="22B12EB5" w14:textId="03EA5DC6">
      <w:pPr>
        <w:pStyle w:val="Heading2"/>
        <w:numPr>
          <w:ilvl w:val="1"/>
          <w:numId w:val="0"/>
        </w:numPr>
      </w:pPr>
      <w:bookmarkStart w:name="_Toc140909034" w:id="79"/>
      <w:r>
        <w:rPr>
          <w:lang w:val="vi-VN"/>
        </w:rPr>
        <w:t>4</w:t>
      </w:r>
      <w:r w:rsidR="00A06143">
        <w:rPr>
          <w:lang w:val="vi-VN"/>
        </w:rPr>
        <w:t>.</w:t>
      </w:r>
      <w:r w:rsidR="00A06143">
        <w:t>2</w:t>
      </w:r>
      <w:r w:rsidR="00A06143">
        <w:rPr>
          <w:lang w:val="vi-VN"/>
        </w:rPr>
        <w:t xml:space="preserve"> Thiết kế </w:t>
      </w:r>
      <w:r w:rsidR="006A31B5">
        <w:t>phần mềm</w:t>
      </w:r>
      <w:bookmarkEnd w:id="79"/>
    </w:p>
    <w:p w:rsidR="00A3049E" w:rsidP="00102410" w:rsidRDefault="00102410" w14:paraId="106D119A" w14:textId="17DD6D39">
      <w:pPr>
        <w:pStyle w:val="Heading3"/>
        <w:numPr>
          <w:ilvl w:val="2"/>
          <w:numId w:val="0"/>
        </w:numPr>
      </w:pPr>
      <w:bookmarkStart w:name="_Toc140909035" w:id="80"/>
      <w:r>
        <w:t>4.2.1 Sơ đồ khối phần mềm</w:t>
      </w:r>
      <w:bookmarkEnd w:id="80"/>
    </w:p>
    <w:p w:rsidR="006B536C" w:rsidP="006B6FFF" w:rsidRDefault="006B6FFF" w14:paraId="2915D970" w14:textId="6048E05F">
      <w:pPr>
        <w:keepNext/>
        <w:jc w:val="center"/>
      </w:pPr>
      <w:r w:rsidRPr="006B6FFF">
        <w:rPr>
          <w:noProof/>
        </w:rPr>
        <w:drawing>
          <wp:inline distT="0" distB="0" distL="0" distR="0" wp14:anchorId="5E77763A" wp14:editId="2A4173B0">
            <wp:extent cx="6104410" cy="2529840"/>
            <wp:effectExtent l="0" t="0" r="0" b="3810"/>
            <wp:docPr id="2146752456" name="Picture 2146752456" descr="Ảnh có chứa văn bản, biểu đồ, Kế hoạch, sơ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752456" name="Hình ảnh 1" descr="Ảnh có chứa văn bản, biểu đồ, Kế hoạch, sơ đồ&#10;&#10;Mô tả được tạo tự động"/>
                    <pic:cNvPicPr/>
                  </pic:nvPicPr>
                  <pic:blipFill>
                    <a:blip r:embed="rId46"/>
                    <a:stretch>
                      <a:fillRect/>
                    </a:stretch>
                  </pic:blipFill>
                  <pic:spPr>
                    <a:xfrm>
                      <a:off x="0" y="0"/>
                      <a:ext cx="6107558" cy="2531145"/>
                    </a:xfrm>
                    <a:prstGeom prst="rect">
                      <a:avLst/>
                    </a:prstGeom>
                  </pic:spPr>
                </pic:pic>
              </a:graphicData>
            </a:graphic>
          </wp:inline>
        </w:drawing>
      </w:r>
    </w:p>
    <w:p w:rsidR="00102410" w:rsidP="00C714F6" w:rsidRDefault="006B536C" w14:paraId="77E85FCF" w14:textId="3FFB6973">
      <w:pPr>
        <w:pStyle w:val="Caption"/>
      </w:pPr>
      <w:bookmarkStart w:name="_Toc140909059" w:id="81"/>
      <w:r>
        <w:t>Hình 4</w:t>
      </w:r>
      <w:r w:rsidR="00C65143">
        <w:t>.</w:t>
      </w:r>
      <w:r w:rsidR="00C65143">
        <w:fldChar w:fldCharType="begin"/>
      </w:r>
      <w:r w:rsidR="00C65143">
        <w:instrText xml:space="preserve"> SEQ Hình \* ARABIC \s 1 </w:instrText>
      </w:r>
      <w:r w:rsidR="00C65143">
        <w:fldChar w:fldCharType="separate"/>
      </w:r>
      <w:r w:rsidR="00EC17BA">
        <w:rPr>
          <w:noProof/>
        </w:rPr>
        <w:t>3</w:t>
      </w:r>
      <w:r w:rsidR="00C65143">
        <w:fldChar w:fldCharType="end"/>
      </w:r>
      <w:r>
        <w:t xml:space="preserve"> Sơ đồ khối phần mềm hệ thống</w:t>
      </w:r>
      <w:bookmarkEnd w:id="81"/>
    </w:p>
    <w:p w:rsidR="00B50B08" w:rsidP="00B50B08" w:rsidRDefault="00E24A75" w14:paraId="2B379D57" w14:textId="2C574C6D">
      <w:r>
        <w:t xml:space="preserve">Trong esp32 có </w:t>
      </w:r>
      <w:r w:rsidR="007D3D57">
        <w:t xml:space="preserve">hai task là </w:t>
      </w:r>
      <w:r w:rsidR="0064270A">
        <w:t>read</w:t>
      </w:r>
      <w:r w:rsidR="00E65394">
        <w:t>DataFromSensor</w:t>
      </w:r>
      <w:r w:rsidR="00CB6314">
        <w:t xml:space="preserve"> và http_get_task</w:t>
      </w:r>
      <w:r w:rsidR="00BF639B">
        <w:t>.</w:t>
      </w:r>
      <w:r w:rsidR="006313BD">
        <w:t xml:space="preserve"> </w:t>
      </w:r>
      <w:r w:rsidR="00CE4A15">
        <w:t>Các phần cứng giao tiếp với esp32 qua các driver</w:t>
      </w:r>
      <w:r w:rsidR="00D05605">
        <w:t xml:space="preserve"> và các </w:t>
      </w:r>
      <w:r w:rsidR="003B5519">
        <w:t>library.</w:t>
      </w:r>
    </w:p>
    <w:p w:rsidRPr="00A3049E" w:rsidR="002F6693" w:rsidP="002F6693" w:rsidRDefault="002F6693" w14:paraId="4D9FAFE4" w14:textId="289ED644"/>
    <w:p w:rsidRPr="00835CFE" w:rsidR="004E65C8" w:rsidP="004E65C8" w:rsidRDefault="00307687" w14:paraId="58EEE53F" w14:textId="41A31664">
      <w:pPr>
        <w:pStyle w:val="Heading3"/>
        <w:numPr>
          <w:ilvl w:val="2"/>
          <w:numId w:val="0"/>
        </w:numPr>
      </w:pPr>
      <w:bookmarkStart w:name="_Toc140909036" w:id="82"/>
      <w:r w:rsidRPr="7728EABD">
        <w:rPr>
          <w:lang w:val="vi-VN"/>
        </w:rPr>
        <w:t>4</w:t>
      </w:r>
      <w:r w:rsidRPr="7728EABD" w:rsidR="004E65C8">
        <w:rPr>
          <w:lang w:val="vi-VN"/>
        </w:rPr>
        <w:t>.</w:t>
      </w:r>
      <w:r w:rsidR="00AD5E5F">
        <w:t>2.</w:t>
      </w:r>
      <w:r w:rsidR="00102410">
        <w:t>2</w:t>
      </w:r>
      <w:r w:rsidR="00835CFE">
        <w:t xml:space="preserve"> Sơ đồ tuần tự</w:t>
      </w:r>
      <w:bookmarkEnd w:id="82"/>
      <w:r w:rsidR="00835CFE">
        <w:t xml:space="preserve"> </w:t>
      </w:r>
    </w:p>
    <w:p w:rsidR="00CC5080" w:rsidP="00CC5080" w:rsidRDefault="00DC4E16" w14:paraId="5C632A87" w14:textId="41BE5975">
      <w:pPr>
        <w:keepNext/>
        <w:jc w:val="center"/>
      </w:pPr>
      <w:r>
        <w:rPr>
          <w:noProof/>
        </w:rPr>
        <w:drawing>
          <wp:inline distT="0" distB="0" distL="0" distR="0" wp14:anchorId="3B7E4020" wp14:editId="7B82273A">
            <wp:extent cx="5582430" cy="4067743"/>
            <wp:effectExtent l="0" t="0" r="0" b="9525"/>
            <wp:docPr id="1224251288" name="Picture 1224251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4251288"/>
                    <pic:cNvPicPr/>
                  </pic:nvPicPr>
                  <pic:blipFill>
                    <a:blip r:embed="rId47">
                      <a:extLst>
                        <a:ext uri="{28A0092B-C50C-407E-A947-70E740481C1C}">
                          <a14:useLocalDpi xmlns:a14="http://schemas.microsoft.com/office/drawing/2010/main" val="0"/>
                        </a:ext>
                      </a:extLst>
                    </a:blip>
                    <a:stretch>
                      <a:fillRect/>
                    </a:stretch>
                  </pic:blipFill>
                  <pic:spPr>
                    <a:xfrm>
                      <a:off x="0" y="0"/>
                      <a:ext cx="5582430" cy="4067743"/>
                    </a:xfrm>
                    <a:prstGeom prst="rect">
                      <a:avLst/>
                    </a:prstGeom>
                  </pic:spPr>
                </pic:pic>
              </a:graphicData>
            </a:graphic>
          </wp:inline>
        </w:drawing>
      </w:r>
    </w:p>
    <w:p w:rsidRPr="00824B5E" w:rsidR="006E157C" w:rsidP="00C714F6" w:rsidRDefault="00CC5080" w14:paraId="6D503D05" w14:textId="16A9CDC4">
      <w:pPr>
        <w:pStyle w:val="Caption"/>
      </w:pPr>
      <w:bookmarkStart w:name="_Toc140909060" w:id="83"/>
      <w:r>
        <w:t>Hình 4</w:t>
      </w:r>
      <w:r w:rsidR="00C65143">
        <w:t>.</w:t>
      </w:r>
      <w:r w:rsidR="00C65143">
        <w:fldChar w:fldCharType="begin"/>
      </w:r>
      <w:r w:rsidR="00C65143">
        <w:instrText xml:space="preserve"> SEQ Hình \* ARABIC \s 1 </w:instrText>
      </w:r>
      <w:r w:rsidR="00C65143">
        <w:fldChar w:fldCharType="separate"/>
      </w:r>
      <w:r w:rsidR="00EC17BA">
        <w:rPr>
          <w:noProof/>
        </w:rPr>
        <w:t>4</w:t>
      </w:r>
      <w:r w:rsidR="00C65143">
        <w:fldChar w:fldCharType="end"/>
      </w:r>
      <w:r>
        <w:t xml:space="preserve"> Sơ đồ tuần tự task http_get_task</w:t>
      </w:r>
      <w:bookmarkEnd w:id="83"/>
    </w:p>
    <w:p w:rsidRPr="00BD665E" w:rsidR="00BD665E" w:rsidP="00BD665E" w:rsidRDefault="00AD3A8C" w14:paraId="2B3C6DC2" w14:textId="2CCCD702">
      <w:r>
        <w:t>Khi vào task http_get_task</w:t>
      </w:r>
      <w:r w:rsidR="004C51C7">
        <w:t xml:space="preserve">, </w:t>
      </w:r>
      <w:r w:rsidR="00180BE4">
        <w:t>task kiểm tra xem queu</w:t>
      </w:r>
      <w:r w:rsidR="00755017">
        <w:t xml:space="preserve">e. Khi </w:t>
      </w:r>
      <w:r w:rsidR="00B670EC">
        <w:t xml:space="preserve">queue phản hồi là không rỗng, </w:t>
      </w:r>
      <w:r w:rsidR="00FB5F0B">
        <w:t>task sẽ tạo ra</w:t>
      </w:r>
      <w:r w:rsidR="002A7BA8">
        <w:t xml:space="preserve"> </w:t>
      </w:r>
      <w:r w:rsidR="00B02334">
        <w:t>so</w:t>
      </w:r>
      <w:r w:rsidR="008A43C7">
        <w:t>c</w:t>
      </w:r>
      <w:r w:rsidR="00B02334">
        <w:t>ket</w:t>
      </w:r>
      <w:r w:rsidR="00C02FBD">
        <w:t xml:space="preserve"> và đợi socket </w:t>
      </w:r>
      <w:r w:rsidR="00A766CE">
        <w:t>kết nối</w:t>
      </w:r>
      <w:r w:rsidR="00F07ED0">
        <w:t xml:space="preserve"> với </w:t>
      </w:r>
      <w:r w:rsidR="00C07637">
        <w:t>sever</w:t>
      </w:r>
      <w:r w:rsidR="006D326E">
        <w:t>. Sau khi kết nối xong</w:t>
      </w:r>
      <w:r w:rsidR="00E21D5F">
        <w:t>,</w:t>
      </w:r>
      <w:r w:rsidR="00940F7D">
        <w:t xml:space="preserve"> task </w:t>
      </w:r>
      <w:r w:rsidR="002D7305">
        <w:t xml:space="preserve">sẽ gửi </w:t>
      </w:r>
      <w:r w:rsidR="00D225ED">
        <w:t>dữ liệu</w:t>
      </w:r>
      <w:r w:rsidR="00A972B7">
        <w:t xml:space="preserve"> </w:t>
      </w:r>
      <w:r w:rsidR="00BF31E5">
        <w:t>lên remote sever</w:t>
      </w:r>
      <w:r w:rsidR="006C40A5">
        <w:t xml:space="preserve"> và </w:t>
      </w:r>
      <w:r w:rsidR="0093509F">
        <w:t xml:space="preserve">remote sever phản hồi </w:t>
      </w:r>
      <w:r w:rsidR="002C0A6F">
        <w:t xml:space="preserve">lại soket dữ liệu. </w:t>
      </w:r>
      <w:r w:rsidR="00DD0AFB">
        <w:t>Từ soket sẽ gửi lại dữ liệu lại cho một biến trong task</w:t>
      </w:r>
      <w:r w:rsidR="007254C9">
        <w:t xml:space="preserve">. Sau đó là đóng </w:t>
      </w:r>
      <w:r w:rsidR="001D40A8">
        <w:t>socket.</w:t>
      </w:r>
    </w:p>
    <w:p w:rsidR="00CC5080" w:rsidP="00CC5080" w:rsidRDefault="00403EDB" w14:paraId="7122ED17" w14:textId="2CCCD702">
      <w:pPr>
        <w:keepNext/>
        <w:jc w:val="center"/>
      </w:pPr>
      <w:r>
        <w:rPr>
          <w:noProof/>
        </w:rPr>
        <w:drawing>
          <wp:inline distT="0" distB="0" distL="0" distR="0" wp14:anchorId="682E468F" wp14:editId="543D0E51">
            <wp:extent cx="5173364" cy="2586965"/>
            <wp:effectExtent l="0" t="0" r="8255" b="4445"/>
            <wp:docPr id="749332909" name="Picture 74933290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9332909"/>
                    <pic:cNvPicPr/>
                  </pic:nvPicPr>
                  <pic:blipFill>
                    <a:blip r:embed="rId48">
                      <a:extLst>
                        <a:ext uri="{28A0092B-C50C-407E-A947-70E740481C1C}">
                          <a14:useLocalDpi xmlns:a14="http://schemas.microsoft.com/office/drawing/2010/main" val="0"/>
                        </a:ext>
                      </a:extLst>
                    </a:blip>
                    <a:stretch>
                      <a:fillRect/>
                    </a:stretch>
                  </pic:blipFill>
                  <pic:spPr>
                    <a:xfrm>
                      <a:off x="0" y="0"/>
                      <a:ext cx="5173364" cy="2586965"/>
                    </a:xfrm>
                    <a:prstGeom prst="rect">
                      <a:avLst/>
                    </a:prstGeom>
                  </pic:spPr>
                </pic:pic>
              </a:graphicData>
            </a:graphic>
          </wp:inline>
        </w:drawing>
      </w:r>
    </w:p>
    <w:p w:rsidR="00FE7B55" w:rsidP="00C714F6" w:rsidRDefault="00CC5080" w14:paraId="78E76416" w14:textId="22E88202">
      <w:pPr>
        <w:pStyle w:val="Caption"/>
      </w:pPr>
      <w:bookmarkStart w:name="_Toc140909061" w:id="84"/>
      <w:r>
        <w:t>Hình 4</w:t>
      </w:r>
      <w:r w:rsidR="00C65143">
        <w:t>.</w:t>
      </w:r>
      <w:r w:rsidR="00C65143">
        <w:fldChar w:fldCharType="begin"/>
      </w:r>
      <w:r w:rsidR="00C65143">
        <w:instrText xml:space="preserve"> SEQ Hình \* ARABIC \s 1 </w:instrText>
      </w:r>
      <w:r w:rsidR="00C65143">
        <w:fldChar w:fldCharType="separate"/>
      </w:r>
      <w:r w:rsidR="00EC17BA">
        <w:rPr>
          <w:noProof/>
        </w:rPr>
        <w:t>5</w:t>
      </w:r>
      <w:r w:rsidR="00C65143">
        <w:fldChar w:fldCharType="end"/>
      </w:r>
      <w:r>
        <w:t xml:space="preserve"> Sơ đồ tuần tự task readDataFromSensor</w:t>
      </w:r>
      <w:bookmarkEnd w:id="84"/>
    </w:p>
    <w:p w:rsidRPr="00991AEE" w:rsidR="00991AEE" w:rsidP="00991AEE" w:rsidRDefault="00991AEE" w14:paraId="42DFC19F" w14:textId="77777777"/>
    <w:p w:rsidRPr="00991AEE" w:rsidR="00413786" w:rsidP="00600ACA" w:rsidRDefault="00DD4DC5" w14:paraId="2B994853" w14:textId="60F8B89E">
      <w:r>
        <w:t>T</w:t>
      </w:r>
      <w:r w:rsidR="00413786">
        <w:t>ask readDataFromSensor</w:t>
      </w:r>
      <w:r>
        <w:t xml:space="preserve"> khi</w:t>
      </w:r>
      <w:r w:rsidR="00413786">
        <w:t xml:space="preserve"> </w:t>
      </w:r>
      <w:r w:rsidR="007F38A8">
        <w:t>được thực hiện</w:t>
      </w:r>
      <w:r>
        <w:t xml:space="preserve"> sẽ gọi tới các cảm biến thông qua các hàm</w:t>
      </w:r>
      <w:r w:rsidR="0004727C">
        <w:t xml:space="preserve"> </w:t>
      </w:r>
      <w:r>
        <w:t>bme280_</w:t>
      </w:r>
      <w:r w:rsidR="0004727C">
        <w:t>readSensorData, pms7003_readData, mhz14a_getDataFromSensor</w:t>
      </w:r>
      <w:r w:rsidR="0075363C">
        <w:t xml:space="preserve"> và nhận được dữ liệu trả về là các dữ liệu đo được từ cảm biến</w:t>
      </w:r>
      <w:r w:rsidR="00BC7307">
        <w:t>. Sau</w:t>
      </w:r>
      <w:r w:rsidR="005A505E">
        <w:t xml:space="preserve"> đó</w:t>
      </w:r>
      <w:r w:rsidR="00BC7307">
        <w:t xml:space="preserve"> </w:t>
      </w:r>
      <w:r w:rsidR="002E1132">
        <w:t xml:space="preserve">readDataFromSensor tiếp tục </w:t>
      </w:r>
      <w:r w:rsidR="005A505E">
        <w:t xml:space="preserve">gọi đến </w:t>
      </w:r>
      <w:r w:rsidR="009F60CB">
        <w:t>hàm DS_probability để t</w:t>
      </w:r>
      <w:r w:rsidR="00BD2C85">
        <w:t xml:space="preserve">ính toán và nhận được dữ liệu trả về là xác suất cháy. </w:t>
      </w:r>
      <w:r w:rsidR="00440A82">
        <w:t xml:space="preserve">Nếu xác suất cháy </w:t>
      </w:r>
      <w:r w:rsidR="00D574D0">
        <w:t>&gt; 0.5</w:t>
      </w:r>
      <w:r w:rsidR="00D57378">
        <w:t xml:space="preserve"> </w:t>
      </w:r>
      <w:r w:rsidR="00942805">
        <w:t xml:space="preserve">gọi </w:t>
      </w:r>
      <w:r w:rsidR="00342E16">
        <w:t>s</w:t>
      </w:r>
      <w:r w:rsidR="00942805">
        <w:t>peaker</w:t>
      </w:r>
      <w:r w:rsidR="00342E16">
        <w:t>_task</w:t>
      </w:r>
      <w:r w:rsidR="00942805">
        <w:t xml:space="preserve"> </w:t>
      </w:r>
      <w:r w:rsidR="003E17F3">
        <w:t>phát ra âm thanh.</w:t>
      </w:r>
      <w:r w:rsidR="00BD2C85">
        <w:t xml:space="preserve"> Cuối cùng </w:t>
      </w:r>
      <w:r w:rsidR="002A45AE">
        <w:t>tất cả các dữ liệu giá trị cảm biến và xác suất cháy sẽ được lưu vào queue</w:t>
      </w:r>
      <w:r w:rsidR="00600ACA">
        <w:t xml:space="preserve"> và được lấy ra khi cần thiết.</w:t>
      </w:r>
    </w:p>
    <w:p w:rsidR="00594CF3" w:rsidP="00594CF3" w:rsidRDefault="00307687" w14:paraId="6F030108" w14:textId="671B04F7">
      <w:pPr>
        <w:pStyle w:val="Heading3"/>
        <w:numPr>
          <w:ilvl w:val="0"/>
          <w:numId w:val="0"/>
        </w:numPr>
      </w:pPr>
      <w:bookmarkStart w:name="_Toc140909037" w:id="85"/>
      <w:r>
        <w:t>4</w:t>
      </w:r>
      <w:r w:rsidR="00594CF3">
        <w:t>.2.</w:t>
      </w:r>
      <w:r w:rsidR="00102410">
        <w:t>3</w:t>
      </w:r>
      <w:r w:rsidR="00A52E7D">
        <w:t xml:space="preserve"> Thiết kế dữ liệu</w:t>
      </w:r>
      <w:bookmarkEnd w:id="85"/>
    </w:p>
    <w:p w:rsidR="00A52E7D" w:rsidP="00BA0927" w:rsidRDefault="00986425" w14:paraId="45192EEC" w14:textId="77777777">
      <w:pPr>
        <w:keepNext/>
        <w:jc w:val="center"/>
      </w:pPr>
      <w:r w:rsidRPr="00986425">
        <w:rPr>
          <w:noProof/>
        </w:rPr>
        <w:drawing>
          <wp:inline distT="0" distB="0" distL="0" distR="0" wp14:anchorId="38D41A81" wp14:editId="7029611A">
            <wp:extent cx="2562583" cy="2753109"/>
            <wp:effectExtent l="0" t="0" r="9525" b="0"/>
            <wp:docPr id="1465454502" name="Picture 1465454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454502" name=""/>
                    <pic:cNvPicPr/>
                  </pic:nvPicPr>
                  <pic:blipFill>
                    <a:blip r:embed="rId49"/>
                    <a:stretch>
                      <a:fillRect/>
                    </a:stretch>
                  </pic:blipFill>
                  <pic:spPr>
                    <a:xfrm>
                      <a:off x="0" y="0"/>
                      <a:ext cx="2562583" cy="2753109"/>
                    </a:xfrm>
                    <a:prstGeom prst="rect">
                      <a:avLst/>
                    </a:prstGeom>
                  </pic:spPr>
                </pic:pic>
              </a:graphicData>
            </a:graphic>
          </wp:inline>
        </w:drawing>
      </w:r>
    </w:p>
    <w:p w:rsidR="00C2150F" w:rsidP="00C714F6" w:rsidRDefault="00C2150F" w14:paraId="313F80F9" w14:textId="5F687A1A">
      <w:pPr>
        <w:pStyle w:val="Caption"/>
      </w:pPr>
      <w:bookmarkStart w:name="_Toc140909062" w:id="86"/>
      <w:r w:rsidR="0483E8FC">
        <w:rPr/>
        <w:t>Hình 4.</w:t>
      </w:r>
      <w:r>
        <w:fldChar w:fldCharType="begin"/>
      </w:r>
      <w:r>
        <w:instrText xml:space="preserve"> SEQ Hình \* ARABIC \s 1 </w:instrText>
      </w:r>
      <w:r>
        <w:fldChar w:fldCharType="separate"/>
      </w:r>
      <w:r w:rsidRPr="0483E8FC" w:rsidR="0483E8FC">
        <w:rPr>
          <w:noProof/>
        </w:rPr>
        <w:t>6</w:t>
      </w:r>
      <w:r>
        <w:fldChar w:fldCharType="end"/>
      </w:r>
      <w:r w:rsidR="0483E8FC">
        <w:rPr/>
        <w:t xml:space="preserve"> Struct lưu </w:t>
      </w:r>
      <w:r w:rsidR="0483E8FC">
        <w:rPr/>
        <w:t>trữ</w:t>
      </w:r>
      <w:r w:rsidR="0483E8FC">
        <w:rPr/>
        <w:t xml:space="preserve"> </w:t>
      </w:r>
      <w:r w:rsidR="0483E8FC">
        <w:rPr/>
        <w:t>dữ</w:t>
      </w:r>
      <w:r w:rsidR="0483E8FC">
        <w:rPr/>
        <w:t xml:space="preserve"> </w:t>
      </w:r>
      <w:r w:rsidR="0483E8FC">
        <w:rPr/>
        <w:t>liệu</w:t>
      </w:r>
      <w:bookmarkEnd w:id="86"/>
      <w:r w:rsidR="0483E8FC">
        <w:rPr/>
        <w:t xml:space="preserve"> </w:t>
      </w:r>
    </w:p>
    <w:p w:rsidR="000854D9" w:rsidP="000854D9" w:rsidRDefault="000854D9" w14:paraId="13578C27" w14:textId="2CCCD702">
      <w:r>
        <w:t>Các dữ liệu</w:t>
      </w:r>
      <w:r w:rsidR="00571070">
        <w:t xml:space="preserve"> lấy từ các biến sẽ được cấu trúc lại thành một struct</w:t>
      </w:r>
      <w:r w:rsidR="00FC3EE2">
        <w:t xml:space="preserve"> là dataSensor_st.</w:t>
      </w:r>
      <w:r w:rsidR="00600C6C">
        <w:t xml:space="preserve"> Sau khi lấy dữ liệu từ các cảm biến</w:t>
      </w:r>
      <w:r w:rsidR="00930B3C">
        <w:t>, các giá</w:t>
      </w:r>
      <w:r w:rsidR="00585BC7">
        <w:t xml:space="preserve"> trị này tồn tại trong struct dataSensor_st sẽ được lưu vào queue</w:t>
      </w:r>
      <w:r w:rsidR="009A17CF">
        <w:t xml:space="preserve"> là </w:t>
      </w:r>
      <w:r w:rsidR="00E27DAC">
        <w:t>dataSensorToHTTP_</w:t>
      </w:r>
      <w:r w:rsidR="00CB1CF0">
        <w:t>queue.</w:t>
      </w:r>
      <w:r w:rsidR="002F0870">
        <w:t xml:space="preserve"> </w:t>
      </w:r>
    </w:p>
    <w:p w:rsidR="00CC5080" w:rsidP="00CC5080" w:rsidRDefault="007C01B6" w14:paraId="2845C0DA" w14:textId="2CCCD702">
      <w:pPr>
        <w:keepNext/>
      </w:pPr>
      <w:r>
        <w:rPr>
          <w:noProof/>
        </w:rPr>
        <w:drawing>
          <wp:inline distT="0" distB="0" distL="0" distR="0" wp14:anchorId="38550B33" wp14:editId="2C870E75">
            <wp:extent cx="5791837" cy="876300"/>
            <wp:effectExtent l="0" t="0" r="0" b="0"/>
            <wp:docPr id="857900132" name="Picture 857900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900132"/>
                    <pic:cNvPicPr/>
                  </pic:nvPicPr>
                  <pic:blipFill>
                    <a:blip r:embed="rId50">
                      <a:extLst>
                        <a:ext uri="{28A0092B-C50C-407E-A947-70E740481C1C}">
                          <a14:useLocalDpi xmlns:a14="http://schemas.microsoft.com/office/drawing/2010/main" val="0"/>
                        </a:ext>
                      </a:extLst>
                    </a:blip>
                    <a:stretch>
                      <a:fillRect/>
                    </a:stretch>
                  </pic:blipFill>
                  <pic:spPr>
                    <a:xfrm>
                      <a:off x="0" y="0"/>
                      <a:ext cx="5791837" cy="876300"/>
                    </a:xfrm>
                    <a:prstGeom prst="rect">
                      <a:avLst/>
                    </a:prstGeom>
                  </pic:spPr>
                </pic:pic>
              </a:graphicData>
            </a:graphic>
          </wp:inline>
        </w:drawing>
      </w:r>
    </w:p>
    <w:p w:rsidR="00BA0927" w:rsidP="00C714F6" w:rsidRDefault="00CC5080" w14:paraId="16004A06" w14:textId="76242DD2">
      <w:pPr>
        <w:pStyle w:val="Caption"/>
      </w:pPr>
      <w:bookmarkStart w:name="_Toc140909063" w:id="87"/>
      <w:r>
        <w:t>Hình 4</w:t>
      </w:r>
      <w:r w:rsidR="00C65143">
        <w:t>.</w:t>
      </w:r>
      <w:r w:rsidR="00C65143">
        <w:fldChar w:fldCharType="begin"/>
      </w:r>
      <w:r w:rsidR="00C65143">
        <w:instrText xml:space="preserve"> SEQ Hình \* ARABIC \s 1 </w:instrText>
      </w:r>
      <w:r w:rsidR="00C65143">
        <w:fldChar w:fldCharType="separate"/>
      </w:r>
      <w:r w:rsidR="00EC17BA">
        <w:rPr>
          <w:noProof/>
        </w:rPr>
        <w:t>7</w:t>
      </w:r>
      <w:r w:rsidR="00C65143">
        <w:fldChar w:fldCharType="end"/>
      </w:r>
      <w:r>
        <w:t xml:space="preserve"> Gán giá trị đọc được từ cảm biến vào queue</w:t>
      </w:r>
      <w:bookmarkEnd w:id="87"/>
    </w:p>
    <w:p w:rsidR="00253F47" w:rsidP="000854D9" w:rsidRDefault="00BC1ED5" w14:paraId="145AD64E" w14:textId="1FE5F749">
      <w:r>
        <w:t xml:space="preserve">dataSensorToHTTP_queue là một queue khởi tạo với độ dài là 10 phần tử, khi cảm biến đọc được giá trị nào sẽ lưu vào queue này </w:t>
      </w:r>
      <w:r w:rsidR="00125E21">
        <w:t>và giá trị trong queue này sẽ gửi lên</w:t>
      </w:r>
      <w:r w:rsidR="00397AAF">
        <w:t xml:space="preserve"> thingspeak qua giao thức http</w:t>
      </w:r>
      <w:r w:rsidR="00655F29">
        <w:t>.</w:t>
      </w:r>
    </w:p>
    <w:p w:rsidRPr="00A52E7D" w:rsidR="00FC3EE2" w:rsidP="00253F47" w:rsidRDefault="00253F47" w14:paraId="5880E246" w14:textId="52B9A4D6">
      <w:r>
        <w:br w:type="page"/>
      </w:r>
    </w:p>
    <w:p w:rsidR="00AD5E5F" w:rsidP="00AD5E5F" w:rsidRDefault="00307687" w14:paraId="163ACCFB" w14:textId="465A72A6">
      <w:pPr>
        <w:pStyle w:val="Heading3"/>
        <w:numPr>
          <w:ilvl w:val="0"/>
          <w:numId w:val="0"/>
        </w:numPr>
      </w:pPr>
      <w:bookmarkStart w:name="_Toc140909038" w:id="88"/>
      <w:r>
        <w:rPr>
          <w:lang w:val="vi-VN"/>
        </w:rPr>
        <w:t>4</w:t>
      </w:r>
      <w:r w:rsidR="00AD5E5F">
        <w:rPr>
          <w:lang w:val="vi-VN"/>
        </w:rPr>
        <w:t>.</w:t>
      </w:r>
      <w:r w:rsidR="00AD5E5F">
        <w:t>2</w:t>
      </w:r>
      <w:r w:rsidR="00AD5E5F">
        <w:rPr>
          <w:lang w:val="vi-VN"/>
        </w:rPr>
        <w:t>.</w:t>
      </w:r>
      <w:r w:rsidR="00102410">
        <w:t>4</w:t>
      </w:r>
      <w:r w:rsidR="00AD5E5F">
        <w:rPr>
          <w:lang w:val="vi-VN"/>
        </w:rPr>
        <w:t xml:space="preserve"> </w:t>
      </w:r>
      <w:r w:rsidR="005022FC">
        <w:t>Công nghệ sử dụng</w:t>
      </w:r>
      <w:bookmarkEnd w:id="88"/>
    </w:p>
    <w:p w:rsidR="005022FC" w:rsidP="005022FC" w:rsidRDefault="00307687" w14:paraId="2B551F40" w14:textId="44CD093A">
      <w:pPr>
        <w:pStyle w:val="Heading4"/>
        <w:numPr>
          <w:ilvl w:val="0"/>
          <w:numId w:val="0"/>
        </w:numPr>
      </w:pPr>
      <w:r>
        <w:t>4</w:t>
      </w:r>
      <w:r w:rsidR="005022FC">
        <w:rPr>
          <w:lang w:val="vi-VN"/>
        </w:rPr>
        <w:t>.</w:t>
      </w:r>
      <w:r w:rsidR="00E71BEF">
        <w:t>2</w:t>
      </w:r>
      <w:r w:rsidR="005022FC">
        <w:rPr>
          <w:lang w:val="vi-VN"/>
        </w:rPr>
        <w:t>.</w:t>
      </w:r>
      <w:r w:rsidR="00A85AA3">
        <w:t>4</w:t>
      </w:r>
      <w:r w:rsidR="005022FC">
        <w:rPr>
          <w:lang w:val="vi-VN"/>
        </w:rPr>
        <w:t>.</w:t>
      </w:r>
      <w:r w:rsidR="00E71BEF">
        <w:t>1</w:t>
      </w:r>
      <w:r w:rsidR="005022FC">
        <w:rPr>
          <w:lang w:val="vi-VN"/>
        </w:rPr>
        <w:t xml:space="preserve"> </w:t>
      </w:r>
      <w:r w:rsidR="00C81257">
        <w:t>IDF</w:t>
      </w:r>
      <w:r w:rsidR="000306F0">
        <w:t xml:space="preserve"> </w:t>
      </w:r>
    </w:p>
    <w:p w:rsidR="0064530D" w:rsidP="0064530D" w:rsidRDefault="0064530D" w14:paraId="0A773A61" w14:textId="20ECDADC">
      <w:pPr>
        <w:rPr>
          <w:shd w:val="clear" w:color="auto" w:fill="F7F7F8"/>
        </w:rPr>
      </w:pPr>
      <w:r>
        <w:rPr>
          <w:shd w:val="clear" w:color="auto" w:fill="F7F7F8"/>
        </w:rPr>
        <w:t>ESP-IDF (Espressif IoT Development Framework) là một bộ công cụ phát triển phần mềm dành cho vi điều khiển ESP32 và ESP32-S2. Nó cung cấp các chức năng để xây dựng ứng dụng IoT trên nền tảng này, bao gồm hỗ trợ cho vi điều khiển, tích hợp hệ điều hành FreeRTOS, công cụ phát triển, thư viện và API, cộng đồng và hỗ trợ từ Espressif Systems.</w:t>
      </w:r>
    </w:p>
    <w:p w:rsidRPr="0064530D" w:rsidR="0044526D" w:rsidP="00655F29" w:rsidRDefault="0044526D" w14:paraId="1D2CD616" w14:textId="61065114">
      <w:pPr>
        <w:jc w:val="center"/>
      </w:pPr>
      <w:r>
        <w:rPr>
          <w:noProof/>
        </w:rPr>
        <w:drawing>
          <wp:inline distT="0" distB="0" distL="0" distR="0" wp14:anchorId="228E5F6C" wp14:editId="5F59FDC3">
            <wp:extent cx="2257167" cy="1167807"/>
            <wp:effectExtent l="0" t="0" r="0" b="0"/>
            <wp:docPr id="1418718651" name="Picture 1418718651" descr="Getting started with Espressif-IDF: Program ESP32 using ESP-I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tting started with Espressif-IDF: Program ESP32 using ESP-IDF"/>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277857" cy="1178512"/>
                    </a:xfrm>
                    <a:prstGeom prst="rect">
                      <a:avLst/>
                    </a:prstGeom>
                    <a:noFill/>
                    <a:ln>
                      <a:noFill/>
                    </a:ln>
                  </pic:spPr>
                </pic:pic>
              </a:graphicData>
            </a:graphic>
          </wp:inline>
        </w:drawing>
      </w:r>
    </w:p>
    <w:p w:rsidR="00E71BEF" w:rsidP="00E71BEF" w:rsidRDefault="00307687" w14:paraId="297B7A3E" w14:textId="74449BA5">
      <w:pPr>
        <w:pStyle w:val="Heading4"/>
        <w:numPr>
          <w:ilvl w:val="0"/>
          <w:numId w:val="0"/>
        </w:numPr>
      </w:pPr>
      <w:r>
        <w:t>4</w:t>
      </w:r>
      <w:r w:rsidR="00E71BEF">
        <w:rPr>
          <w:lang w:val="vi-VN"/>
        </w:rPr>
        <w:t>.</w:t>
      </w:r>
      <w:r w:rsidR="00E71BEF">
        <w:t>2</w:t>
      </w:r>
      <w:r w:rsidR="00E71BEF">
        <w:rPr>
          <w:lang w:val="vi-VN"/>
        </w:rPr>
        <w:t>.</w:t>
      </w:r>
      <w:r w:rsidR="00A85AA3">
        <w:t>4</w:t>
      </w:r>
      <w:r w:rsidR="00E71BEF">
        <w:rPr>
          <w:lang w:val="vi-VN"/>
        </w:rPr>
        <w:t>.2</w:t>
      </w:r>
      <w:r w:rsidR="00E71BEF">
        <w:t xml:space="preserve"> </w:t>
      </w:r>
      <w:r w:rsidR="00C81257">
        <w:t>HTTP</w:t>
      </w:r>
    </w:p>
    <w:p w:rsidRPr="00CC4595" w:rsidR="00712E2E" w:rsidP="00CC4595" w:rsidRDefault="002F6C8F" w14:paraId="20B604F6" w14:textId="50B8310F">
      <w:pPr>
        <w:rPr>
          <w:rFonts w:ascii="Segoe UI" w:hAnsi="Segoe UI" w:cs="Segoe UI"/>
          <w:color w:val="374151"/>
          <w:shd w:val="clear" w:color="auto" w:fill="F7F7F8"/>
        </w:rPr>
      </w:pPr>
      <w:r w:rsidRPr="002F6C8F">
        <w:t>HTTP (Hypertext Transfer Protocol) là giao thức truyền tải dữ liệu phổ biến trên Internet. Nó cho phép máy khách (client) và máy chủ (server) giao tiếp và truyền tải các tài liệu và nguồn tài nguyên liên quan. HTTP sử dụng các phương thức như GET, POST, PUT, DELETE để thực hiện các hành động trên tài nguyên. Nó cung cấp mã trạng thái để biểu thị kết quả của yêu cầu, bảo mật thông qua HTTPS và đóng vai trò quan trọng trong việc truyền tải dữ liệu trên web</w:t>
      </w:r>
      <w:r>
        <w:rPr>
          <w:rFonts w:ascii="Segoe UI" w:hAnsi="Segoe UI" w:cs="Segoe UI"/>
          <w:color w:val="374151"/>
          <w:shd w:val="clear" w:color="auto" w:fill="F7F7F8"/>
        </w:rPr>
        <w:t>.</w:t>
      </w:r>
    </w:p>
    <w:p w:rsidR="00CD66F6" w:rsidP="004A78CF" w:rsidRDefault="00307687" w14:paraId="423E9DE0" w14:textId="2453FD59">
      <w:pPr>
        <w:ind w:firstLine="0"/>
        <w:rPr>
          <w:bCs/>
          <w:i/>
          <w:iCs/>
        </w:rPr>
      </w:pPr>
      <w:r>
        <w:rPr>
          <w:bCs/>
          <w:i/>
          <w:iCs/>
        </w:rPr>
        <w:t>4</w:t>
      </w:r>
      <w:r w:rsidRPr="0038238F" w:rsidR="0038238F">
        <w:rPr>
          <w:bCs/>
          <w:i/>
          <w:iCs/>
          <w:lang w:val="vi-VN"/>
        </w:rPr>
        <w:t>.</w:t>
      </w:r>
      <w:r w:rsidRPr="0038238F" w:rsidR="0038238F">
        <w:rPr>
          <w:bCs/>
          <w:i/>
          <w:iCs/>
        </w:rPr>
        <w:t>2</w:t>
      </w:r>
      <w:r w:rsidRPr="0038238F" w:rsidR="0038238F">
        <w:rPr>
          <w:bCs/>
          <w:i/>
          <w:iCs/>
          <w:lang w:val="vi-VN"/>
        </w:rPr>
        <w:t>.</w:t>
      </w:r>
      <w:r w:rsidR="00A85AA3">
        <w:rPr>
          <w:bCs/>
          <w:i/>
          <w:iCs/>
        </w:rPr>
        <w:t>4</w:t>
      </w:r>
      <w:r w:rsidRPr="0038238F" w:rsidR="0038238F">
        <w:rPr>
          <w:bCs/>
          <w:i/>
          <w:iCs/>
          <w:lang w:val="vi-VN"/>
        </w:rPr>
        <w:t>.</w:t>
      </w:r>
      <w:r w:rsidR="0038238F">
        <w:rPr>
          <w:bCs/>
          <w:i/>
          <w:iCs/>
        </w:rPr>
        <w:t>3</w:t>
      </w:r>
      <w:r w:rsidRPr="0038238F" w:rsidR="0038238F">
        <w:rPr>
          <w:bCs/>
          <w:i/>
          <w:iCs/>
        </w:rPr>
        <w:t xml:space="preserve"> </w:t>
      </w:r>
      <w:r w:rsidR="00C81257">
        <w:rPr>
          <w:bCs/>
          <w:i/>
          <w:iCs/>
        </w:rPr>
        <w:t>Thinkspeak</w:t>
      </w:r>
    </w:p>
    <w:p w:rsidR="00E932F2" w:rsidP="00E932F2" w:rsidRDefault="005D6853" w14:paraId="00700E3D" w14:textId="77777777">
      <w:pPr>
        <w:rPr>
          <w:rFonts w:ascii="Consolas" w:hAnsi="Consolas"/>
        </w:rPr>
      </w:pPr>
      <w:r>
        <w:rPr>
          <w:shd w:val="clear" w:color="auto" w:fill="F7F7F8"/>
        </w:rPr>
        <w:t>ThingSpeak là một nền tảng đám mây dành cho Internet of Things (IoT), cho phép thu thập, lưu trữ và hiển thị dữ liệu từ các thiết bị IoT. Người dùng có thể tạo kênh riêng để lưu trữ dữ liệu và sử dụng giao diện đồ họa để hiển thị dữ liệu dưới dạng biểu đồ và số liệu thống kê. ThingSpeak cũng hỗ trợ tích hợp với các dịch vụ khác và cung cấp API cho phép tương tác với dữ liệu từ các ứng dụng khác.</w:t>
      </w:r>
      <w:r w:rsidRPr="00221B9A">
        <w:rPr>
          <w:rFonts w:ascii="Consolas" w:hAnsi="Consolas"/>
        </w:rPr>
        <w:t xml:space="preserve"> </w:t>
      </w:r>
    </w:p>
    <w:p w:rsidR="007448A0" w:rsidP="00F85579" w:rsidRDefault="00863539" w14:paraId="7CDAA8D4" w14:textId="2CCCD702">
      <w:pPr>
        <w:keepNext/>
        <w:ind w:left="1276"/>
        <w:jc w:val="center"/>
      </w:pPr>
      <w:r>
        <w:rPr>
          <w:noProof/>
        </w:rPr>
        <w:drawing>
          <wp:inline distT="0" distB="0" distL="0" distR="0" wp14:anchorId="7C617928" wp14:editId="437531E8">
            <wp:extent cx="2635882" cy="1482811"/>
            <wp:effectExtent l="0" t="0" r="0" b="3175"/>
            <wp:docPr id="1634065465" name="Picture 1634065465" descr="ESP32 Publish Sensor Readings to ThingSpeak (easiest way) | Random Nerd  Tutori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4065465"/>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635882" cy="1482811"/>
                    </a:xfrm>
                    <a:prstGeom prst="rect">
                      <a:avLst/>
                    </a:prstGeom>
                  </pic:spPr>
                </pic:pic>
              </a:graphicData>
            </a:graphic>
          </wp:inline>
        </w:drawing>
      </w:r>
    </w:p>
    <w:p w:rsidRPr="00CC5080" w:rsidR="00E71BEF" w:rsidP="00C714F6" w:rsidRDefault="00CC5080" w14:paraId="2CC23C4F" w14:textId="7B19CA16">
      <w:pPr>
        <w:pStyle w:val="Caption"/>
      </w:pPr>
      <w:bookmarkStart w:name="_Toc140909064" w:id="89"/>
      <w:r>
        <w:t>Hình 4</w:t>
      </w:r>
      <w:r w:rsidR="00C65143">
        <w:t>.</w:t>
      </w:r>
      <w:r w:rsidR="00C65143">
        <w:fldChar w:fldCharType="begin"/>
      </w:r>
      <w:r w:rsidR="00C65143">
        <w:instrText xml:space="preserve"> SEQ Hình \* ARABIC \s 1 </w:instrText>
      </w:r>
      <w:r w:rsidR="00C65143">
        <w:fldChar w:fldCharType="separate"/>
      </w:r>
      <w:r w:rsidR="00EC17BA">
        <w:rPr>
          <w:noProof/>
        </w:rPr>
        <w:t>8</w:t>
      </w:r>
      <w:r w:rsidR="00C65143">
        <w:fldChar w:fldCharType="end"/>
      </w:r>
      <w:r>
        <w:t xml:space="preserve"> ThingSpeak</w:t>
      </w:r>
      <w:bookmarkEnd w:id="89"/>
      <w:r w:rsidRPr="00221B9A" w:rsidR="00BB54CD">
        <w:rPr>
          <w:rFonts w:ascii="Consolas" w:hAnsi="Consolas"/>
        </w:rPr>
        <w:br w:type="page"/>
      </w:r>
    </w:p>
    <w:p w:rsidR="00332418" w:rsidP="00113445" w:rsidRDefault="00332418" w14:paraId="2746465C" w14:textId="5F1D7F56">
      <w:pPr>
        <w:pStyle w:val="Heading1"/>
        <w:numPr>
          <w:ilvl w:val="0"/>
          <w:numId w:val="0"/>
        </w:numPr>
        <w:ind w:left="1004"/>
        <w:jc w:val="both"/>
      </w:pPr>
      <w:bookmarkStart w:name="_Toc140909039" w:id="90"/>
      <w:r>
        <w:rPr>
          <w:lang w:val="vi-VN"/>
        </w:rPr>
        <w:t xml:space="preserve">CHƯƠNG </w:t>
      </w:r>
      <w:r w:rsidR="00D13BE3">
        <w:t>5</w:t>
      </w:r>
      <w:r>
        <w:rPr>
          <w:lang w:val="vi-VN"/>
        </w:rPr>
        <w:t xml:space="preserve">. </w:t>
      </w:r>
      <w:r w:rsidR="00D4516C">
        <w:t>KẾT QUẢ THỰC HIỆN</w:t>
      </w:r>
      <w:bookmarkEnd w:id="90"/>
    </w:p>
    <w:p w:rsidR="00007D9F" w:rsidP="00007D9F" w:rsidRDefault="00B82E3F" w14:paraId="5B0CB32D" w14:textId="5F1D7F56">
      <w:pPr>
        <w:pStyle w:val="Heading2"/>
        <w:numPr>
          <w:ilvl w:val="0"/>
          <w:numId w:val="0"/>
        </w:numPr>
      </w:pPr>
      <w:bookmarkStart w:name="_Toc140909040" w:id="91"/>
      <w:r>
        <w:t>5</w:t>
      </w:r>
      <w:r w:rsidR="00007D9F">
        <w:rPr>
          <w:lang w:val="vi-VN"/>
        </w:rPr>
        <w:t>.</w:t>
      </w:r>
      <w:r w:rsidR="00007D9F">
        <w:t>1</w:t>
      </w:r>
      <w:r w:rsidR="00007D9F">
        <w:rPr>
          <w:lang w:val="vi-VN"/>
        </w:rPr>
        <w:t xml:space="preserve"> </w:t>
      </w:r>
      <w:r w:rsidR="00007D9F">
        <w:t>Kết quả thực tế</w:t>
      </w:r>
      <w:bookmarkEnd w:id="91"/>
    </w:p>
    <w:p w:rsidR="00113445" w:rsidP="00113445" w:rsidRDefault="00113445" w14:paraId="06EB1073" w14:textId="77777777">
      <w:r>
        <w:t>Kết quả đo trong 6 tiếng thực tế:</w:t>
      </w:r>
    </w:p>
    <w:p w:rsidR="00113445" w:rsidP="00113445" w:rsidRDefault="00113445" w14:paraId="02E2B405" w14:textId="77777777">
      <w:r>
        <w:rPr>
          <w:noProof/>
        </w:rPr>
        <w:drawing>
          <wp:inline distT="0" distB="0" distL="0" distR="0" wp14:anchorId="7839E0B5" wp14:editId="25DD618C">
            <wp:extent cx="5083628" cy="3232653"/>
            <wp:effectExtent l="0" t="0" r="3175" b="6350"/>
            <wp:docPr id="829538208" name="Picture 829538208"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hông có mô tả."/>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102612" cy="3244725"/>
                    </a:xfrm>
                    <a:prstGeom prst="rect">
                      <a:avLst/>
                    </a:prstGeom>
                    <a:noFill/>
                    <a:ln>
                      <a:noFill/>
                    </a:ln>
                  </pic:spPr>
                </pic:pic>
              </a:graphicData>
            </a:graphic>
          </wp:inline>
        </w:drawing>
      </w:r>
    </w:p>
    <w:p w:rsidR="00113445" w:rsidP="00253F47" w:rsidRDefault="00113445" w14:paraId="4E20C5AF" w14:textId="77777777">
      <w:pPr>
        <w:keepNext/>
      </w:pPr>
      <w:r>
        <w:rPr>
          <w:noProof/>
        </w:rPr>
        <w:drawing>
          <wp:inline distT="0" distB="0" distL="0" distR="0" wp14:anchorId="2E7D1CC0" wp14:editId="7ADC34DE">
            <wp:extent cx="4876800" cy="3093066"/>
            <wp:effectExtent l="0" t="0" r="0" b="0"/>
            <wp:docPr id="1408815393" name="Picture 1408815393"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Không có mô tả."/>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b="1617"/>
                    <a:stretch/>
                  </pic:blipFill>
                  <pic:spPr bwMode="auto">
                    <a:xfrm>
                      <a:off x="0" y="0"/>
                      <a:ext cx="4903153" cy="3109780"/>
                    </a:xfrm>
                    <a:prstGeom prst="rect">
                      <a:avLst/>
                    </a:prstGeom>
                    <a:noFill/>
                    <a:ln>
                      <a:noFill/>
                    </a:ln>
                    <a:extLst>
                      <a:ext uri="{53640926-AAD7-44D8-BBD7-CCE9431645EC}">
                        <a14:shadowObscured xmlns:a14="http://schemas.microsoft.com/office/drawing/2010/main"/>
                      </a:ext>
                    </a:extLst>
                  </pic:spPr>
                </pic:pic>
              </a:graphicData>
            </a:graphic>
          </wp:inline>
        </w:drawing>
      </w:r>
    </w:p>
    <w:p w:rsidR="00113445" w:rsidP="00113445" w:rsidRDefault="00113445" w14:paraId="5A4CA850" w14:textId="050785BB">
      <w:pPr>
        <w:pStyle w:val="Caption"/>
      </w:pPr>
      <w:bookmarkStart w:name="_Toc140909065" w:id="92"/>
      <w:r>
        <w:t>Hình 5</w:t>
      </w:r>
      <w:r w:rsidR="00C65143">
        <w:t>.</w:t>
      </w:r>
      <w:r w:rsidR="00C65143">
        <w:fldChar w:fldCharType="begin"/>
      </w:r>
      <w:r w:rsidR="00C65143">
        <w:instrText xml:space="preserve"> SEQ Hình \* ARABIC \s 1 </w:instrText>
      </w:r>
      <w:r w:rsidR="00C65143">
        <w:fldChar w:fldCharType="separate"/>
      </w:r>
      <w:r w:rsidR="00EC17BA">
        <w:rPr>
          <w:noProof/>
        </w:rPr>
        <w:t>1</w:t>
      </w:r>
      <w:r w:rsidR="00C65143">
        <w:fldChar w:fldCharType="end"/>
      </w:r>
      <w:r>
        <w:t xml:space="preserve"> Kết qua đo trong 6 tiếng</w:t>
      </w:r>
      <w:bookmarkEnd w:id="92"/>
    </w:p>
    <w:p w:rsidRPr="00585115" w:rsidR="00113445" w:rsidP="00113445" w:rsidRDefault="00113445" w14:paraId="49E1D875" w14:textId="77777777">
      <w:pPr>
        <w:spacing w:after="200" w:line="360" w:lineRule="auto"/>
        <w:ind w:firstLine="720"/>
        <w:rPr>
          <w:rFonts w:cs="Times New Roman"/>
          <w:color w:val="000000" w:themeColor="text1"/>
        </w:rPr>
      </w:pPr>
      <w:r>
        <w:rPr>
          <w:rFonts w:cs="Times New Roman"/>
          <w:color w:val="000000" w:themeColor="text1"/>
        </w:rPr>
        <w:t>Kết quả đo 6 tiếng cho thấy các sensor hoạt động tốt trong môi trường bình thường. Từ đây có thể thấy khi đám cháy xảy ra các sensor có thể hoạt động ổn định.</w:t>
      </w:r>
    </w:p>
    <w:p w:rsidRPr="00113445" w:rsidR="00113445" w:rsidP="00113445" w:rsidRDefault="00113445" w14:paraId="2E517B11" w14:textId="77777777"/>
    <w:p w:rsidRPr="00007D9F" w:rsidR="00007D9F" w:rsidP="00007D9F" w:rsidRDefault="00B82E3F" w14:paraId="0EBB9659" w14:textId="14942B48">
      <w:pPr>
        <w:pStyle w:val="Heading2"/>
        <w:numPr>
          <w:ilvl w:val="1"/>
          <w:numId w:val="0"/>
        </w:numPr>
      </w:pPr>
      <w:bookmarkStart w:name="_Toc140909041" w:id="93"/>
      <w:r>
        <w:t>5</w:t>
      </w:r>
      <w:r w:rsidR="00007D9F">
        <w:rPr>
          <w:lang w:val="vi-VN"/>
        </w:rPr>
        <w:t>.</w:t>
      </w:r>
      <w:r w:rsidR="00007D9F">
        <w:t>2</w:t>
      </w:r>
      <w:r w:rsidR="00007D9F">
        <w:rPr>
          <w:lang w:val="vi-VN"/>
        </w:rPr>
        <w:t xml:space="preserve"> </w:t>
      </w:r>
      <w:r w:rsidR="00AA77DD">
        <w:t>Kiểm thử</w:t>
      </w:r>
      <w:bookmarkEnd w:id="93"/>
    </w:p>
    <w:p w:rsidRPr="00067461" w:rsidR="07D47816" w:rsidP="7814D612" w:rsidRDefault="07D47816" w14:paraId="60711A1D" w14:textId="2E688D98">
      <w:pPr>
        <w:rPr>
          <w:b/>
          <w:i/>
        </w:rPr>
      </w:pPr>
      <w:r w:rsidRPr="00067461">
        <w:rPr>
          <w:b/>
          <w:i/>
        </w:rPr>
        <w:t xml:space="preserve">         5.2.1 Kiểm thử từng Module</w:t>
      </w:r>
    </w:p>
    <w:p w:rsidR="07D47816" w:rsidP="7814D612" w:rsidRDefault="07D47816" w14:paraId="163C7E87" w14:textId="27BE8A35">
      <w:pPr>
        <w:spacing w:after="200" w:line="360" w:lineRule="auto"/>
        <w:ind w:left="720" w:firstLine="720"/>
        <w:rPr>
          <w:rFonts w:cs="Times New Roman"/>
          <w:color w:val="000000" w:themeColor="text1"/>
        </w:rPr>
      </w:pPr>
      <w:r w:rsidRPr="75B302E9">
        <w:rPr>
          <w:rFonts w:cs="Times New Roman"/>
          <w:color w:val="000000" w:themeColor="text1"/>
        </w:rPr>
        <w:t>Trước khi cho tất cả các module chạy cùng nhau, nhóm thực hiện test cho từng module.</w:t>
      </w:r>
    </w:p>
    <w:p w:rsidR="6E5012DE" w:rsidP="7814D612" w:rsidRDefault="6E5012DE" w14:paraId="1232D7A6" w14:textId="3BC3BF05">
      <w:pPr>
        <w:pStyle w:val="ListParagraph"/>
        <w:numPr>
          <w:ilvl w:val="0"/>
          <w:numId w:val="24"/>
        </w:numPr>
        <w:spacing w:after="200" w:line="360" w:lineRule="auto"/>
        <w:rPr>
          <w:rFonts w:cs="Times New Roman"/>
          <w:color w:val="000000" w:themeColor="text1"/>
          <w:szCs w:val="26"/>
        </w:rPr>
      </w:pPr>
      <w:r w:rsidRPr="7814D612">
        <w:rPr>
          <w:rFonts w:cs="Times New Roman"/>
          <w:color w:val="000000" w:themeColor="text1"/>
          <w:szCs w:val="26"/>
        </w:rPr>
        <w:t>PMS7003</w:t>
      </w:r>
    </w:p>
    <w:tbl>
      <w:tblPr>
        <w:tblW w:w="9873" w:type="dxa"/>
        <w:jc w:val="center"/>
        <w:tblBorders>
          <w:top w:val="single" w:color="auto" w:sz="6" w:space="0"/>
          <w:left w:val="single" w:color="auto" w:sz="6" w:space="0"/>
          <w:bottom w:val="single" w:color="auto" w:sz="6" w:space="0"/>
          <w:right w:val="single" w:color="auto" w:sz="6" w:space="0"/>
        </w:tblBorders>
        <w:tblLayout w:type="fixed"/>
        <w:tblLook w:val="0600" w:firstRow="0" w:lastRow="0" w:firstColumn="0" w:lastColumn="0" w:noHBand="1" w:noVBand="1"/>
      </w:tblPr>
      <w:tblGrid>
        <w:gridCol w:w="1612"/>
        <w:gridCol w:w="2250"/>
        <w:gridCol w:w="1980"/>
        <w:gridCol w:w="2340"/>
        <w:gridCol w:w="1691"/>
      </w:tblGrid>
      <w:tr w:rsidR="7814D612" w:rsidTr="00597498" w14:paraId="036110F8" w14:textId="77777777">
        <w:trPr>
          <w:trHeight w:val="300"/>
          <w:jc w:val="center"/>
        </w:trPr>
        <w:tc>
          <w:tcPr>
            <w:tcW w:w="1612"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63D452CA" w14:textId="22CAA002">
            <w:pPr>
              <w:widowControl w:val="0"/>
              <w:spacing w:after="0" w:line="240" w:lineRule="auto"/>
              <w:ind w:firstLine="0"/>
              <w:jc w:val="center"/>
              <w:rPr>
                <w:rFonts w:cs="Times New Roman"/>
                <w:szCs w:val="26"/>
              </w:rPr>
            </w:pPr>
            <w:r w:rsidRPr="7814D612">
              <w:rPr>
                <w:rFonts w:cs="Times New Roman"/>
                <w:szCs w:val="26"/>
              </w:rPr>
              <w:t>Chức năng</w:t>
            </w:r>
          </w:p>
        </w:tc>
        <w:tc>
          <w:tcPr>
            <w:tcW w:w="2250"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4D8562C4" w14:textId="1982B4FE">
            <w:pPr>
              <w:widowControl w:val="0"/>
              <w:spacing w:after="0" w:line="240" w:lineRule="auto"/>
              <w:ind w:firstLine="0"/>
              <w:jc w:val="center"/>
              <w:rPr>
                <w:rFonts w:cs="Times New Roman"/>
                <w:szCs w:val="26"/>
              </w:rPr>
            </w:pPr>
            <w:r w:rsidRPr="7814D612">
              <w:rPr>
                <w:rFonts w:cs="Times New Roman"/>
                <w:szCs w:val="26"/>
              </w:rPr>
              <w:t>Bài test</w:t>
            </w:r>
          </w:p>
        </w:tc>
        <w:tc>
          <w:tcPr>
            <w:tcW w:w="1980"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4ADDF0DF" w14:textId="288159ED">
            <w:pPr>
              <w:widowControl w:val="0"/>
              <w:spacing w:after="0" w:line="240" w:lineRule="auto"/>
              <w:ind w:firstLine="0"/>
              <w:jc w:val="center"/>
              <w:rPr>
                <w:rFonts w:cs="Times New Roman"/>
                <w:szCs w:val="26"/>
              </w:rPr>
            </w:pPr>
            <w:r w:rsidRPr="7814D612">
              <w:rPr>
                <w:rFonts w:cs="Times New Roman"/>
                <w:szCs w:val="26"/>
              </w:rPr>
              <w:t>Kết quả mong muốn</w:t>
            </w:r>
          </w:p>
        </w:tc>
        <w:tc>
          <w:tcPr>
            <w:tcW w:w="2340"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7E312338" w14:textId="4E024F8F">
            <w:pPr>
              <w:widowControl w:val="0"/>
              <w:spacing w:after="0" w:line="240" w:lineRule="auto"/>
              <w:ind w:firstLine="0"/>
              <w:jc w:val="center"/>
              <w:rPr>
                <w:rFonts w:cs="Times New Roman"/>
                <w:szCs w:val="26"/>
              </w:rPr>
            </w:pPr>
            <w:r w:rsidRPr="7814D612">
              <w:rPr>
                <w:rFonts w:cs="Times New Roman"/>
                <w:szCs w:val="26"/>
              </w:rPr>
              <w:t>Kết quả đạt được</w:t>
            </w:r>
          </w:p>
        </w:tc>
        <w:tc>
          <w:tcPr>
            <w:tcW w:w="1691"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7130792F" w14:textId="14CA43E2">
            <w:pPr>
              <w:widowControl w:val="0"/>
              <w:spacing w:after="0" w:line="240" w:lineRule="auto"/>
              <w:ind w:firstLine="0"/>
              <w:jc w:val="center"/>
              <w:rPr>
                <w:rFonts w:cs="Times New Roman"/>
                <w:szCs w:val="26"/>
              </w:rPr>
            </w:pPr>
            <w:r w:rsidRPr="7814D612">
              <w:rPr>
                <w:rFonts w:cs="Times New Roman"/>
                <w:szCs w:val="26"/>
              </w:rPr>
              <w:t>Đánh giá</w:t>
            </w:r>
          </w:p>
        </w:tc>
      </w:tr>
      <w:tr w:rsidR="7814D612" w:rsidTr="00597498" w14:paraId="58085531" w14:textId="77777777">
        <w:trPr>
          <w:trHeight w:val="300"/>
          <w:jc w:val="center"/>
        </w:trPr>
        <w:tc>
          <w:tcPr>
            <w:tcW w:w="1612"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25EFE53C" w14:textId="1E517B25">
            <w:pPr>
              <w:widowControl w:val="0"/>
              <w:spacing w:after="0" w:line="240" w:lineRule="auto"/>
              <w:ind w:firstLine="0"/>
              <w:jc w:val="left"/>
              <w:rPr>
                <w:rFonts w:cs="Times New Roman"/>
                <w:szCs w:val="26"/>
              </w:rPr>
            </w:pPr>
            <w:r w:rsidRPr="7814D612">
              <w:rPr>
                <w:rFonts w:cs="Times New Roman"/>
                <w:szCs w:val="26"/>
              </w:rPr>
              <w:t xml:space="preserve">Khởi tạo </w:t>
            </w:r>
          </w:p>
        </w:tc>
        <w:tc>
          <w:tcPr>
            <w:tcW w:w="2250"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0BAEEFCD" w14:textId="08624698">
            <w:pPr>
              <w:widowControl w:val="0"/>
              <w:spacing w:after="0" w:line="240" w:lineRule="auto"/>
              <w:ind w:firstLine="0"/>
              <w:jc w:val="left"/>
              <w:rPr>
                <w:rFonts w:cs="Times New Roman"/>
                <w:szCs w:val="26"/>
              </w:rPr>
            </w:pPr>
            <w:r w:rsidRPr="7814D612">
              <w:rPr>
                <w:rFonts w:cs="Times New Roman"/>
                <w:szCs w:val="26"/>
              </w:rPr>
              <w:t>Khởi tạo riêng cảm biến</w:t>
            </w:r>
          </w:p>
        </w:tc>
        <w:tc>
          <w:tcPr>
            <w:tcW w:w="1980"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13416ECC" w14:textId="2DB277D5">
            <w:pPr>
              <w:widowControl w:val="0"/>
              <w:spacing w:after="0" w:line="240" w:lineRule="auto"/>
              <w:ind w:firstLine="0"/>
              <w:jc w:val="left"/>
              <w:rPr>
                <w:rFonts w:cs="Times New Roman"/>
                <w:szCs w:val="26"/>
              </w:rPr>
            </w:pPr>
            <w:r w:rsidRPr="7814D612">
              <w:rPr>
                <w:rFonts w:cs="Times New Roman"/>
                <w:szCs w:val="26"/>
              </w:rPr>
              <w:t>Khởi tạo UART cho cảm biến thành công</w:t>
            </w:r>
          </w:p>
        </w:tc>
        <w:tc>
          <w:tcPr>
            <w:tcW w:w="2340"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5B1DD8CA" w14:textId="285DAC51">
            <w:pPr>
              <w:widowControl w:val="0"/>
              <w:spacing w:after="0" w:line="240" w:lineRule="auto"/>
              <w:ind w:firstLine="0"/>
              <w:jc w:val="left"/>
              <w:rPr>
                <w:rFonts w:cs="Times New Roman"/>
                <w:szCs w:val="26"/>
              </w:rPr>
            </w:pPr>
            <w:r w:rsidRPr="7814D612">
              <w:rPr>
                <w:rFonts w:cs="Times New Roman"/>
                <w:szCs w:val="26"/>
              </w:rPr>
              <w:t>Khởi tạo UART cho cảm biến thành công</w:t>
            </w:r>
          </w:p>
          <w:p w:rsidR="7814D612" w:rsidP="7814D612" w:rsidRDefault="7814D612" w14:paraId="5837118E" w14:textId="2E91B214">
            <w:pPr>
              <w:widowControl w:val="0"/>
              <w:spacing w:after="0" w:line="240" w:lineRule="auto"/>
              <w:ind w:firstLine="0"/>
              <w:jc w:val="left"/>
              <w:rPr>
                <w:rFonts w:cs="Times New Roman"/>
                <w:szCs w:val="26"/>
              </w:rPr>
            </w:pPr>
          </w:p>
        </w:tc>
        <w:tc>
          <w:tcPr>
            <w:tcW w:w="1691"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3CC1CE0D" w14:textId="4033433A">
            <w:pPr>
              <w:widowControl w:val="0"/>
              <w:spacing w:after="0" w:line="240" w:lineRule="auto"/>
              <w:ind w:firstLine="0"/>
              <w:jc w:val="left"/>
              <w:rPr>
                <w:rFonts w:cs="Times New Roman"/>
                <w:szCs w:val="26"/>
              </w:rPr>
            </w:pPr>
            <w:r w:rsidRPr="7814D612">
              <w:rPr>
                <w:rFonts w:cs="Times New Roman"/>
                <w:szCs w:val="26"/>
              </w:rPr>
              <w:t>Đạt yêu cầu</w:t>
            </w:r>
          </w:p>
        </w:tc>
      </w:tr>
      <w:tr w:rsidR="7814D612" w:rsidTr="00597498" w14:paraId="24ADAE00" w14:textId="77777777">
        <w:trPr>
          <w:trHeight w:val="300"/>
          <w:jc w:val="center"/>
        </w:trPr>
        <w:tc>
          <w:tcPr>
            <w:tcW w:w="1612"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5EE4CF62" w14:textId="35E82CF0">
            <w:pPr>
              <w:widowControl w:val="0"/>
              <w:spacing w:after="0" w:line="240" w:lineRule="auto"/>
              <w:ind w:firstLine="0"/>
              <w:jc w:val="left"/>
              <w:rPr>
                <w:rFonts w:cs="Times New Roman"/>
                <w:szCs w:val="26"/>
              </w:rPr>
            </w:pPr>
            <w:r w:rsidRPr="7814D612">
              <w:rPr>
                <w:rFonts w:cs="Times New Roman"/>
                <w:szCs w:val="26"/>
              </w:rPr>
              <w:t>Đo nồng độ bụi PM1, PM2.5, PM10</w:t>
            </w:r>
          </w:p>
        </w:tc>
        <w:tc>
          <w:tcPr>
            <w:tcW w:w="2250"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4A20A143" w14:textId="2B6C28F7">
            <w:pPr>
              <w:widowControl w:val="0"/>
              <w:spacing w:after="0" w:line="240" w:lineRule="auto"/>
              <w:ind w:firstLine="0"/>
              <w:jc w:val="left"/>
              <w:rPr>
                <w:rFonts w:cs="Times New Roman"/>
                <w:szCs w:val="26"/>
              </w:rPr>
            </w:pPr>
            <w:r w:rsidRPr="7814D612">
              <w:rPr>
                <w:rFonts w:cs="Times New Roman"/>
                <w:szCs w:val="26"/>
              </w:rPr>
              <w:t>Thực hiện đo bụi tại nhiều không gian trong nhà (đóng cửa). Chạy cảm biến liên tục trong 1h</w:t>
            </w:r>
          </w:p>
        </w:tc>
        <w:tc>
          <w:tcPr>
            <w:tcW w:w="1980"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39BAC2B8" w14:textId="24AC3AEC">
            <w:pPr>
              <w:widowControl w:val="0"/>
              <w:spacing w:after="0" w:line="240" w:lineRule="auto"/>
              <w:ind w:firstLine="0"/>
              <w:jc w:val="left"/>
              <w:rPr>
                <w:rFonts w:cs="Times New Roman"/>
                <w:szCs w:val="26"/>
              </w:rPr>
            </w:pPr>
            <w:r w:rsidRPr="7814D612">
              <w:rPr>
                <w:rFonts w:cs="Times New Roman"/>
                <w:szCs w:val="26"/>
              </w:rPr>
              <w:t>Cảm biến gửi data một cách ổn định, không có các giá trị nhiễu &gt; 100 ug/m3</w:t>
            </w:r>
            <w:r w:rsidR="00811595">
              <w:rPr>
                <w:rFonts w:cs="Times New Roman"/>
                <w:szCs w:val="26"/>
              </w:rPr>
              <w:t>7</w:t>
            </w:r>
          </w:p>
        </w:tc>
        <w:tc>
          <w:tcPr>
            <w:tcW w:w="2340"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4F8AC411" w14:textId="7B526F51">
            <w:pPr>
              <w:widowControl w:val="0"/>
              <w:spacing w:after="0" w:line="240" w:lineRule="auto"/>
              <w:ind w:firstLine="0"/>
              <w:jc w:val="left"/>
              <w:rPr>
                <w:rFonts w:cs="Times New Roman"/>
                <w:szCs w:val="26"/>
              </w:rPr>
            </w:pPr>
            <w:r w:rsidRPr="7814D612">
              <w:rPr>
                <w:rFonts w:cs="Times New Roman"/>
                <w:szCs w:val="26"/>
              </w:rPr>
              <w:t>Cảm biến gửi data ổn định, cái giá trị đo dao động từ 1-30 ug/m3</w:t>
            </w:r>
          </w:p>
        </w:tc>
        <w:tc>
          <w:tcPr>
            <w:tcW w:w="1691"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58E91C6A" w14:textId="58A17D3D">
            <w:pPr>
              <w:widowControl w:val="0"/>
              <w:spacing w:after="0" w:line="240" w:lineRule="auto"/>
              <w:ind w:firstLine="0"/>
              <w:jc w:val="left"/>
              <w:rPr>
                <w:rFonts w:cs="Times New Roman"/>
                <w:szCs w:val="26"/>
              </w:rPr>
            </w:pPr>
            <w:r w:rsidRPr="7814D612">
              <w:rPr>
                <w:rFonts w:cs="Times New Roman"/>
                <w:szCs w:val="26"/>
              </w:rPr>
              <w:t>Đạt yêu cầu</w:t>
            </w:r>
          </w:p>
        </w:tc>
      </w:tr>
    </w:tbl>
    <w:p w:rsidR="7814D612" w:rsidP="00597498" w:rsidRDefault="7814D612" w14:paraId="0C033E3C" w14:textId="225D3A06">
      <w:pPr>
        <w:spacing w:after="200" w:line="360" w:lineRule="auto"/>
        <w:ind w:firstLine="0"/>
        <w:rPr>
          <w:rFonts w:cs="Times New Roman"/>
          <w:color w:val="000000" w:themeColor="text1"/>
          <w:szCs w:val="26"/>
        </w:rPr>
      </w:pPr>
    </w:p>
    <w:p w:rsidR="6E5012DE" w:rsidP="7814D612" w:rsidRDefault="6E5012DE" w14:paraId="35C4DFC7" w14:textId="620631CD">
      <w:pPr>
        <w:pStyle w:val="ListParagraph"/>
        <w:numPr>
          <w:ilvl w:val="0"/>
          <w:numId w:val="24"/>
        </w:numPr>
        <w:spacing w:after="200" w:line="360" w:lineRule="auto"/>
        <w:rPr>
          <w:rFonts w:cs="Times New Roman"/>
          <w:color w:val="000000" w:themeColor="text1"/>
          <w:szCs w:val="26"/>
        </w:rPr>
      </w:pPr>
      <w:r w:rsidRPr="7814D612">
        <w:rPr>
          <w:rFonts w:cs="Times New Roman"/>
          <w:color w:val="000000" w:themeColor="text1"/>
          <w:szCs w:val="26"/>
        </w:rPr>
        <w:t>BME280</w:t>
      </w:r>
    </w:p>
    <w:tbl>
      <w:tblPr>
        <w:tblW w:w="9916" w:type="dxa"/>
        <w:jc w:val="center"/>
        <w:tblBorders>
          <w:top w:val="single" w:color="auto" w:sz="6" w:space="0"/>
          <w:left w:val="single" w:color="auto" w:sz="6" w:space="0"/>
          <w:bottom w:val="single" w:color="auto" w:sz="6" w:space="0"/>
          <w:right w:val="single" w:color="auto" w:sz="6" w:space="0"/>
        </w:tblBorders>
        <w:tblLayout w:type="fixed"/>
        <w:tblLook w:val="0600" w:firstRow="0" w:lastRow="0" w:firstColumn="0" w:lastColumn="0" w:noHBand="1" w:noVBand="1"/>
      </w:tblPr>
      <w:tblGrid>
        <w:gridCol w:w="1882"/>
        <w:gridCol w:w="3510"/>
        <w:gridCol w:w="1890"/>
        <w:gridCol w:w="1491"/>
        <w:gridCol w:w="1143"/>
      </w:tblGrid>
      <w:tr w:rsidR="7814D612" w:rsidTr="001A18BE" w14:paraId="66FA8C8B" w14:textId="77777777">
        <w:trPr>
          <w:trHeight w:val="1026"/>
          <w:jc w:val="center"/>
        </w:trPr>
        <w:tc>
          <w:tcPr>
            <w:tcW w:w="1882"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0226DEE0" w14:textId="4CF31848">
            <w:pPr>
              <w:widowControl w:val="0"/>
              <w:spacing w:after="0" w:line="240" w:lineRule="auto"/>
              <w:ind w:firstLine="0"/>
              <w:jc w:val="center"/>
              <w:rPr>
                <w:rFonts w:cs="Times New Roman"/>
                <w:szCs w:val="26"/>
              </w:rPr>
            </w:pPr>
            <w:r w:rsidRPr="7814D612">
              <w:rPr>
                <w:rFonts w:cs="Times New Roman"/>
                <w:szCs w:val="26"/>
              </w:rPr>
              <w:t>Chức năng</w:t>
            </w:r>
          </w:p>
        </w:tc>
        <w:tc>
          <w:tcPr>
            <w:tcW w:w="3510"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31F6C367" w14:textId="2D4A0741">
            <w:pPr>
              <w:widowControl w:val="0"/>
              <w:spacing w:after="0" w:line="240" w:lineRule="auto"/>
              <w:ind w:firstLine="0"/>
              <w:jc w:val="center"/>
              <w:rPr>
                <w:rFonts w:cs="Times New Roman"/>
                <w:szCs w:val="26"/>
              </w:rPr>
            </w:pPr>
            <w:r w:rsidRPr="7814D612">
              <w:rPr>
                <w:rFonts w:cs="Times New Roman"/>
                <w:szCs w:val="26"/>
              </w:rPr>
              <w:t>Bài test</w:t>
            </w:r>
          </w:p>
        </w:tc>
        <w:tc>
          <w:tcPr>
            <w:tcW w:w="1890"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71F71A31" w14:textId="7C10F5E7">
            <w:pPr>
              <w:widowControl w:val="0"/>
              <w:spacing w:after="0" w:line="240" w:lineRule="auto"/>
              <w:ind w:firstLine="0"/>
              <w:jc w:val="center"/>
              <w:rPr>
                <w:rFonts w:cs="Times New Roman"/>
                <w:szCs w:val="26"/>
              </w:rPr>
            </w:pPr>
            <w:r w:rsidRPr="7814D612">
              <w:rPr>
                <w:rFonts w:cs="Times New Roman"/>
                <w:szCs w:val="26"/>
              </w:rPr>
              <w:t>Kết quả mong muốn</w:t>
            </w:r>
          </w:p>
        </w:tc>
        <w:tc>
          <w:tcPr>
            <w:tcW w:w="1491"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1BBD314C" w14:textId="4EBA7375">
            <w:pPr>
              <w:widowControl w:val="0"/>
              <w:spacing w:after="0" w:line="240" w:lineRule="auto"/>
              <w:ind w:firstLine="0"/>
              <w:jc w:val="center"/>
              <w:rPr>
                <w:rFonts w:cs="Times New Roman"/>
                <w:szCs w:val="26"/>
              </w:rPr>
            </w:pPr>
            <w:r w:rsidRPr="7814D612">
              <w:rPr>
                <w:rFonts w:cs="Times New Roman"/>
                <w:szCs w:val="26"/>
              </w:rPr>
              <w:t>Kết quả đạt được</w:t>
            </w:r>
          </w:p>
        </w:tc>
        <w:tc>
          <w:tcPr>
            <w:tcW w:w="1143"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76C8DEA5" w14:textId="0537AB9A">
            <w:pPr>
              <w:widowControl w:val="0"/>
              <w:spacing w:after="0" w:line="240" w:lineRule="auto"/>
              <w:ind w:firstLine="0"/>
              <w:jc w:val="center"/>
              <w:rPr>
                <w:rFonts w:cs="Times New Roman"/>
                <w:szCs w:val="26"/>
              </w:rPr>
            </w:pPr>
            <w:r w:rsidRPr="7814D612">
              <w:rPr>
                <w:rFonts w:cs="Times New Roman"/>
                <w:szCs w:val="26"/>
              </w:rPr>
              <w:t>Đánh giá</w:t>
            </w:r>
          </w:p>
        </w:tc>
      </w:tr>
      <w:tr w:rsidR="00A515F5" w:rsidTr="001A18BE" w14:paraId="792A23FC" w14:textId="77777777">
        <w:trPr>
          <w:trHeight w:val="1026"/>
          <w:jc w:val="center"/>
        </w:trPr>
        <w:tc>
          <w:tcPr>
            <w:tcW w:w="1882"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Pr="7814D612" w:rsidR="00A515F5" w:rsidP="7814D612" w:rsidRDefault="00A515F5" w14:paraId="4437C240" w14:textId="12E9474A">
            <w:pPr>
              <w:widowControl w:val="0"/>
              <w:spacing w:after="0" w:line="240" w:lineRule="auto"/>
              <w:ind w:firstLine="0"/>
              <w:jc w:val="center"/>
              <w:rPr>
                <w:rFonts w:cs="Times New Roman"/>
                <w:szCs w:val="26"/>
              </w:rPr>
            </w:pPr>
            <w:r w:rsidRPr="7814D612">
              <w:rPr>
                <w:rFonts w:cs="Times New Roman"/>
                <w:szCs w:val="26"/>
              </w:rPr>
              <w:t>Khởi tạo</w:t>
            </w:r>
          </w:p>
        </w:tc>
        <w:tc>
          <w:tcPr>
            <w:tcW w:w="3510"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Pr="7814D612" w:rsidR="00A515F5" w:rsidP="7814D612" w:rsidRDefault="00A515F5" w14:paraId="2A23E95E" w14:textId="15D0F853">
            <w:pPr>
              <w:widowControl w:val="0"/>
              <w:spacing w:after="0" w:line="240" w:lineRule="auto"/>
              <w:ind w:firstLine="0"/>
              <w:jc w:val="center"/>
              <w:rPr>
                <w:rFonts w:cs="Times New Roman"/>
                <w:szCs w:val="26"/>
              </w:rPr>
            </w:pPr>
            <w:r w:rsidRPr="7814D612">
              <w:rPr>
                <w:rFonts w:cs="Times New Roman"/>
                <w:szCs w:val="26"/>
              </w:rPr>
              <w:t>Khởi tạo riêng cảm biến</w:t>
            </w:r>
          </w:p>
        </w:tc>
        <w:tc>
          <w:tcPr>
            <w:tcW w:w="1890"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Pr="7814D612" w:rsidR="00A515F5" w:rsidP="7814D612" w:rsidRDefault="00A515F5" w14:paraId="3EBC8601" w14:textId="530FD157">
            <w:pPr>
              <w:widowControl w:val="0"/>
              <w:spacing w:after="0" w:line="240" w:lineRule="auto"/>
              <w:ind w:firstLine="0"/>
              <w:jc w:val="center"/>
              <w:rPr>
                <w:rFonts w:cs="Times New Roman"/>
                <w:szCs w:val="26"/>
              </w:rPr>
            </w:pPr>
            <w:r w:rsidRPr="7814D612">
              <w:rPr>
                <w:rFonts w:cs="Times New Roman"/>
                <w:szCs w:val="26"/>
              </w:rPr>
              <w:t>Khởi tạo I2C cho cảm biến thành công</w:t>
            </w:r>
          </w:p>
        </w:tc>
        <w:tc>
          <w:tcPr>
            <w:tcW w:w="1491"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00A515F5" w:rsidP="00A515F5" w:rsidRDefault="00A515F5" w14:paraId="349DA191" w14:textId="77777777">
            <w:pPr>
              <w:widowControl w:val="0"/>
              <w:spacing w:after="0" w:line="240" w:lineRule="auto"/>
              <w:ind w:firstLine="0"/>
              <w:jc w:val="left"/>
              <w:rPr>
                <w:rFonts w:cs="Times New Roman"/>
                <w:szCs w:val="26"/>
              </w:rPr>
            </w:pPr>
            <w:r>
              <w:rPr>
                <w:rFonts w:cs="Times New Roman"/>
                <w:szCs w:val="26"/>
              </w:rPr>
              <w:t>Khởi tạo I2C cho cảm biến thành công</w:t>
            </w:r>
          </w:p>
          <w:p w:rsidRPr="7814D612" w:rsidR="00A515F5" w:rsidP="7814D612" w:rsidRDefault="00A515F5" w14:paraId="616D9972" w14:textId="77777777">
            <w:pPr>
              <w:widowControl w:val="0"/>
              <w:spacing w:after="0" w:line="240" w:lineRule="auto"/>
              <w:ind w:firstLine="0"/>
              <w:jc w:val="center"/>
              <w:rPr>
                <w:rFonts w:cs="Times New Roman"/>
                <w:szCs w:val="26"/>
              </w:rPr>
            </w:pPr>
          </w:p>
        </w:tc>
        <w:tc>
          <w:tcPr>
            <w:tcW w:w="1143"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Pr="7814D612" w:rsidR="00A515F5" w:rsidP="7814D612" w:rsidRDefault="00A515F5" w14:paraId="44A49663" w14:textId="4AA4B267">
            <w:pPr>
              <w:widowControl w:val="0"/>
              <w:spacing w:after="0" w:line="240" w:lineRule="auto"/>
              <w:ind w:firstLine="0"/>
              <w:jc w:val="center"/>
              <w:rPr>
                <w:rFonts w:cs="Times New Roman"/>
                <w:szCs w:val="26"/>
              </w:rPr>
            </w:pPr>
            <w:r w:rsidRPr="7814D612">
              <w:rPr>
                <w:rFonts w:cs="Times New Roman"/>
                <w:szCs w:val="26"/>
              </w:rPr>
              <w:t>Đạt yêu cầu</w:t>
            </w:r>
          </w:p>
        </w:tc>
      </w:tr>
      <w:tr w:rsidR="7814D612" w:rsidTr="001A18BE" w14:paraId="06F54720" w14:textId="77777777">
        <w:trPr>
          <w:trHeight w:val="300"/>
          <w:jc w:val="center"/>
        </w:trPr>
        <w:tc>
          <w:tcPr>
            <w:tcW w:w="1882"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765EF221" w14:textId="3519B49D">
            <w:pPr>
              <w:widowControl w:val="0"/>
              <w:spacing w:after="0" w:line="240" w:lineRule="auto"/>
              <w:ind w:firstLine="0"/>
              <w:jc w:val="left"/>
              <w:rPr>
                <w:rFonts w:cs="Times New Roman"/>
                <w:szCs w:val="26"/>
              </w:rPr>
            </w:pPr>
            <w:r w:rsidRPr="7814D612">
              <w:rPr>
                <w:rFonts w:cs="Times New Roman"/>
                <w:szCs w:val="26"/>
              </w:rPr>
              <w:t>Đo nhiệt độ, độ ẩm</w:t>
            </w:r>
          </w:p>
        </w:tc>
        <w:tc>
          <w:tcPr>
            <w:tcW w:w="3510"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10A444E2" w14:textId="2C433267">
            <w:pPr>
              <w:widowControl w:val="0"/>
              <w:spacing w:after="0" w:line="240" w:lineRule="auto"/>
              <w:ind w:firstLine="0"/>
              <w:jc w:val="left"/>
              <w:rPr>
                <w:rFonts w:cs="Times New Roman"/>
                <w:szCs w:val="26"/>
              </w:rPr>
            </w:pPr>
            <w:r w:rsidRPr="7814D612">
              <w:rPr>
                <w:rFonts w:cs="Times New Roman"/>
                <w:szCs w:val="26"/>
              </w:rPr>
              <w:t>Thực hiện đo tại nhiều không gian khác nhau trong nhà. Chạy cảm biến liên tục trong 1h</w:t>
            </w:r>
          </w:p>
        </w:tc>
        <w:tc>
          <w:tcPr>
            <w:tcW w:w="1890"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2ABAACC0" w14:textId="64D0F024">
            <w:pPr>
              <w:widowControl w:val="0"/>
              <w:spacing w:after="0" w:line="240" w:lineRule="auto"/>
              <w:ind w:firstLine="0"/>
              <w:jc w:val="left"/>
              <w:rPr>
                <w:rFonts w:cs="Times New Roman"/>
                <w:szCs w:val="26"/>
              </w:rPr>
            </w:pPr>
            <w:r w:rsidRPr="7814D612">
              <w:rPr>
                <w:rFonts w:cs="Times New Roman"/>
                <w:szCs w:val="26"/>
              </w:rPr>
              <w:t>Cảm biến gửi data một cách ổn định</w:t>
            </w:r>
          </w:p>
        </w:tc>
        <w:tc>
          <w:tcPr>
            <w:tcW w:w="1491"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3BA2A89F" w14:textId="0C45C6D7">
            <w:pPr>
              <w:widowControl w:val="0"/>
              <w:spacing w:after="0" w:line="240" w:lineRule="auto"/>
              <w:ind w:firstLine="0"/>
              <w:jc w:val="left"/>
              <w:rPr>
                <w:rFonts w:cs="Times New Roman"/>
                <w:szCs w:val="26"/>
              </w:rPr>
            </w:pPr>
            <w:r w:rsidRPr="7814D612">
              <w:rPr>
                <w:rFonts w:cs="Times New Roman"/>
                <w:szCs w:val="26"/>
              </w:rPr>
              <w:t>Cảm biến hoạt động ổn định</w:t>
            </w:r>
          </w:p>
        </w:tc>
        <w:tc>
          <w:tcPr>
            <w:tcW w:w="1143"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37E52F28" w14:textId="38B5CBE0">
            <w:pPr>
              <w:widowControl w:val="0"/>
              <w:spacing w:after="0" w:line="240" w:lineRule="auto"/>
              <w:ind w:firstLine="0"/>
              <w:jc w:val="left"/>
              <w:rPr>
                <w:rFonts w:cs="Times New Roman"/>
                <w:szCs w:val="26"/>
              </w:rPr>
            </w:pPr>
            <w:r w:rsidRPr="7814D612">
              <w:rPr>
                <w:rFonts w:cs="Times New Roman"/>
                <w:szCs w:val="26"/>
              </w:rPr>
              <w:t>Đạt yêu cầu</w:t>
            </w:r>
          </w:p>
        </w:tc>
      </w:tr>
    </w:tbl>
    <w:p w:rsidR="7814D612" w:rsidP="7814D612" w:rsidRDefault="7814D612" w14:paraId="397DC0C3" w14:textId="66FCC9E9"/>
    <w:p w:rsidR="34746526" w:rsidP="7E194662" w:rsidRDefault="3DF763EF" w14:paraId="2F531E0F" w14:textId="7C68331E">
      <w:pPr>
        <w:ind w:firstLine="0"/>
      </w:pPr>
      <w:r>
        <w:t xml:space="preserve">    </w:t>
      </w:r>
      <w:r w:rsidR="39A02367">
        <w:t>c, MHZ14A</w:t>
      </w:r>
    </w:p>
    <w:tbl>
      <w:tblPr>
        <w:tblW w:w="9982" w:type="dxa"/>
        <w:jc w:val="center"/>
        <w:tblBorders>
          <w:top w:val="single" w:color="auto" w:sz="6" w:space="0"/>
          <w:left w:val="single" w:color="auto" w:sz="6" w:space="0"/>
          <w:bottom w:val="single" w:color="auto" w:sz="6" w:space="0"/>
          <w:right w:val="single" w:color="auto" w:sz="6" w:space="0"/>
        </w:tblBorders>
        <w:tblLayout w:type="fixed"/>
        <w:tblLook w:val="0600" w:firstRow="0" w:lastRow="0" w:firstColumn="0" w:lastColumn="0" w:noHBand="1" w:noVBand="1"/>
      </w:tblPr>
      <w:tblGrid>
        <w:gridCol w:w="2152"/>
        <w:gridCol w:w="1818"/>
        <w:gridCol w:w="1515"/>
        <w:gridCol w:w="1515"/>
        <w:gridCol w:w="2982"/>
      </w:tblGrid>
      <w:tr w:rsidR="7814D612" w:rsidTr="00511F0F" w14:paraId="00A2F5CB" w14:textId="77777777">
        <w:trPr>
          <w:trHeight w:val="300"/>
          <w:jc w:val="center"/>
        </w:trPr>
        <w:tc>
          <w:tcPr>
            <w:tcW w:w="2152"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760089B9" w14:textId="5E0501C1">
            <w:pPr>
              <w:widowControl w:val="0"/>
              <w:spacing w:after="0" w:line="240" w:lineRule="auto"/>
              <w:ind w:firstLine="0"/>
              <w:jc w:val="center"/>
              <w:rPr>
                <w:rFonts w:cs="Times New Roman"/>
                <w:szCs w:val="26"/>
              </w:rPr>
            </w:pPr>
            <w:r w:rsidRPr="7814D612">
              <w:rPr>
                <w:rFonts w:cs="Times New Roman"/>
                <w:szCs w:val="26"/>
              </w:rPr>
              <w:t>Chức năng</w:t>
            </w:r>
          </w:p>
        </w:tc>
        <w:tc>
          <w:tcPr>
            <w:tcW w:w="1818"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166413CA" w14:textId="065BB20C">
            <w:pPr>
              <w:widowControl w:val="0"/>
              <w:spacing w:after="0" w:line="240" w:lineRule="auto"/>
              <w:ind w:firstLine="0"/>
              <w:jc w:val="center"/>
              <w:rPr>
                <w:rFonts w:cs="Times New Roman"/>
                <w:szCs w:val="26"/>
              </w:rPr>
            </w:pPr>
            <w:r w:rsidRPr="7814D612">
              <w:rPr>
                <w:rFonts w:cs="Times New Roman"/>
                <w:szCs w:val="26"/>
              </w:rPr>
              <w:t>Bài test</w:t>
            </w:r>
          </w:p>
        </w:tc>
        <w:tc>
          <w:tcPr>
            <w:tcW w:w="1515"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28CCCE59" w14:textId="0CF72751">
            <w:pPr>
              <w:widowControl w:val="0"/>
              <w:spacing w:after="0" w:line="240" w:lineRule="auto"/>
              <w:ind w:firstLine="0"/>
              <w:jc w:val="center"/>
              <w:rPr>
                <w:rFonts w:cs="Times New Roman"/>
                <w:szCs w:val="26"/>
              </w:rPr>
            </w:pPr>
            <w:r w:rsidRPr="7814D612">
              <w:rPr>
                <w:rFonts w:cs="Times New Roman"/>
                <w:szCs w:val="26"/>
              </w:rPr>
              <w:t>Kết quả mong muốn</w:t>
            </w:r>
          </w:p>
        </w:tc>
        <w:tc>
          <w:tcPr>
            <w:tcW w:w="1515"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00D5CBBD" w14:textId="03E4BD4D">
            <w:pPr>
              <w:widowControl w:val="0"/>
              <w:spacing w:after="0" w:line="240" w:lineRule="auto"/>
              <w:ind w:firstLine="0"/>
              <w:jc w:val="center"/>
              <w:rPr>
                <w:rFonts w:cs="Times New Roman"/>
                <w:szCs w:val="26"/>
              </w:rPr>
            </w:pPr>
            <w:r w:rsidRPr="7814D612">
              <w:rPr>
                <w:rFonts w:cs="Times New Roman"/>
                <w:szCs w:val="26"/>
              </w:rPr>
              <w:t>Kết quả đạt được</w:t>
            </w:r>
          </w:p>
        </w:tc>
        <w:tc>
          <w:tcPr>
            <w:tcW w:w="2982"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31FD5E13" w14:textId="6AD83668">
            <w:pPr>
              <w:widowControl w:val="0"/>
              <w:spacing w:after="0" w:line="240" w:lineRule="auto"/>
              <w:ind w:firstLine="0"/>
              <w:jc w:val="center"/>
              <w:rPr>
                <w:rFonts w:cs="Times New Roman"/>
                <w:szCs w:val="26"/>
              </w:rPr>
            </w:pPr>
            <w:r w:rsidRPr="7814D612">
              <w:rPr>
                <w:rFonts w:cs="Times New Roman"/>
                <w:szCs w:val="26"/>
              </w:rPr>
              <w:t>Đánh giá</w:t>
            </w:r>
          </w:p>
        </w:tc>
      </w:tr>
      <w:tr w:rsidR="7814D612" w:rsidTr="00511F0F" w14:paraId="50AC5FE6" w14:textId="77777777">
        <w:trPr>
          <w:trHeight w:val="300"/>
          <w:jc w:val="center"/>
        </w:trPr>
        <w:tc>
          <w:tcPr>
            <w:tcW w:w="2152"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43C4EA32" w14:textId="2048120C">
            <w:pPr>
              <w:widowControl w:val="0"/>
              <w:spacing w:after="0" w:line="240" w:lineRule="auto"/>
              <w:ind w:firstLine="0"/>
              <w:jc w:val="left"/>
              <w:rPr>
                <w:rFonts w:cs="Times New Roman"/>
                <w:szCs w:val="26"/>
              </w:rPr>
            </w:pPr>
            <w:r w:rsidRPr="7814D612">
              <w:rPr>
                <w:rFonts w:cs="Times New Roman"/>
                <w:szCs w:val="26"/>
              </w:rPr>
              <w:t xml:space="preserve">Khởi tạo </w:t>
            </w:r>
          </w:p>
        </w:tc>
        <w:tc>
          <w:tcPr>
            <w:tcW w:w="1818"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6DBD5978" w14:textId="19239BAE">
            <w:pPr>
              <w:widowControl w:val="0"/>
              <w:spacing w:after="0" w:line="240" w:lineRule="auto"/>
              <w:ind w:firstLine="0"/>
              <w:jc w:val="left"/>
              <w:rPr>
                <w:rFonts w:cs="Times New Roman"/>
                <w:szCs w:val="26"/>
              </w:rPr>
            </w:pPr>
            <w:r w:rsidRPr="7814D612">
              <w:rPr>
                <w:rFonts w:cs="Times New Roman"/>
                <w:szCs w:val="26"/>
              </w:rPr>
              <w:t>Khởi tạo riêng cảm biến</w:t>
            </w:r>
          </w:p>
        </w:tc>
        <w:tc>
          <w:tcPr>
            <w:tcW w:w="1515"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02529E1D" w14:textId="03EBB308">
            <w:pPr>
              <w:widowControl w:val="0"/>
              <w:spacing w:after="0" w:line="240" w:lineRule="auto"/>
              <w:ind w:firstLine="0"/>
              <w:jc w:val="left"/>
              <w:rPr>
                <w:rFonts w:cs="Times New Roman"/>
                <w:szCs w:val="26"/>
              </w:rPr>
            </w:pPr>
            <w:r w:rsidRPr="7814D612">
              <w:rPr>
                <w:rFonts w:cs="Times New Roman"/>
                <w:szCs w:val="26"/>
              </w:rPr>
              <w:t>Khởi tạo GPIO và interrupt thành công</w:t>
            </w:r>
          </w:p>
        </w:tc>
        <w:tc>
          <w:tcPr>
            <w:tcW w:w="1515"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0DB4820D" w14:textId="3139B38C">
            <w:pPr>
              <w:widowControl w:val="0"/>
              <w:spacing w:after="0" w:line="240" w:lineRule="auto"/>
              <w:ind w:firstLine="0"/>
              <w:jc w:val="left"/>
              <w:rPr>
                <w:rFonts w:cs="Times New Roman"/>
                <w:szCs w:val="26"/>
              </w:rPr>
            </w:pPr>
            <w:r w:rsidRPr="7814D612">
              <w:rPr>
                <w:rFonts w:cs="Times New Roman"/>
                <w:szCs w:val="26"/>
              </w:rPr>
              <w:t>Khởi tạo thành công</w:t>
            </w:r>
          </w:p>
        </w:tc>
        <w:tc>
          <w:tcPr>
            <w:tcW w:w="2982"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10AA693D" w14:textId="0F010BB9">
            <w:pPr>
              <w:widowControl w:val="0"/>
              <w:spacing w:after="0" w:line="240" w:lineRule="auto"/>
              <w:ind w:firstLine="0"/>
              <w:jc w:val="left"/>
              <w:rPr>
                <w:rFonts w:cs="Times New Roman"/>
                <w:szCs w:val="26"/>
              </w:rPr>
            </w:pPr>
            <w:r w:rsidRPr="7814D612">
              <w:rPr>
                <w:rFonts w:cs="Times New Roman"/>
                <w:szCs w:val="26"/>
              </w:rPr>
              <w:t>Đạt yêu cầu</w:t>
            </w:r>
          </w:p>
        </w:tc>
      </w:tr>
      <w:tr w:rsidR="7814D612" w:rsidTr="00511F0F" w14:paraId="2AFDCDF6" w14:textId="77777777">
        <w:trPr>
          <w:trHeight w:val="300"/>
          <w:jc w:val="center"/>
        </w:trPr>
        <w:tc>
          <w:tcPr>
            <w:tcW w:w="2152"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4B7E24C7" w14:textId="22283F8C">
            <w:pPr>
              <w:spacing w:after="200" w:line="240" w:lineRule="auto"/>
              <w:ind w:firstLine="0"/>
              <w:jc w:val="left"/>
              <w:rPr>
                <w:rFonts w:cs="Times New Roman"/>
                <w:szCs w:val="26"/>
              </w:rPr>
            </w:pPr>
            <w:r w:rsidRPr="7814D612">
              <w:rPr>
                <w:rFonts w:cs="Times New Roman"/>
                <w:szCs w:val="26"/>
              </w:rPr>
              <w:t xml:space="preserve">Kiểm tra dải đo </w:t>
            </w:r>
          </w:p>
        </w:tc>
        <w:tc>
          <w:tcPr>
            <w:tcW w:w="1818"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776696AA" w14:textId="0E6C5CAE">
            <w:pPr>
              <w:spacing w:after="200" w:line="240" w:lineRule="auto"/>
              <w:ind w:firstLine="0"/>
              <w:jc w:val="left"/>
              <w:rPr>
                <w:rFonts w:cs="Times New Roman"/>
                <w:szCs w:val="26"/>
              </w:rPr>
            </w:pPr>
            <w:r w:rsidRPr="7814D612">
              <w:rPr>
                <w:rFonts w:cs="Times New Roman"/>
                <w:szCs w:val="26"/>
              </w:rPr>
              <w:t>Thổi vào cảm biến cho nồng độ CO2 tăng max</w:t>
            </w:r>
          </w:p>
        </w:tc>
        <w:tc>
          <w:tcPr>
            <w:tcW w:w="1515"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4E5102A6" w14:textId="5D72F158">
            <w:pPr>
              <w:spacing w:after="200" w:line="240" w:lineRule="auto"/>
              <w:ind w:firstLine="0"/>
              <w:jc w:val="left"/>
              <w:rPr>
                <w:rFonts w:cs="Times New Roman"/>
                <w:szCs w:val="26"/>
              </w:rPr>
            </w:pPr>
            <w:r w:rsidRPr="7814D612">
              <w:rPr>
                <w:rFonts w:cs="Times New Roman"/>
                <w:szCs w:val="26"/>
              </w:rPr>
              <w:t>Kết quả không vượt ra ngoài dải đo (0-</w:t>
            </w:r>
            <w:r w:rsidR="004F0DCF">
              <w:rPr>
                <w:rFonts w:cs="Times New Roman"/>
                <w:szCs w:val="26"/>
              </w:rPr>
              <w:t>5</w:t>
            </w:r>
            <w:r w:rsidRPr="7814D612">
              <w:rPr>
                <w:rFonts w:cs="Times New Roman"/>
                <w:szCs w:val="26"/>
              </w:rPr>
              <w:t>000ppm)</w:t>
            </w:r>
          </w:p>
        </w:tc>
        <w:tc>
          <w:tcPr>
            <w:tcW w:w="1515"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4C0B90AA" w14:textId="587FDBCA">
            <w:pPr>
              <w:spacing w:after="200" w:line="240" w:lineRule="auto"/>
              <w:ind w:firstLine="0"/>
              <w:jc w:val="left"/>
              <w:rPr>
                <w:rFonts w:cs="Times New Roman"/>
                <w:szCs w:val="26"/>
              </w:rPr>
            </w:pPr>
            <w:r w:rsidRPr="7814D612">
              <w:rPr>
                <w:rFonts w:cs="Times New Roman"/>
                <w:szCs w:val="26"/>
              </w:rPr>
              <w:t xml:space="preserve">Kết quả tối đa lên </w:t>
            </w:r>
            <w:r w:rsidR="004F0DCF">
              <w:rPr>
                <w:rFonts w:cs="Times New Roman"/>
                <w:szCs w:val="26"/>
              </w:rPr>
              <w:t>5000ppm</w:t>
            </w:r>
            <w:r w:rsidRPr="7814D612">
              <w:rPr>
                <w:rFonts w:cs="Times New Roman"/>
                <w:szCs w:val="26"/>
              </w:rPr>
              <w:t>, không bị tràn ra ngoài dải đo</w:t>
            </w:r>
          </w:p>
        </w:tc>
        <w:tc>
          <w:tcPr>
            <w:tcW w:w="2982"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0B395738" w14:textId="76370D1E">
            <w:pPr>
              <w:spacing w:after="200" w:line="240" w:lineRule="auto"/>
              <w:ind w:firstLine="0"/>
              <w:jc w:val="left"/>
              <w:rPr>
                <w:rFonts w:cs="Times New Roman"/>
                <w:szCs w:val="26"/>
              </w:rPr>
            </w:pPr>
            <w:r w:rsidRPr="7814D612">
              <w:rPr>
                <w:rFonts w:cs="Times New Roman"/>
                <w:szCs w:val="26"/>
              </w:rPr>
              <w:t>Đạt yêu cầu</w:t>
            </w:r>
          </w:p>
        </w:tc>
      </w:tr>
      <w:tr w:rsidR="7814D612" w:rsidTr="00511F0F" w14:paraId="4539117F" w14:textId="77777777">
        <w:trPr>
          <w:trHeight w:val="300"/>
          <w:jc w:val="center"/>
        </w:trPr>
        <w:tc>
          <w:tcPr>
            <w:tcW w:w="2152"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4CF07B84" w14:textId="060DC637">
            <w:pPr>
              <w:widowControl w:val="0"/>
              <w:spacing w:after="0" w:line="240" w:lineRule="auto"/>
              <w:ind w:firstLine="0"/>
              <w:jc w:val="left"/>
              <w:rPr>
                <w:rFonts w:cs="Times New Roman"/>
                <w:szCs w:val="26"/>
              </w:rPr>
            </w:pPr>
            <w:r w:rsidRPr="7814D612">
              <w:rPr>
                <w:rFonts w:cs="Times New Roman"/>
                <w:szCs w:val="26"/>
              </w:rPr>
              <w:t>Đo nồng độ CO2</w:t>
            </w:r>
          </w:p>
        </w:tc>
        <w:tc>
          <w:tcPr>
            <w:tcW w:w="1818"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3A489351" w14:textId="6BF851BE">
            <w:pPr>
              <w:widowControl w:val="0"/>
              <w:spacing w:after="0" w:line="240" w:lineRule="auto"/>
              <w:ind w:firstLine="0"/>
              <w:jc w:val="left"/>
              <w:rPr>
                <w:rFonts w:cs="Times New Roman"/>
                <w:szCs w:val="26"/>
              </w:rPr>
            </w:pPr>
            <w:r w:rsidRPr="7814D612">
              <w:rPr>
                <w:rFonts w:cs="Times New Roman"/>
                <w:szCs w:val="26"/>
              </w:rPr>
              <w:t>Chạy riêng cảm biến, thực hiện đo CO2 trong nhà trong 2 trường hợp đóng kín cửa và mở thoáng cửa</w:t>
            </w:r>
          </w:p>
        </w:tc>
        <w:tc>
          <w:tcPr>
            <w:tcW w:w="1515"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32BE088A" w14:textId="4C79C784">
            <w:pPr>
              <w:widowControl w:val="0"/>
              <w:spacing w:after="0" w:line="240" w:lineRule="auto"/>
              <w:ind w:firstLine="0"/>
              <w:jc w:val="left"/>
              <w:rPr>
                <w:rFonts w:cs="Times New Roman"/>
                <w:szCs w:val="26"/>
              </w:rPr>
            </w:pPr>
            <w:r w:rsidRPr="7814D612">
              <w:rPr>
                <w:rFonts w:cs="Times New Roman"/>
                <w:szCs w:val="26"/>
              </w:rPr>
              <w:t>CO2 khi đóng kín cửa dao động trong khoảng 600-800 ppm còn khi mở thoáng cửa dao động trong khoảng 350-600ppm</w:t>
            </w:r>
          </w:p>
        </w:tc>
        <w:tc>
          <w:tcPr>
            <w:tcW w:w="1515"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5D0ECA90" w14:textId="6068B941">
            <w:pPr>
              <w:widowControl w:val="0"/>
              <w:spacing w:after="0" w:line="240" w:lineRule="auto"/>
              <w:ind w:firstLine="0"/>
              <w:jc w:val="left"/>
              <w:rPr>
                <w:rFonts w:cs="Times New Roman"/>
                <w:szCs w:val="26"/>
              </w:rPr>
            </w:pPr>
            <w:r w:rsidRPr="7814D612">
              <w:rPr>
                <w:rFonts w:cs="Times New Roman"/>
                <w:szCs w:val="26"/>
              </w:rPr>
              <w:t>Khi đóng kín cửa CO2 dao động trong khoảng 550-800 ppm còn khi mở thoáng cửa dao động trong khoảng 300 - 500</w:t>
            </w:r>
          </w:p>
        </w:tc>
        <w:tc>
          <w:tcPr>
            <w:tcW w:w="2982"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op w:w="90" w:type="dxa"/>
              <w:left w:w="90" w:type="dxa"/>
              <w:bottom w:w="90" w:type="dxa"/>
              <w:right w:w="90" w:type="dxa"/>
            </w:tcMar>
          </w:tcPr>
          <w:p w:rsidR="7814D612" w:rsidP="7814D612" w:rsidRDefault="7814D612" w14:paraId="7E56269F" w14:textId="7E0E8418">
            <w:pPr>
              <w:widowControl w:val="0"/>
              <w:spacing w:after="0" w:line="240" w:lineRule="auto"/>
              <w:ind w:firstLine="0"/>
              <w:jc w:val="left"/>
              <w:rPr>
                <w:rFonts w:cs="Times New Roman"/>
                <w:szCs w:val="26"/>
              </w:rPr>
            </w:pPr>
            <w:r w:rsidRPr="7814D612">
              <w:rPr>
                <w:rFonts w:cs="Times New Roman"/>
                <w:szCs w:val="26"/>
              </w:rPr>
              <w:t>Đạt yêu cầu</w:t>
            </w:r>
          </w:p>
          <w:p w:rsidR="7814D612" w:rsidP="7814D612" w:rsidRDefault="7814D612" w14:paraId="5825F231" w14:textId="4FD88C63">
            <w:pPr>
              <w:widowControl w:val="0"/>
              <w:spacing w:after="0" w:line="240" w:lineRule="auto"/>
              <w:ind w:firstLine="0"/>
              <w:jc w:val="left"/>
              <w:rPr>
                <w:rFonts w:cs="Times New Roman"/>
                <w:szCs w:val="26"/>
              </w:rPr>
            </w:pPr>
            <w:r w:rsidRPr="7814D612">
              <w:rPr>
                <w:rFonts w:cs="Times New Roman"/>
                <w:szCs w:val="26"/>
              </w:rPr>
              <w:t>Thực hiện calib cảm biến để có được kết quả đo chính xác nhất</w:t>
            </w:r>
          </w:p>
        </w:tc>
      </w:tr>
    </w:tbl>
    <w:p w:rsidR="7814D612" w:rsidP="7814D612" w:rsidRDefault="7814D612" w14:paraId="658FBD58" w14:textId="4647F1D1">
      <w:pPr>
        <w:ind w:firstLine="0"/>
      </w:pPr>
    </w:p>
    <w:p w:rsidRPr="004A78CF" w:rsidR="00332418" w:rsidP="00511F0F" w:rsidRDefault="00585115" w14:paraId="25B14382" w14:textId="2E8DEF30">
      <w:pPr>
        <w:ind w:firstLine="0"/>
      </w:pPr>
      <w:r>
        <w:br w:type="page"/>
      </w:r>
    </w:p>
    <w:p w:rsidRPr="00067461" w:rsidR="00077215" w:rsidP="00077215" w:rsidRDefault="00077215" w14:paraId="5817F2D6" w14:textId="6F781AF5">
      <w:pPr>
        <w:rPr>
          <w:b/>
          <w:i/>
        </w:rPr>
      </w:pPr>
      <w:r>
        <w:t xml:space="preserve"> </w:t>
      </w:r>
      <w:r w:rsidRPr="00067461">
        <w:rPr>
          <w:b/>
          <w:i/>
        </w:rPr>
        <w:t>5.2.</w:t>
      </w:r>
      <w:r w:rsidRPr="00067461" w:rsidR="0034285A">
        <w:rPr>
          <w:b/>
          <w:i/>
        </w:rPr>
        <w:t>2</w:t>
      </w:r>
      <w:r w:rsidRPr="00067461">
        <w:rPr>
          <w:b/>
          <w:i/>
        </w:rPr>
        <w:t xml:space="preserve"> Kiểm thử cả hệ thống</w:t>
      </w:r>
    </w:p>
    <w:p w:rsidR="00C714F6" w:rsidP="00585115" w:rsidRDefault="00C714F6" w14:paraId="57EB81C7" w14:textId="77777777"/>
    <w:p w:rsidRPr="007D6F02" w:rsidR="00585115" w:rsidP="00585115" w:rsidRDefault="00585115" w14:paraId="7B09D582" w14:textId="161DD510">
      <w:pPr>
        <w:rPr>
          <w:b/>
          <w:i/>
        </w:rPr>
      </w:pPr>
      <w:r w:rsidRPr="007D6F02">
        <w:rPr>
          <w:b/>
          <w:i/>
        </w:rPr>
        <w:t>Kết quả đo mô phỏng một đám cháy:</w:t>
      </w:r>
    </w:p>
    <w:p w:rsidR="00585115" w:rsidP="00585115" w:rsidRDefault="00585115" w14:paraId="4350E69F" w14:textId="77777777">
      <w:r>
        <w:rPr>
          <w:noProof/>
        </w:rPr>
        <w:drawing>
          <wp:inline distT="0" distB="0" distL="0" distR="0" wp14:anchorId="2E89F708" wp14:editId="4ABFE86C">
            <wp:extent cx="5519057" cy="3463554"/>
            <wp:effectExtent l="0" t="0" r="5715" b="3810"/>
            <wp:docPr id="52251936" name="Picture 52251936"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51936"/>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524252" cy="3466814"/>
                    </a:xfrm>
                    <a:prstGeom prst="rect">
                      <a:avLst/>
                    </a:prstGeom>
                  </pic:spPr>
                </pic:pic>
              </a:graphicData>
            </a:graphic>
          </wp:inline>
        </w:drawing>
      </w:r>
    </w:p>
    <w:p w:rsidR="00094CEE" w:rsidP="00094CEE" w:rsidRDefault="00585115" w14:paraId="6D40C65E" w14:textId="77777777">
      <w:pPr>
        <w:keepNext/>
      </w:pPr>
      <w:r>
        <w:rPr>
          <w:noProof/>
        </w:rPr>
        <w:drawing>
          <wp:inline distT="0" distB="0" distL="0" distR="0" wp14:anchorId="347D3344" wp14:editId="1945A2CF">
            <wp:extent cx="5540828" cy="3435908"/>
            <wp:effectExtent l="0" t="0" r="3175" b="0"/>
            <wp:docPr id="2132028313" name="Picture 2132028313"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549347" cy="3441191"/>
                    </a:xfrm>
                    <a:prstGeom prst="rect">
                      <a:avLst/>
                    </a:prstGeom>
                  </pic:spPr>
                </pic:pic>
              </a:graphicData>
            </a:graphic>
          </wp:inline>
        </w:drawing>
      </w:r>
    </w:p>
    <w:p w:rsidR="00585115" w:rsidP="00C714F6" w:rsidRDefault="00094CEE" w14:paraId="11AC281F" w14:textId="64E71467">
      <w:pPr>
        <w:pStyle w:val="Caption"/>
      </w:pPr>
      <w:bookmarkStart w:name="_Toc140909066" w:id="94"/>
      <w:r>
        <w:t xml:space="preserve">Hình </w:t>
      </w:r>
      <w:r w:rsidR="00C714F6">
        <w:t>5</w:t>
      </w:r>
      <w:r w:rsidR="00C65143">
        <w:t>.</w:t>
      </w:r>
      <w:r w:rsidR="00C65143">
        <w:fldChar w:fldCharType="begin"/>
      </w:r>
      <w:r w:rsidR="00C65143">
        <w:instrText xml:space="preserve"> SEQ Hình \* ARABIC \s 1 </w:instrText>
      </w:r>
      <w:r w:rsidR="00C65143">
        <w:fldChar w:fldCharType="separate"/>
      </w:r>
      <w:r w:rsidR="00EC17BA">
        <w:rPr>
          <w:noProof/>
        </w:rPr>
        <w:t>2</w:t>
      </w:r>
      <w:r w:rsidR="00C65143">
        <w:fldChar w:fldCharType="end"/>
      </w:r>
      <w:r w:rsidR="00C714F6">
        <w:t xml:space="preserve"> Kết quả đo mô phỏng đám cháy</w:t>
      </w:r>
      <w:bookmarkEnd w:id="94"/>
    </w:p>
    <w:p w:rsidR="00585115" w:rsidP="00585115" w:rsidRDefault="00585115" w14:paraId="148BF63F" w14:textId="77777777"/>
    <w:p w:rsidRPr="00896B59" w:rsidR="00585115" w:rsidP="00585115" w:rsidRDefault="00585115" w14:paraId="58727F37" w14:textId="77777777"/>
    <w:p w:rsidR="00585115" w:rsidP="00077215" w:rsidRDefault="00585115" w14:paraId="26E8B4E6" w14:textId="77777777"/>
    <w:p w:rsidR="00EA547F" w:rsidP="00B8479C" w:rsidRDefault="00B8479C" w14:paraId="26733A07" w14:textId="00BCC93F">
      <w:pPr>
        <w:spacing w:after="200" w:line="360" w:lineRule="auto"/>
        <w:ind w:firstLine="720"/>
        <w:rPr>
          <w:rFonts w:cs="Times New Roman"/>
          <w:color w:val="000000" w:themeColor="text1"/>
        </w:rPr>
      </w:pPr>
      <w:r>
        <w:rPr>
          <w:rFonts w:cs="Times New Roman"/>
          <w:color w:val="000000" w:themeColor="text1"/>
        </w:rPr>
        <w:t xml:space="preserve">Khi </w:t>
      </w:r>
      <w:r w:rsidR="00C714F6">
        <w:rPr>
          <w:rFonts w:cs="Times New Roman"/>
          <w:color w:val="000000" w:themeColor="text1"/>
        </w:rPr>
        <w:t>nhóm</w:t>
      </w:r>
      <w:r>
        <w:rPr>
          <w:rFonts w:cs="Times New Roman"/>
          <w:color w:val="000000" w:themeColor="text1"/>
        </w:rPr>
        <w:t xml:space="preserve"> tạo một đám cháy nhỏ </w:t>
      </w:r>
      <w:r w:rsidR="009C1318">
        <w:rPr>
          <w:rFonts w:cs="Times New Roman"/>
          <w:color w:val="000000" w:themeColor="text1"/>
        </w:rPr>
        <w:t>bằng cách đốt giấy</w:t>
      </w:r>
      <w:r>
        <w:rPr>
          <w:rFonts w:cs="Times New Roman"/>
          <w:color w:val="000000" w:themeColor="text1"/>
        </w:rPr>
        <w:t xml:space="preserve"> để mô phỏng</w:t>
      </w:r>
      <w:r w:rsidR="00FD6139">
        <w:rPr>
          <w:rFonts w:cs="Times New Roman"/>
          <w:color w:val="000000" w:themeColor="text1"/>
        </w:rPr>
        <w:t xml:space="preserve"> trong phòn</w:t>
      </w:r>
      <w:r w:rsidR="00CD24A3">
        <w:rPr>
          <w:rFonts w:cs="Times New Roman"/>
          <w:color w:val="000000" w:themeColor="text1"/>
        </w:rPr>
        <w:t>g</w:t>
      </w:r>
      <w:r w:rsidR="00FD6139">
        <w:rPr>
          <w:rFonts w:cs="Times New Roman"/>
          <w:color w:val="000000" w:themeColor="text1"/>
        </w:rPr>
        <w:t xml:space="preserve"> tắm có kích thước 1.5</w:t>
      </w:r>
      <w:r w:rsidR="000F4AC6">
        <w:rPr>
          <w:rFonts w:cs="Times New Roman"/>
          <w:color w:val="000000" w:themeColor="text1"/>
        </w:rPr>
        <w:t xml:space="preserve">m </w:t>
      </w:r>
      <w:r w:rsidR="00FD6139">
        <w:rPr>
          <w:rFonts w:cs="Times New Roman"/>
          <w:color w:val="000000" w:themeColor="text1"/>
        </w:rPr>
        <w:t>x2</w:t>
      </w:r>
      <w:r w:rsidR="000F4AC6">
        <w:rPr>
          <w:rFonts w:cs="Times New Roman"/>
          <w:color w:val="000000" w:themeColor="text1"/>
        </w:rPr>
        <w:t>m</w:t>
      </w:r>
      <w:r>
        <w:rPr>
          <w:rFonts w:cs="Times New Roman"/>
          <w:color w:val="000000" w:themeColor="text1"/>
        </w:rPr>
        <w:t>. Có thể thấy nhiệt độ tăng lên rất cao, độ ẩm giảm và thông số CO</w:t>
      </w:r>
      <w:r>
        <w:rPr>
          <w:rFonts w:cs="Times New Roman"/>
          <w:color w:val="000000" w:themeColor="text1"/>
          <w:vertAlign w:val="subscript"/>
        </w:rPr>
        <w:t>2</w:t>
      </w:r>
      <w:r>
        <w:rPr>
          <w:rFonts w:cs="Times New Roman"/>
          <w:color w:val="000000" w:themeColor="text1"/>
        </w:rPr>
        <w:t xml:space="preserve">, bụi… tăng lên </w:t>
      </w:r>
      <w:r w:rsidR="007B7C54">
        <w:rPr>
          <w:rFonts w:cs="Times New Roman"/>
          <w:color w:val="000000" w:themeColor="text1"/>
        </w:rPr>
        <w:t>nhiều</w:t>
      </w:r>
      <w:r w:rsidR="006A32E7">
        <w:rPr>
          <w:rFonts w:cs="Times New Roman"/>
          <w:color w:val="000000" w:themeColor="text1"/>
        </w:rPr>
        <w:t>.</w:t>
      </w:r>
      <w:r w:rsidR="007B7C54">
        <w:rPr>
          <w:rFonts w:cs="Times New Roman"/>
          <w:color w:val="000000" w:themeColor="text1"/>
        </w:rPr>
        <w:t xml:space="preserve"> Đồng thời hàm xác suất chát cũng tăng khi có đám cháy xuất hiện và xác suất cháy đạt được cao nhất lên đến </w:t>
      </w:r>
      <w:r w:rsidR="00EA547F">
        <w:rPr>
          <w:rFonts w:cs="Times New Roman"/>
          <w:color w:val="000000" w:themeColor="text1"/>
        </w:rPr>
        <w:t xml:space="preserve">100%. </w:t>
      </w:r>
    </w:p>
    <w:p w:rsidRPr="0055348D" w:rsidR="00B8479C" w:rsidP="00B8479C" w:rsidRDefault="00EA547F" w14:paraId="577AA254" w14:textId="18D9C7C6">
      <w:pPr>
        <w:spacing w:after="200" w:line="360" w:lineRule="auto"/>
        <w:ind w:firstLine="720"/>
        <w:rPr>
          <w:rFonts w:cs="Times New Roman"/>
          <w:szCs w:val="26"/>
        </w:rPr>
      </w:pPr>
      <w:r>
        <w:rPr>
          <w:rFonts w:cs="Times New Roman"/>
          <w:color w:val="000000" w:themeColor="text1"/>
        </w:rPr>
        <w:t xml:space="preserve">Điều này </w:t>
      </w:r>
      <w:r w:rsidR="003A5D7B">
        <w:rPr>
          <w:rFonts w:cs="Times New Roman"/>
          <w:color w:val="000000" w:themeColor="text1"/>
        </w:rPr>
        <w:t xml:space="preserve">đã một phần chứng minh được thuật toán DS-Evidence kết hợp các cảm biến cháy lại </w:t>
      </w:r>
      <w:r w:rsidR="00D01F04">
        <w:rPr>
          <w:rFonts w:cs="Times New Roman"/>
          <w:color w:val="000000" w:themeColor="text1"/>
        </w:rPr>
        <w:t xml:space="preserve">để đưa ra xác suất cháy </w:t>
      </w:r>
      <w:r w:rsidR="00FF2F08">
        <w:rPr>
          <w:rFonts w:cs="Times New Roman"/>
          <w:color w:val="000000" w:themeColor="text1"/>
        </w:rPr>
        <w:t>phù hợp</w:t>
      </w:r>
      <w:r w:rsidR="00B8479C">
        <w:rPr>
          <w:rFonts w:cs="Times New Roman"/>
          <w:color w:val="000000" w:themeColor="text1"/>
        </w:rPr>
        <w:t xml:space="preserve"> </w:t>
      </w:r>
      <w:r w:rsidR="002E0A8A">
        <w:rPr>
          <w:rFonts w:cs="Times New Roman"/>
          <w:color w:val="000000" w:themeColor="text1"/>
        </w:rPr>
        <w:t xml:space="preserve">với </w:t>
      </w:r>
      <w:r w:rsidR="00645B43">
        <w:rPr>
          <w:rFonts w:cs="Times New Roman"/>
          <w:color w:val="000000" w:themeColor="text1"/>
        </w:rPr>
        <w:t xml:space="preserve">thực tế. </w:t>
      </w:r>
      <w:r w:rsidR="00B8479C">
        <w:rPr>
          <w:rFonts w:cs="Times New Roman"/>
          <w:color w:val="000000" w:themeColor="text1"/>
        </w:rPr>
        <w:t xml:space="preserve"> </w:t>
      </w:r>
    </w:p>
    <w:p w:rsidRPr="007D6F02" w:rsidR="00B8479C" w:rsidP="00377F2A" w:rsidRDefault="00377F2A" w14:paraId="39AA8253" w14:textId="3C9FF511">
      <w:pPr>
        <w:ind w:firstLine="0"/>
        <w:rPr>
          <w:b/>
          <w:i/>
        </w:rPr>
      </w:pPr>
      <w:r w:rsidRPr="007D6F02">
        <w:rPr>
          <w:b/>
          <w:i/>
        </w:rPr>
        <w:t>K</w:t>
      </w:r>
      <w:r w:rsidRPr="007D6F02" w:rsidR="0004244A">
        <w:rPr>
          <w:b/>
          <w:i/>
        </w:rPr>
        <w:t>ết quả kiểm thử âm thanh loa:</w:t>
      </w:r>
    </w:p>
    <w:p w:rsidR="00C65143" w:rsidP="00C65143" w:rsidRDefault="007D6F02" w14:paraId="79DFB839" w14:textId="77777777">
      <w:pPr>
        <w:keepNext/>
        <w:ind w:firstLine="0"/>
      </w:pPr>
      <w:r w:rsidRPr="007D6F02">
        <w:rPr>
          <w:noProof/>
        </w:rPr>
        <w:drawing>
          <wp:inline distT="0" distB="0" distL="0" distR="0" wp14:anchorId="011869B9" wp14:editId="1C2E5479">
            <wp:extent cx="5255740" cy="2338314"/>
            <wp:effectExtent l="0" t="0" r="2540" b="5080"/>
            <wp:docPr id="2002282533" name="Picture 2002282533"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282533" name="Picture 1" descr="A screenshot of a phone&#10;&#10;Description automatically generated"/>
                    <pic:cNvPicPr/>
                  </pic:nvPicPr>
                  <pic:blipFill>
                    <a:blip r:embed="rId57"/>
                    <a:stretch>
                      <a:fillRect/>
                    </a:stretch>
                  </pic:blipFill>
                  <pic:spPr>
                    <a:xfrm>
                      <a:off x="0" y="0"/>
                      <a:ext cx="5266681" cy="2343182"/>
                    </a:xfrm>
                    <a:prstGeom prst="rect">
                      <a:avLst/>
                    </a:prstGeom>
                  </pic:spPr>
                </pic:pic>
              </a:graphicData>
            </a:graphic>
          </wp:inline>
        </w:drawing>
      </w:r>
    </w:p>
    <w:p w:rsidR="0004244A" w:rsidP="005836F3" w:rsidRDefault="00C65143" w14:paraId="36C304CC" w14:textId="298AFC0F">
      <w:pPr>
        <w:pStyle w:val="Caption"/>
      </w:pPr>
      <w:bookmarkStart w:name="_Toc140909067" w:id="95"/>
      <w:r>
        <w:t>Hình 5.</w:t>
      </w:r>
      <w:r>
        <w:fldChar w:fldCharType="begin"/>
      </w:r>
      <w:r>
        <w:instrText xml:space="preserve"> SEQ Hình \* ARABIC \s 1 </w:instrText>
      </w:r>
      <w:r>
        <w:fldChar w:fldCharType="separate"/>
      </w:r>
      <w:r w:rsidR="00EC17BA">
        <w:rPr>
          <w:noProof/>
        </w:rPr>
        <w:t>3</w:t>
      </w:r>
      <w:r>
        <w:fldChar w:fldCharType="end"/>
      </w:r>
      <w:r>
        <w:t xml:space="preserve"> </w:t>
      </w:r>
      <w:r w:rsidR="005836F3">
        <w:t>Kết quả đo âm thanh phát ra từ loa</w:t>
      </w:r>
      <w:bookmarkEnd w:id="95"/>
    </w:p>
    <w:p w:rsidR="003D1B19" w:rsidP="005022FC" w:rsidRDefault="00BD0CCE" w14:paraId="1315465D" w14:textId="1A7BB58A">
      <w:pPr>
        <w:ind w:firstLine="0"/>
      </w:pPr>
      <w:r>
        <w:t xml:space="preserve">Test bằng app </w:t>
      </w:r>
      <w:r w:rsidR="00645529">
        <w:t>“Đo âm thanh” trong môi môi trường phòng kín có diện tích 15 m</w:t>
      </w:r>
      <w:r w:rsidR="00645529">
        <w:rPr>
          <w:vertAlign w:val="superscript"/>
        </w:rPr>
        <w:t>2</w:t>
      </w:r>
      <w:r w:rsidR="00645529">
        <w:t>.</w:t>
      </w:r>
      <w:r>
        <w:t xml:space="preserve"> </w:t>
      </w:r>
      <w:r w:rsidR="00ED644D">
        <w:t xml:space="preserve">Khi </w:t>
      </w:r>
      <w:r w:rsidR="00F42387">
        <w:t xml:space="preserve">loa phát ra âm thanh cảnh báo cháy, </w:t>
      </w:r>
      <w:r w:rsidR="00150B4C">
        <w:t xml:space="preserve">từ khoảng cách </w:t>
      </w:r>
      <w:r w:rsidR="00D05C96">
        <w:t>3</w:t>
      </w:r>
      <w:r w:rsidR="00150B4C">
        <w:t xml:space="preserve">m ta đo được âm thanh </w:t>
      </w:r>
      <w:r w:rsidR="00EE5600">
        <w:t>ở mức &gt; 60dB đạt đ</w:t>
      </w:r>
      <w:r w:rsidR="00C004FE">
        <w:t>ược yêu cầu phi chức năng đề ra.</w:t>
      </w:r>
    </w:p>
    <w:p w:rsidR="003D1B19" w:rsidP="005022FC" w:rsidRDefault="003D1B19" w14:paraId="5266685D" w14:textId="77777777">
      <w:pPr>
        <w:ind w:firstLine="0"/>
      </w:pPr>
    </w:p>
    <w:p w:rsidR="003D1B19" w:rsidP="005022FC" w:rsidRDefault="003D1B19" w14:paraId="557D7AEC" w14:textId="77777777">
      <w:pPr>
        <w:ind w:firstLine="0"/>
      </w:pPr>
    </w:p>
    <w:p w:rsidR="003D1B19" w:rsidP="005022FC" w:rsidRDefault="003D1B19" w14:paraId="6D677290" w14:textId="77777777">
      <w:pPr>
        <w:ind w:firstLine="0"/>
      </w:pPr>
    </w:p>
    <w:p w:rsidR="003D1B19" w:rsidP="005022FC" w:rsidRDefault="003D1B19" w14:paraId="68C0A5AA" w14:textId="77777777">
      <w:pPr>
        <w:ind w:firstLine="0"/>
      </w:pPr>
    </w:p>
    <w:p w:rsidR="003D1B19" w:rsidP="005022FC" w:rsidRDefault="003D1B19" w14:paraId="41345C8D" w14:textId="77777777">
      <w:pPr>
        <w:ind w:firstLine="0"/>
      </w:pPr>
    </w:p>
    <w:p w:rsidR="003D1B19" w:rsidP="005022FC" w:rsidRDefault="003D1B19" w14:paraId="7D19A05B" w14:textId="77777777">
      <w:pPr>
        <w:ind w:firstLine="0"/>
      </w:pPr>
    </w:p>
    <w:p w:rsidR="003D1B19" w:rsidP="005022FC" w:rsidRDefault="003D1B19" w14:paraId="6B126039" w14:textId="77777777">
      <w:pPr>
        <w:ind w:firstLine="0"/>
      </w:pPr>
    </w:p>
    <w:p w:rsidR="003D1B19" w:rsidP="005022FC" w:rsidRDefault="003D1B19" w14:paraId="6234935C" w14:textId="77777777">
      <w:pPr>
        <w:ind w:firstLine="0"/>
      </w:pPr>
    </w:p>
    <w:p w:rsidR="00E044FA" w:rsidP="00B8479C" w:rsidRDefault="00E044FA" w14:paraId="48FDE941" w14:textId="6DE03EF8">
      <w:pPr>
        <w:ind w:firstLine="0"/>
      </w:pPr>
    </w:p>
    <w:p w:rsidRPr="001D6060" w:rsidR="760ECA1D" w:rsidP="009B4403" w:rsidRDefault="61A73588" w14:paraId="27C64490" w14:textId="3A4DC751">
      <w:pPr>
        <w:pStyle w:val="Heading1"/>
        <w:numPr>
          <w:ilvl w:val="0"/>
          <w:numId w:val="0"/>
        </w:numPr>
      </w:pPr>
      <w:bookmarkStart w:name="_Toc140909042" w:id="96"/>
      <w:r w:rsidRPr="139B0DD0">
        <w:t>KẾT LUẬN</w:t>
      </w:r>
      <w:bookmarkEnd w:id="96"/>
    </w:p>
    <w:p w:rsidRPr="006A31B5" w:rsidR="006A31B5" w:rsidP="009A629F" w:rsidRDefault="2FEA4ED4" w14:paraId="1F6A322A" w14:textId="6533C503">
      <w:pPr>
        <w:spacing w:line="257" w:lineRule="auto"/>
      </w:pPr>
      <w:r w:rsidRPr="2FEA4ED4">
        <w:rPr>
          <w:rFonts w:cs="Times New Roman"/>
          <w:szCs w:val="26"/>
        </w:rPr>
        <w:t xml:space="preserve">Với </w:t>
      </w:r>
      <w:r w:rsidRPr="2FEA4ED4">
        <w:rPr>
          <w:rFonts w:cs="Times New Roman"/>
          <w:szCs w:val="26"/>
          <w:lang w:val="vi"/>
        </w:rPr>
        <w:t xml:space="preserve">mục tiêu ban đầu mà nhóm đã đặt ra là xây xựng một mô hình giám sát chỉ số môi trường và hiển thị nó trên Websever, thông qua mạng dữ liệu để đưa các kết quả thu được từ các cảm biến đặt cố định trước. Khi đó người sử dụng hệ thống này để biết được các thông tin như là nhiệt độ, độ ẩm, bụi mịn và khí </w:t>
      </w:r>
      <w:r w:rsidR="00D15742">
        <w:rPr>
          <w:rFonts w:cs="Times New Roman"/>
          <w:szCs w:val="26"/>
        </w:rPr>
        <w:t>co2</w:t>
      </w:r>
      <w:r w:rsidRPr="2FEA4ED4">
        <w:rPr>
          <w:rFonts w:cs="Times New Roman"/>
          <w:szCs w:val="26"/>
          <w:lang w:val="vi"/>
        </w:rPr>
        <w:t xml:space="preserve"> tại những điểm quan trọng đã được đặt các cảm biến từ trước. Từ mục tiêu như vậy thì nhóm đã cùng nhau tìm kiếm thông tin, cách thức và các kiến thức cần có để thiết kế được một sản phẩm thỏa mãn được yêu cầu mà nhóm đã đặt ra. </w:t>
      </w:r>
    </w:p>
    <w:p w:rsidRPr="006A31B5" w:rsidR="006A31B5" w:rsidP="2FEA4ED4" w:rsidRDefault="2FEA4ED4" w14:paraId="1DA2AECF" w14:textId="5C35AEAC">
      <w:pPr>
        <w:spacing w:line="257" w:lineRule="auto"/>
      </w:pPr>
      <w:r w:rsidRPr="2FEA4ED4">
        <w:rPr>
          <w:rFonts w:cs="Times New Roman"/>
          <w:szCs w:val="26"/>
          <w:lang w:val="vi"/>
        </w:rPr>
        <w:t xml:space="preserve">Để xây dựng được mô hình hệ thống này nhóm đã sử dụng ESP32, các cảm biến như </w:t>
      </w:r>
      <w:r w:rsidR="00D15742">
        <w:rPr>
          <w:rFonts w:cs="Times New Roman"/>
          <w:szCs w:val="26"/>
        </w:rPr>
        <w:t>BME280</w:t>
      </w:r>
      <w:r w:rsidRPr="2FEA4ED4">
        <w:rPr>
          <w:rFonts w:cs="Times New Roman"/>
          <w:szCs w:val="26"/>
          <w:lang w:val="vi"/>
        </w:rPr>
        <w:t xml:space="preserve">, </w:t>
      </w:r>
      <w:r w:rsidR="00D15742">
        <w:rPr>
          <w:rFonts w:cs="Times New Roman"/>
          <w:szCs w:val="26"/>
        </w:rPr>
        <w:t>MHZ14</w:t>
      </w:r>
      <w:r w:rsidR="003240D5">
        <w:rPr>
          <w:rFonts w:cs="Times New Roman"/>
          <w:szCs w:val="26"/>
        </w:rPr>
        <w:t>A</w:t>
      </w:r>
      <w:r w:rsidR="00D15742">
        <w:rPr>
          <w:rFonts w:cs="Times New Roman"/>
          <w:szCs w:val="26"/>
        </w:rPr>
        <w:t>, PMS7003</w:t>
      </w:r>
      <w:r w:rsidRPr="2FEA4ED4">
        <w:rPr>
          <w:rFonts w:cs="Times New Roman"/>
          <w:szCs w:val="26"/>
          <w:lang w:val="vi"/>
        </w:rPr>
        <w:t>,…. Để giải quyết việc xây dựng hệ thống này thì nhóm tiến hành giao tiếp các cảm biến với vi điều khiển với chuẩn giao tiếp của từng con cảm biến. Sau khi nhận được dữ liệu đo được thì cần đẩy lên sever.</w:t>
      </w:r>
    </w:p>
    <w:p w:rsidRPr="006A31B5" w:rsidR="006A31B5" w:rsidP="2FEA4ED4" w:rsidRDefault="2FEA4ED4" w14:paraId="3BDFC6CC" w14:textId="451723DD">
      <w:pPr>
        <w:spacing w:line="257" w:lineRule="auto"/>
      </w:pPr>
      <w:r w:rsidRPr="2FEA4ED4">
        <w:rPr>
          <w:rFonts w:cs="Times New Roman"/>
          <w:szCs w:val="26"/>
          <w:lang w:val="vi"/>
        </w:rPr>
        <w:t xml:space="preserve">Hoạt động thực tế của hệ thống sẽ đo các chỉ số môi trường từ các cảm biến. Sau khi đo xong thì kết quả được gửi tín hiệu lên sever thông qua wifi với mục đích là hiển thị thông tin tại các thời điểm thống kê trong ngày với các khoảng thời gian cách nhau </w:t>
      </w:r>
      <w:r w:rsidR="009A629F">
        <w:rPr>
          <w:rFonts w:cs="Times New Roman"/>
          <w:szCs w:val="26"/>
        </w:rPr>
        <w:t>15</w:t>
      </w:r>
      <w:r w:rsidRPr="2FEA4ED4">
        <w:rPr>
          <w:rFonts w:cs="Times New Roman"/>
          <w:szCs w:val="26"/>
          <w:lang w:val="vi"/>
        </w:rPr>
        <w:t xml:space="preserve"> </w:t>
      </w:r>
      <w:r w:rsidR="009A629F">
        <w:rPr>
          <w:rFonts w:cs="Times New Roman"/>
          <w:szCs w:val="26"/>
        </w:rPr>
        <w:t>giây</w:t>
      </w:r>
      <w:r w:rsidRPr="2FEA4ED4">
        <w:rPr>
          <w:rFonts w:cs="Times New Roman"/>
          <w:szCs w:val="26"/>
          <w:lang w:val="vi"/>
        </w:rPr>
        <w:t>. Tuy vậy hệ thống hoạt động vẫn chưa đạt được độ ổn định cao, vẫn còn sai số so với thực tế và quá trình truyền tải lên sever chưa thực sự mượt mà.</w:t>
      </w:r>
    </w:p>
    <w:p w:rsidRPr="006A31B5" w:rsidR="006A31B5" w:rsidP="2FEA4ED4" w:rsidRDefault="2FEA4ED4" w14:paraId="374761EA" w14:textId="77777777">
      <w:pPr>
        <w:ind w:firstLine="0"/>
        <w:rPr>
          <w:szCs w:val="26"/>
        </w:rPr>
      </w:pPr>
      <w:r w:rsidRPr="2FEA4ED4">
        <w:rPr>
          <w:rFonts w:cs="Times New Roman"/>
          <w:szCs w:val="26"/>
          <w:lang w:val="vi"/>
        </w:rPr>
        <w:t xml:space="preserve">          Qua bài tập lớn này nhóm cũng đã học tập được rất nhiều kiến thức về chuẩn giao tiếp của các con cảm biến với bộ vi xử lý ESP32, nắm rõ thêm một số các thuật toán và lập trình và nhận thấy được phần quan trọng của vi xử lý đối với cuộc sống hiện tại. Nhóm xin được cảm ơn thầy Hàn Huy Dũng đã giúp đỡ giảng dạy cho nhóm về kiến thức về bộ môn Vi Xử lý để nhóm có thể dễ nắm bắt và hoản thiện được bài tập lớn này</w:t>
      </w:r>
    </w:p>
    <w:p w:rsidRPr="0078195F" w:rsidR="00E07CF9" w:rsidP="0078195F" w:rsidRDefault="00E07CF9" w14:paraId="12CAF126" w14:textId="1944E806">
      <w:pPr>
        <w:ind w:firstLine="0"/>
        <w:rPr>
          <w:rStyle w:val="eop"/>
          <w:rFonts w:eastAsiaTheme="majorEastAsia"/>
        </w:rPr>
      </w:pPr>
      <w:bookmarkStart w:name="_TÀI_LIỆU_THAM" w:id="97"/>
      <w:bookmarkEnd w:id="97"/>
      <w:r>
        <w:rPr>
          <w:rStyle w:val="eop"/>
          <w:rFonts w:eastAsiaTheme="majorEastAsia"/>
          <w:b/>
          <w:bCs/>
          <w:sz w:val="22"/>
          <w:szCs w:val="22"/>
        </w:rPr>
        <w:t> </w:t>
      </w:r>
    </w:p>
    <w:p w:rsidR="0020031A" w:rsidP="00E07CF9" w:rsidRDefault="0020031A" w14:paraId="25C885F2" w14:textId="77777777">
      <w:pPr>
        <w:pStyle w:val="paragraph"/>
        <w:spacing w:before="0" w:beforeAutospacing="0" w:after="0" w:afterAutospacing="0"/>
        <w:jc w:val="both"/>
        <w:textAlignment w:val="baseline"/>
        <w:rPr>
          <w:rStyle w:val="eop"/>
          <w:rFonts w:eastAsiaTheme="majorEastAsia"/>
          <w:b/>
          <w:bCs/>
          <w:sz w:val="22"/>
          <w:szCs w:val="22"/>
        </w:rPr>
      </w:pPr>
    </w:p>
    <w:p w:rsidRPr="0078195F" w:rsidR="0020031A" w:rsidP="0078195F" w:rsidRDefault="0020031A" w14:paraId="580CADE4" w14:textId="1A033C4D">
      <w:pPr>
        <w:ind w:firstLine="0"/>
        <w:rPr>
          <w:rStyle w:val="eop"/>
          <w:rFonts w:cs="Times New Roman" w:eastAsiaTheme="majorEastAsia"/>
          <w:b/>
          <w:bCs/>
          <w:kern w:val="0"/>
          <w:sz w:val="22"/>
          <w:szCs w:val="22"/>
        </w:rPr>
      </w:pPr>
    </w:p>
    <w:p w:rsidR="003D1B19" w:rsidP="0078195F" w:rsidRDefault="003D1B19" w14:paraId="619D666D" w14:textId="77777777">
      <w:pPr>
        <w:ind w:firstLine="0"/>
        <w:rPr>
          <w:rStyle w:val="eop"/>
          <w:rFonts w:cs="Times New Roman" w:eastAsiaTheme="majorEastAsia"/>
          <w:b/>
          <w:bCs/>
          <w:kern w:val="0"/>
          <w:sz w:val="22"/>
          <w:szCs w:val="22"/>
        </w:rPr>
      </w:pPr>
    </w:p>
    <w:p w:rsidR="003D1B19" w:rsidP="0078195F" w:rsidRDefault="003D1B19" w14:paraId="3F0D26E8" w14:textId="77777777">
      <w:pPr>
        <w:ind w:firstLine="0"/>
        <w:rPr>
          <w:rStyle w:val="eop"/>
          <w:rFonts w:cs="Times New Roman" w:eastAsiaTheme="majorEastAsia"/>
          <w:b/>
          <w:bCs/>
          <w:kern w:val="0"/>
          <w:sz w:val="22"/>
          <w:szCs w:val="22"/>
        </w:rPr>
      </w:pPr>
    </w:p>
    <w:p w:rsidR="003D1B19" w:rsidP="0078195F" w:rsidRDefault="003D1B19" w14:paraId="1F439B24" w14:textId="77777777">
      <w:pPr>
        <w:ind w:firstLine="0"/>
        <w:rPr>
          <w:rStyle w:val="eop"/>
          <w:rFonts w:cs="Times New Roman" w:eastAsiaTheme="majorEastAsia"/>
          <w:b/>
          <w:bCs/>
          <w:kern w:val="0"/>
          <w:sz w:val="22"/>
          <w:szCs w:val="22"/>
        </w:rPr>
      </w:pPr>
    </w:p>
    <w:p w:rsidR="003D1B19" w:rsidP="0078195F" w:rsidRDefault="003D1B19" w14:paraId="3C15F542" w14:textId="77777777">
      <w:pPr>
        <w:ind w:firstLine="0"/>
        <w:rPr>
          <w:rStyle w:val="eop"/>
          <w:rFonts w:cs="Times New Roman" w:eastAsiaTheme="majorEastAsia"/>
          <w:b/>
          <w:bCs/>
          <w:kern w:val="0"/>
          <w:sz w:val="22"/>
          <w:szCs w:val="22"/>
        </w:rPr>
      </w:pPr>
    </w:p>
    <w:p w:rsidR="003D1B19" w:rsidP="0078195F" w:rsidRDefault="003D1B19" w14:paraId="7DE948A2" w14:textId="77777777">
      <w:pPr>
        <w:ind w:firstLine="0"/>
        <w:rPr>
          <w:rStyle w:val="eop"/>
          <w:rFonts w:cs="Times New Roman" w:eastAsiaTheme="majorEastAsia"/>
          <w:b/>
          <w:bCs/>
          <w:kern w:val="0"/>
          <w:sz w:val="22"/>
          <w:szCs w:val="22"/>
        </w:rPr>
      </w:pPr>
    </w:p>
    <w:p w:rsidR="003D1B19" w:rsidP="0078195F" w:rsidRDefault="003D1B19" w14:paraId="4D220D18" w14:textId="77777777">
      <w:pPr>
        <w:ind w:firstLine="0"/>
        <w:rPr>
          <w:rStyle w:val="eop"/>
          <w:rFonts w:cs="Times New Roman" w:eastAsiaTheme="majorEastAsia"/>
          <w:b/>
          <w:bCs/>
          <w:kern w:val="0"/>
          <w:sz w:val="22"/>
          <w:szCs w:val="22"/>
        </w:rPr>
      </w:pPr>
    </w:p>
    <w:p w:rsidRPr="0078195F" w:rsidR="003D1B19" w:rsidP="0078195F" w:rsidRDefault="003D1B19" w14:paraId="467CA8B5" w14:textId="77777777">
      <w:pPr>
        <w:ind w:firstLine="0"/>
        <w:rPr>
          <w:rStyle w:val="eop"/>
          <w:rFonts w:cs="Times New Roman" w:eastAsiaTheme="majorEastAsia"/>
          <w:b/>
          <w:bCs/>
          <w:kern w:val="0"/>
          <w:sz w:val="22"/>
          <w:szCs w:val="22"/>
        </w:rPr>
      </w:pPr>
    </w:p>
    <w:bookmarkStart w:name="_Toc140909043" w:displacedByCustomXml="next" w:id="98"/>
    <w:sdt>
      <w:sdtPr>
        <w:rPr>
          <w:rFonts w:eastAsia="Times New Roman" w:cs="Angsana New"/>
          <w:b w:val="0"/>
          <w:bCs w:val="0"/>
          <w:kern w:val="2"/>
          <w:sz w:val="26"/>
          <w:szCs w:val="20"/>
        </w:rPr>
        <w:id w:val="-642199514"/>
        <w:docPartObj>
          <w:docPartGallery w:val="Bibliographies"/>
          <w:docPartUnique/>
        </w:docPartObj>
      </w:sdtPr>
      <w:sdtContent>
        <w:p w:rsidRPr="0078195F" w:rsidR="006A5E3E" w:rsidP="006A5E3E" w:rsidRDefault="003606B2" w14:paraId="206D2BF4" w14:textId="17FFD156">
          <w:pPr>
            <w:pStyle w:val="Heading1"/>
            <w:numPr>
              <w:ilvl w:val="0"/>
              <w:numId w:val="0"/>
            </w:numPr>
            <w:jc w:val="both"/>
            <w:rPr>
              <w:sz w:val="40"/>
              <w:szCs w:val="40"/>
            </w:rPr>
          </w:pPr>
          <w:r>
            <w:rPr>
              <w:sz w:val="40"/>
              <w:szCs w:val="40"/>
            </w:rPr>
            <w:t>TÀI LIỆU THAM KHẢO</w:t>
          </w:r>
          <w:bookmarkEnd w:id="98"/>
        </w:p>
        <w:sdt>
          <w:sdtPr>
            <w:id w:val="-573587230"/>
            <w:bibliography/>
          </w:sdtPr>
          <w:sdtContent>
            <w:p w:rsidR="009A2F42" w:rsidP="009A2F42" w:rsidRDefault="006A5E3E" w14:paraId="5FB1D1FC" w14:textId="5688F45E">
              <w:pPr>
                <w:ind w:firstLine="0"/>
                <w:rPr>
                  <w:rFonts w:cs="Times New Roman"/>
                  <w:noProof/>
                  <w:kern w:val="0"/>
                  <w:szCs w:val="26"/>
                </w:rPr>
              </w:pPr>
              <w:r>
                <w:fldChar w:fldCharType="begin"/>
              </w:r>
              <w:r>
                <w:instrText xml:space="preserve"> BIBLIOGRAPHY </w:instrText>
              </w:r>
              <w:r>
                <w:fldChar w:fldCharType="separate"/>
              </w:r>
            </w:p>
            <w:tbl>
              <w:tblPr>
                <w:tblW w:w="5279" w:type="pct"/>
                <w:tblCellSpacing w:w="15" w:type="dxa"/>
                <w:tblCellMar>
                  <w:top w:w="15" w:type="dxa"/>
                  <w:left w:w="15" w:type="dxa"/>
                  <w:bottom w:w="15" w:type="dxa"/>
                  <w:right w:w="15" w:type="dxa"/>
                </w:tblCellMar>
                <w:tblLook w:val="04A0" w:firstRow="1" w:lastRow="0" w:firstColumn="1" w:lastColumn="0" w:noHBand="0" w:noVBand="1"/>
              </w:tblPr>
              <w:tblGrid>
                <w:gridCol w:w="793"/>
                <w:gridCol w:w="8837"/>
              </w:tblGrid>
              <w:tr w:rsidR="009A2F42" w:rsidTr="009A2F42" w14:paraId="4E62ADAD" w14:textId="77777777">
                <w:trPr>
                  <w:divId w:val="84034897"/>
                  <w:tblCellSpacing w:w="15" w:type="dxa"/>
                </w:trPr>
                <w:tc>
                  <w:tcPr>
                    <w:tcW w:w="388" w:type="pct"/>
                    <w:hideMark/>
                  </w:tcPr>
                  <w:p w:rsidR="009A2F42" w:rsidP="00CF69A6" w:rsidRDefault="009A2F42" w14:paraId="4666138D" w14:textId="239D2C1B">
                    <w:pPr>
                      <w:pStyle w:val="Heading5"/>
                      <w:rPr>
                        <w:noProof/>
                        <w:kern w:val="0"/>
                        <w:sz w:val="24"/>
                        <w:szCs w:val="24"/>
                      </w:rPr>
                    </w:pPr>
                    <w:bookmarkStart w:name="_[1]" w:id="99"/>
                    <w:bookmarkEnd w:id="99"/>
                    <w:r>
                      <w:rPr>
                        <w:noProof/>
                      </w:rPr>
                      <w:t xml:space="preserve">[1] </w:t>
                    </w:r>
                  </w:p>
                </w:tc>
                <w:tc>
                  <w:tcPr>
                    <w:tcW w:w="4565" w:type="pct"/>
                    <w:hideMark/>
                  </w:tcPr>
                  <w:p w:rsidR="009A2F42" w:rsidRDefault="009A2F42" w14:paraId="5508D1BA" w14:textId="3FB500F4">
                    <w:pPr>
                      <w:pStyle w:val="Bibliography"/>
                      <w:rPr>
                        <w:noProof/>
                      </w:rPr>
                    </w:pPr>
                    <w:r>
                      <w:rPr>
                        <w:noProof/>
                      </w:rPr>
                      <w:t>Theo Cục Cảnh sát PCCC&amp;CNCH “</w:t>
                    </w:r>
                    <w:hyperlink w:history="1" r:id="rId58">
                      <w:r w:rsidRPr="00F8214A">
                        <w:rPr>
                          <w:rStyle w:val="Hyperlink"/>
                          <w:noProof/>
                        </w:rPr>
                        <w:t>Thực trạng và giải pháp hạn chế nguy cơ cháy nổ trong các nhà, chung cư cao tầng</w:t>
                      </w:r>
                    </w:hyperlink>
                    <w:r>
                      <w:rPr>
                        <w:noProof/>
                      </w:rPr>
                      <w:t xml:space="preserve">” – 2021. </w:t>
                    </w:r>
                  </w:p>
                </w:tc>
              </w:tr>
              <w:tr w:rsidR="009A2F42" w:rsidTr="009A2F42" w14:paraId="4491E752" w14:textId="77777777">
                <w:trPr>
                  <w:divId w:val="84034897"/>
                  <w:tblCellSpacing w:w="15" w:type="dxa"/>
                </w:trPr>
                <w:tc>
                  <w:tcPr>
                    <w:tcW w:w="388" w:type="pct"/>
                    <w:hideMark/>
                  </w:tcPr>
                  <w:p w:rsidR="009A2F42" w:rsidP="00CF69A6" w:rsidRDefault="009A2F42" w14:paraId="3AADAF46" w14:textId="77777777">
                    <w:pPr>
                      <w:pStyle w:val="Heading5"/>
                      <w:rPr>
                        <w:noProof/>
                      </w:rPr>
                    </w:pPr>
                    <w:bookmarkStart w:name="_[2]" w:id="100"/>
                    <w:bookmarkEnd w:id="100"/>
                    <w:r>
                      <w:rPr>
                        <w:noProof/>
                      </w:rPr>
                      <w:t xml:space="preserve">[2] </w:t>
                    </w:r>
                  </w:p>
                </w:tc>
                <w:tc>
                  <w:tcPr>
                    <w:tcW w:w="4565" w:type="pct"/>
                    <w:hideMark/>
                  </w:tcPr>
                  <w:p w:rsidR="009A2F42" w:rsidRDefault="009A2F42" w14:paraId="3429D9B6" w14:textId="4D3AB978">
                    <w:pPr>
                      <w:pStyle w:val="Bibliography"/>
                      <w:rPr>
                        <w:noProof/>
                      </w:rPr>
                    </w:pPr>
                    <w:r>
                      <w:rPr>
                        <w:noProof/>
                      </w:rPr>
                      <w:t>Zhou Yong- “</w:t>
                    </w:r>
                    <w:hyperlink w:history="1" r:id="rId59">
                      <w:r w:rsidRPr="003D2775">
                        <w:rPr>
                          <w:rStyle w:val="Hyperlink"/>
                          <w:noProof/>
                        </w:rPr>
                        <w:t>PMS7003 series data manual</w:t>
                      </w:r>
                    </w:hyperlink>
                    <w:r>
                      <w:rPr>
                        <w:noProof/>
                      </w:rPr>
                      <w:t xml:space="preserve">” - 2016. </w:t>
                    </w:r>
                  </w:p>
                </w:tc>
              </w:tr>
              <w:tr w:rsidR="009A2F42" w:rsidTr="009A2F42" w14:paraId="3E14677B" w14:textId="77777777">
                <w:trPr>
                  <w:divId w:val="84034897"/>
                  <w:tblCellSpacing w:w="15" w:type="dxa"/>
                </w:trPr>
                <w:tc>
                  <w:tcPr>
                    <w:tcW w:w="388" w:type="pct"/>
                    <w:hideMark/>
                  </w:tcPr>
                  <w:p w:rsidR="009A2F42" w:rsidP="00CF69A6" w:rsidRDefault="009A2F42" w14:paraId="2C640437" w14:textId="77777777">
                    <w:pPr>
                      <w:pStyle w:val="Heading5"/>
                      <w:rPr>
                        <w:noProof/>
                      </w:rPr>
                    </w:pPr>
                    <w:bookmarkStart w:name="_[3]" w:id="101"/>
                    <w:bookmarkEnd w:id="101"/>
                    <w:r>
                      <w:rPr>
                        <w:noProof/>
                      </w:rPr>
                      <w:t xml:space="preserve">[3] </w:t>
                    </w:r>
                  </w:p>
                </w:tc>
                <w:tc>
                  <w:tcPr>
                    <w:tcW w:w="4565" w:type="pct"/>
                    <w:hideMark/>
                  </w:tcPr>
                  <w:p w:rsidR="009A2F42" w:rsidRDefault="009A2F42" w14:paraId="14027A24" w14:textId="6EFEF9FF">
                    <w:pPr>
                      <w:pStyle w:val="Bibliography"/>
                      <w:rPr>
                        <w:noProof/>
                      </w:rPr>
                    </w:pPr>
                    <w:r>
                      <w:rPr>
                        <w:noProof/>
                      </w:rPr>
                      <w:t>Sharp – “</w:t>
                    </w:r>
                    <w:hyperlink w:history="1" r:id="rId60">
                      <w:r w:rsidRPr="002C72D8">
                        <w:rPr>
                          <w:rStyle w:val="Hyperlink"/>
                          <w:noProof/>
                        </w:rPr>
                        <w:t>GP2Y1010AU0F Sharp</w:t>
                      </w:r>
                    </w:hyperlink>
                    <w:r>
                      <w:rPr>
                        <w:noProof/>
                      </w:rPr>
                      <w:t xml:space="preserve">”. </w:t>
                    </w:r>
                  </w:p>
                </w:tc>
              </w:tr>
              <w:tr w:rsidR="009A2F42" w:rsidTr="009A2F42" w14:paraId="73A3680F" w14:textId="77777777">
                <w:trPr>
                  <w:divId w:val="84034897"/>
                  <w:tblCellSpacing w:w="15" w:type="dxa"/>
                </w:trPr>
                <w:tc>
                  <w:tcPr>
                    <w:tcW w:w="388" w:type="pct"/>
                    <w:hideMark/>
                  </w:tcPr>
                  <w:p w:rsidR="009A2F42" w:rsidP="00CF69A6" w:rsidRDefault="009A2F42" w14:paraId="2FD2C090" w14:textId="77777777">
                    <w:pPr>
                      <w:pStyle w:val="Heading5"/>
                      <w:rPr>
                        <w:noProof/>
                      </w:rPr>
                    </w:pPr>
                    <w:bookmarkStart w:name="_[4]" w:id="102"/>
                    <w:bookmarkEnd w:id="102"/>
                    <w:r>
                      <w:rPr>
                        <w:noProof/>
                      </w:rPr>
                      <w:t xml:space="preserve">[4] </w:t>
                    </w:r>
                  </w:p>
                </w:tc>
                <w:tc>
                  <w:tcPr>
                    <w:tcW w:w="4565" w:type="pct"/>
                    <w:hideMark/>
                  </w:tcPr>
                  <w:p w:rsidR="009A2F42" w:rsidRDefault="009A2F42" w14:paraId="433216D9" w14:textId="003B869F">
                    <w:pPr>
                      <w:pStyle w:val="Bibliography"/>
                      <w:rPr>
                        <w:noProof/>
                      </w:rPr>
                    </w:pPr>
                    <w:r>
                      <w:rPr>
                        <w:noProof/>
                      </w:rPr>
                      <w:t>Honeywell International Inc “</w:t>
                    </w:r>
                    <w:hyperlink w:history="1" r:id="rId61">
                      <w:r w:rsidRPr="002C72D8">
                        <w:rPr>
                          <w:rStyle w:val="Hyperlink"/>
                          <w:noProof/>
                        </w:rPr>
                        <w:t>Honeywell HPM</w:t>
                      </w:r>
                    </w:hyperlink>
                    <w:r>
                      <w:rPr>
                        <w:noProof/>
                      </w:rPr>
                      <w:t xml:space="preserve">” - 2021. </w:t>
                    </w:r>
                  </w:p>
                </w:tc>
              </w:tr>
              <w:tr w:rsidR="009A2F42" w:rsidTr="009A2F42" w14:paraId="1FDDC986" w14:textId="77777777">
                <w:trPr>
                  <w:divId w:val="84034897"/>
                  <w:tblCellSpacing w:w="15" w:type="dxa"/>
                </w:trPr>
                <w:tc>
                  <w:tcPr>
                    <w:tcW w:w="388" w:type="pct"/>
                    <w:hideMark/>
                  </w:tcPr>
                  <w:p w:rsidR="009A2F42" w:rsidP="00CF69A6" w:rsidRDefault="009A2F42" w14:paraId="5EDBF07F" w14:textId="77777777">
                    <w:pPr>
                      <w:pStyle w:val="Heading5"/>
                      <w:rPr>
                        <w:noProof/>
                      </w:rPr>
                    </w:pPr>
                    <w:bookmarkStart w:name="_[5]" w:id="103"/>
                    <w:bookmarkEnd w:id="103"/>
                    <w:r>
                      <w:rPr>
                        <w:noProof/>
                      </w:rPr>
                      <w:t xml:space="preserve">[5] </w:t>
                    </w:r>
                  </w:p>
                </w:tc>
                <w:tc>
                  <w:tcPr>
                    <w:tcW w:w="4565" w:type="pct"/>
                    <w:hideMark/>
                  </w:tcPr>
                  <w:p w:rsidR="009A2F42" w:rsidRDefault="009A2F42" w14:paraId="36A62B74" w14:textId="07824656">
                    <w:pPr>
                      <w:pStyle w:val="Bibliography"/>
                      <w:rPr>
                        <w:noProof/>
                      </w:rPr>
                    </w:pPr>
                    <w:r>
                      <w:rPr>
                        <w:noProof/>
                      </w:rPr>
                      <w:t>BME280 Easybom - “</w:t>
                    </w:r>
                    <w:hyperlink w:history="1" r:id="rId62">
                      <w:r w:rsidRPr="002C72D8">
                        <w:rPr>
                          <w:rStyle w:val="Hyperlink"/>
                          <w:noProof/>
                        </w:rPr>
                        <w:t>BME 280 datasheet</w:t>
                      </w:r>
                    </w:hyperlink>
                    <w:r>
                      <w:rPr>
                        <w:noProof/>
                      </w:rPr>
                      <w:t xml:space="preserve">” - 2023. </w:t>
                    </w:r>
                  </w:p>
                </w:tc>
              </w:tr>
              <w:tr w:rsidR="009A2F42" w:rsidTr="009A2F42" w14:paraId="09029B43" w14:textId="77777777">
                <w:trPr>
                  <w:divId w:val="84034897"/>
                  <w:tblCellSpacing w:w="15" w:type="dxa"/>
                </w:trPr>
                <w:tc>
                  <w:tcPr>
                    <w:tcW w:w="388" w:type="pct"/>
                    <w:hideMark/>
                  </w:tcPr>
                  <w:p w:rsidR="009A2F42" w:rsidP="00CF69A6" w:rsidRDefault="009A2F42" w14:paraId="1A88DEFE" w14:textId="77777777">
                    <w:pPr>
                      <w:pStyle w:val="Heading5"/>
                      <w:rPr>
                        <w:noProof/>
                      </w:rPr>
                    </w:pPr>
                    <w:bookmarkStart w:name="_[6]" w:id="104"/>
                    <w:bookmarkEnd w:id="104"/>
                    <w:r>
                      <w:rPr>
                        <w:noProof/>
                      </w:rPr>
                      <w:t xml:space="preserve">[6] </w:t>
                    </w:r>
                  </w:p>
                </w:tc>
                <w:tc>
                  <w:tcPr>
                    <w:tcW w:w="4565" w:type="pct"/>
                    <w:hideMark/>
                  </w:tcPr>
                  <w:p w:rsidR="009A2F42" w:rsidRDefault="009A2F42" w14:paraId="0FDF6A6D" w14:textId="1C088146">
                    <w:pPr>
                      <w:pStyle w:val="Bibliography"/>
                      <w:rPr>
                        <w:noProof/>
                      </w:rPr>
                    </w:pPr>
                    <w:r>
                      <w:rPr>
                        <w:noProof/>
                      </w:rPr>
                      <w:t>Aosong Electronics Co.,Ltd “</w:t>
                    </w:r>
                    <w:hyperlink w:history="1" r:id="rId63">
                      <w:r w:rsidRPr="002C72D8">
                        <w:rPr>
                          <w:rStyle w:val="Hyperlink"/>
                          <w:noProof/>
                        </w:rPr>
                        <w:t>DHT22</w:t>
                      </w:r>
                    </w:hyperlink>
                    <w:r>
                      <w:rPr>
                        <w:noProof/>
                      </w:rPr>
                      <w:t xml:space="preserve">”. </w:t>
                    </w:r>
                  </w:p>
                </w:tc>
              </w:tr>
              <w:tr w:rsidR="009A2F42" w:rsidTr="009A2F42" w14:paraId="4CED76C5" w14:textId="77777777">
                <w:trPr>
                  <w:divId w:val="84034897"/>
                  <w:tblCellSpacing w:w="15" w:type="dxa"/>
                </w:trPr>
                <w:tc>
                  <w:tcPr>
                    <w:tcW w:w="388" w:type="pct"/>
                    <w:hideMark/>
                  </w:tcPr>
                  <w:p w:rsidR="009A2F42" w:rsidP="00CF69A6" w:rsidRDefault="009A2F42" w14:paraId="440B0DA4" w14:textId="77777777">
                    <w:pPr>
                      <w:pStyle w:val="Heading5"/>
                      <w:rPr>
                        <w:noProof/>
                      </w:rPr>
                    </w:pPr>
                    <w:bookmarkStart w:name="_[7]" w:id="105"/>
                    <w:bookmarkEnd w:id="105"/>
                    <w:r>
                      <w:rPr>
                        <w:noProof/>
                      </w:rPr>
                      <w:t xml:space="preserve">[7] </w:t>
                    </w:r>
                  </w:p>
                </w:tc>
                <w:tc>
                  <w:tcPr>
                    <w:tcW w:w="4565" w:type="pct"/>
                    <w:hideMark/>
                  </w:tcPr>
                  <w:p w:rsidR="009A2F42" w:rsidRDefault="009A2F42" w14:paraId="77171E2C" w14:textId="72C7C263">
                    <w:pPr>
                      <w:pStyle w:val="Bibliography"/>
                      <w:rPr>
                        <w:noProof/>
                      </w:rPr>
                    </w:pPr>
                    <w:r>
                      <w:rPr>
                        <w:noProof/>
                      </w:rPr>
                      <w:t>SENSIRION “</w:t>
                    </w:r>
                    <w:hyperlink w:history="1" r:id="rId64">
                      <w:r w:rsidRPr="002C72D8">
                        <w:rPr>
                          <w:rStyle w:val="Hyperlink"/>
                          <w:noProof/>
                        </w:rPr>
                        <w:t>CJMCU-SHT10</w:t>
                      </w:r>
                    </w:hyperlink>
                    <w:r>
                      <w:rPr>
                        <w:noProof/>
                      </w:rPr>
                      <w:t xml:space="preserve">” - 2008. </w:t>
                    </w:r>
                  </w:p>
                </w:tc>
              </w:tr>
              <w:tr w:rsidR="009A2F42" w:rsidTr="009A2F42" w14:paraId="5C732E76" w14:textId="77777777">
                <w:trPr>
                  <w:divId w:val="84034897"/>
                  <w:tblCellSpacing w:w="15" w:type="dxa"/>
                </w:trPr>
                <w:tc>
                  <w:tcPr>
                    <w:tcW w:w="388" w:type="pct"/>
                    <w:hideMark/>
                  </w:tcPr>
                  <w:p w:rsidR="009A2F42" w:rsidP="00CF69A6" w:rsidRDefault="009A2F42" w14:paraId="4CF235EA" w14:textId="77777777">
                    <w:pPr>
                      <w:pStyle w:val="Heading5"/>
                      <w:rPr>
                        <w:noProof/>
                      </w:rPr>
                    </w:pPr>
                    <w:bookmarkStart w:name="_[8]" w:id="106"/>
                    <w:bookmarkEnd w:id="106"/>
                    <w:r>
                      <w:rPr>
                        <w:noProof/>
                      </w:rPr>
                      <w:t xml:space="preserve">[8] </w:t>
                    </w:r>
                  </w:p>
                </w:tc>
                <w:tc>
                  <w:tcPr>
                    <w:tcW w:w="4565" w:type="pct"/>
                    <w:hideMark/>
                  </w:tcPr>
                  <w:p w:rsidR="009A2F42" w:rsidRDefault="009A2F42" w14:paraId="030B1D64" w14:textId="779B17B1">
                    <w:pPr>
                      <w:pStyle w:val="Bibliography"/>
                      <w:rPr>
                        <w:noProof/>
                      </w:rPr>
                    </w:pPr>
                    <w:r>
                      <w:rPr>
                        <w:noProof/>
                      </w:rPr>
                      <w:t>Zhengzhou Winsen Electronics Technology Co., Ltd “</w:t>
                    </w:r>
                    <w:hyperlink w:history="1" r:id="rId65">
                      <w:r w:rsidRPr="002C72D8">
                        <w:rPr>
                          <w:rStyle w:val="Hyperlink"/>
                          <w:noProof/>
                        </w:rPr>
                        <w:t>MH-Z19</w:t>
                      </w:r>
                    </w:hyperlink>
                    <w:r>
                      <w:rPr>
                        <w:noProof/>
                      </w:rPr>
                      <w:t xml:space="preserve">”. </w:t>
                    </w:r>
                  </w:p>
                </w:tc>
              </w:tr>
              <w:tr w:rsidR="009A2F42" w:rsidTr="009A2F42" w14:paraId="5EE783F0" w14:textId="77777777">
                <w:trPr>
                  <w:divId w:val="84034897"/>
                  <w:tblCellSpacing w:w="15" w:type="dxa"/>
                </w:trPr>
                <w:tc>
                  <w:tcPr>
                    <w:tcW w:w="388" w:type="pct"/>
                    <w:hideMark/>
                  </w:tcPr>
                  <w:p w:rsidR="009A2F42" w:rsidP="00CF69A6" w:rsidRDefault="009A2F42" w14:paraId="49CA5A5B" w14:textId="77777777">
                    <w:pPr>
                      <w:pStyle w:val="Heading5"/>
                      <w:rPr>
                        <w:noProof/>
                      </w:rPr>
                    </w:pPr>
                    <w:bookmarkStart w:name="_[9]" w:id="107"/>
                    <w:bookmarkEnd w:id="107"/>
                    <w:r>
                      <w:rPr>
                        <w:noProof/>
                      </w:rPr>
                      <w:t xml:space="preserve">[9] </w:t>
                    </w:r>
                  </w:p>
                </w:tc>
                <w:tc>
                  <w:tcPr>
                    <w:tcW w:w="4565" w:type="pct"/>
                    <w:hideMark/>
                  </w:tcPr>
                  <w:p w:rsidR="009A2F42" w:rsidRDefault="009A2F42" w14:paraId="72F93EB4" w14:textId="40F68F81">
                    <w:pPr>
                      <w:pStyle w:val="Bibliography"/>
                      <w:rPr>
                        <w:noProof/>
                      </w:rPr>
                    </w:pPr>
                    <w:r>
                      <w:rPr>
                        <w:noProof/>
                      </w:rPr>
                      <w:t xml:space="preserve">ams </w:t>
                    </w:r>
                    <w:hyperlink w:history="1" r:id="rId66">
                      <w:r w:rsidRPr="002C72D8">
                        <w:rPr>
                          <w:rStyle w:val="Hyperlink"/>
                          <w:noProof/>
                        </w:rPr>
                        <w:t>CCS811</w:t>
                      </w:r>
                    </w:hyperlink>
                    <w:r>
                      <w:rPr>
                        <w:noProof/>
                      </w:rPr>
                      <w:t xml:space="preserve">- 2016-Dec-23. </w:t>
                    </w:r>
                  </w:p>
                </w:tc>
              </w:tr>
              <w:tr w:rsidR="009A2F42" w:rsidTr="009A2F42" w14:paraId="043A0F39" w14:textId="77777777">
                <w:trPr>
                  <w:divId w:val="84034897"/>
                  <w:tblCellSpacing w:w="15" w:type="dxa"/>
                </w:trPr>
                <w:tc>
                  <w:tcPr>
                    <w:tcW w:w="388" w:type="pct"/>
                    <w:hideMark/>
                  </w:tcPr>
                  <w:p w:rsidR="009A2F42" w:rsidP="00CF69A6" w:rsidRDefault="009A2F42" w14:paraId="72BD7476" w14:textId="77777777">
                    <w:pPr>
                      <w:pStyle w:val="Heading5"/>
                      <w:rPr>
                        <w:noProof/>
                      </w:rPr>
                    </w:pPr>
                    <w:bookmarkStart w:name="_[10]" w:id="108"/>
                    <w:bookmarkEnd w:id="108"/>
                    <w:r>
                      <w:rPr>
                        <w:noProof/>
                      </w:rPr>
                      <w:t xml:space="preserve">[10] </w:t>
                    </w:r>
                  </w:p>
                </w:tc>
                <w:tc>
                  <w:tcPr>
                    <w:tcW w:w="4565" w:type="pct"/>
                    <w:hideMark/>
                  </w:tcPr>
                  <w:p w:rsidR="009A2F42" w:rsidRDefault="009A2F42" w14:paraId="6929D0BF" w14:textId="7D1C61AF">
                    <w:pPr>
                      <w:pStyle w:val="Bibliography"/>
                      <w:rPr>
                        <w:noProof/>
                      </w:rPr>
                    </w:pPr>
                    <w:r>
                      <w:rPr>
                        <w:noProof/>
                      </w:rPr>
                      <w:t>MH-Z14A Futurlec - “</w:t>
                    </w:r>
                    <w:hyperlink w:history="1" r:id="rId67">
                      <w:r w:rsidRPr="002C72D8">
                        <w:rPr>
                          <w:rStyle w:val="Hyperlink"/>
                          <w:noProof/>
                        </w:rPr>
                        <w:t>MH-Z14 CO2 module</w:t>
                      </w:r>
                    </w:hyperlink>
                    <w:r>
                      <w:rPr>
                        <w:noProof/>
                      </w:rPr>
                      <w:t xml:space="preserve">” - 2023. </w:t>
                    </w:r>
                  </w:p>
                </w:tc>
              </w:tr>
              <w:tr w:rsidR="009A2F42" w:rsidTr="009A2F42" w14:paraId="1D2BC9F5" w14:textId="77777777">
                <w:trPr>
                  <w:divId w:val="84034897"/>
                  <w:tblCellSpacing w:w="15" w:type="dxa"/>
                </w:trPr>
                <w:tc>
                  <w:tcPr>
                    <w:tcW w:w="388" w:type="pct"/>
                    <w:hideMark/>
                  </w:tcPr>
                  <w:p w:rsidR="009A2F42" w:rsidP="00CF69A6" w:rsidRDefault="009A2F42" w14:paraId="4266BD65" w14:textId="77777777">
                    <w:pPr>
                      <w:pStyle w:val="Heading5"/>
                      <w:rPr>
                        <w:noProof/>
                      </w:rPr>
                    </w:pPr>
                    <w:bookmarkStart w:name="_[11]" w:id="109"/>
                    <w:bookmarkEnd w:id="109"/>
                    <w:r>
                      <w:rPr>
                        <w:noProof/>
                      </w:rPr>
                      <w:t xml:space="preserve">[11] </w:t>
                    </w:r>
                  </w:p>
                </w:tc>
                <w:tc>
                  <w:tcPr>
                    <w:tcW w:w="4565" w:type="pct"/>
                    <w:hideMark/>
                  </w:tcPr>
                  <w:p w:rsidR="009A2F42" w:rsidRDefault="009A2F42" w14:paraId="7A7CB4AA" w14:textId="7E44EFFA">
                    <w:pPr>
                      <w:pStyle w:val="Bibliography"/>
                      <w:rPr>
                        <w:noProof/>
                      </w:rPr>
                    </w:pPr>
                    <w:r>
                      <w:rPr>
                        <w:noProof/>
                      </w:rPr>
                      <w:t>Espressif - “</w:t>
                    </w:r>
                    <w:hyperlink w:history="1" r:id="rId68">
                      <w:r w:rsidRPr="002C72D8">
                        <w:rPr>
                          <w:rStyle w:val="Hyperlink"/>
                          <w:noProof/>
                        </w:rPr>
                        <w:t>ESP32 Series</w:t>
                      </w:r>
                    </w:hyperlink>
                    <w:r>
                      <w:rPr>
                        <w:noProof/>
                      </w:rPr>
                      <w:t xml:space="preserve">” - 2023. </w:t>
                    </w:r>
                  </w:p>
                </w:tc>
              </w:tr>
              <w:tr w:rsidR="009A2F42" w:rsidTr="009A2F42" w14:paraId="369B1B44" w14:textId="77777777">
                <w:trPr>
                  <w:divId w:val="84034897"/>
                  <w:tblCellSpacing w:w="15" w:type="dxa"/>
                </w:trPr>
                <w:tc>
                  <w:tcPr>
                    <w:tcW w:w="388" w:type="pct"/>
                    <w:hideMark/>
                  </w:tcPr>
                  <w:p w:rsidR="009A2F42" w:rsidP="00CF69A6" w:rsidRDefault="009A2F42" w14:paraId="33EF7A92" w14:textId="77777777">
                    <w:pPr>
                      <w:pStyle w:val="Heading5"/>
                      <w:rPr>
                        <w:noProof/>
                      </w:rPr>
                    </w:pPr>
                    <w:bookmarkStart w:name="_[12]" w:id="110"/>
                    <w:bookmarkEnd w:id="110"/>
                    <w:r>
                      <w:rPr>
                        <w:noProof/>
                      </w:rPr>
                      <w:t xml:space="preserve">[12] </w:t>
                    </w:r>
                  </w:p>
                </w:tc>
                <w:tc>
                  <w:tcPr>
                    <w:tcW w:w="4565" w:type="pct"/>
                    <w:hideMark/>
                  </w:tcPr>
                  <w:p w:rsidR="009A2F42" w:rsidRDefault="009A2F42" w14:paraId="053E0038" w14:textId="779C7E47">
                    <w:pPr>
                      <w:pStyle w:val="Bibliography"/>
                      <w:rPr>
                        <w:noProof/>
                      </w:rPr>
                    </w:pPr>
                    <w:r>
                      <w:rPr>
                        <w:noProof/>
                      </w:rPr>
                      <w:t xml:space="preserve">Qian Ding, Zhenghong Peng, Tianzhen Liu * and Qiaohui Tong, </w:t>
                    </w:r>
                    <w:hyperlink w:history="1" r:id="rId69">
                      <w:r w:rsidRPr="002C72D8">
                        <w:rPr>
                          <w:rStyle w:val="Hyperlink"/>
                          <w:noProof/>
                        </w:rPr>
                        <w:t>https://ieeexplore.ieee.org/document/6846030</w:t>
                      </w:r>
                    </w:hyperlink>
                    <w:r>
                      <w:rPr>
                        <w:noProof/>
                      </w:rPr>
                      <w:t xml:space="preserve"> ,14 October 2014. </w:t>
                    </w:r>
                  </w:p>
                </w:tc>
              </w:tr>
            </w:tbl>
            <w:p w:rsidR="009A2F42" w:rsidRDefault="009A2F42" w14:paraId="7771DF02" w14:textId="77777777">
              <w:pPr>
                <w:divId w:val="84034897"/>
                <w:rPr>
                  <w:noProof/>
                </w:rPr>
              </w:pPr>
            </w:p>
            <w:p w:rsidR="006A5E3E" w:rsidRDefault="006A5E3E" w14:paraId="70B4C9D7" w14:textId="0B15CAFA">
              <w:r>
                <w:rPr>
                  <w:b/>
                  <w:bCs/>
                  <w:noProof/>
                </w:rPr>
                <w:fldChar w:fldCharType="end"/>
              </w:r>
            </w:p>
          </w:sdtContent>
        </w:sdt>
      </w:sdtContent>
    </w:sdt>
    <w:p w:rsidR="0020031A" w:rsidP="00E07CF9" w:rsidRDefault="0020031A" w14:paraId="09233C68" w14:textId="77777777">
      <w:pPr>
        <w:pStyle w:val="paragraph"/>
        <w:spacing w:before="0" w:beforeAutospacing="0" w:after="0" w:afterAutospacing="0"/>
        <w:jc w:val="both"/>
        <w:textAlignment w:val="baseline"/>
        <w:rPr>
          <w:rStyle w:val="eop"/>
          <w:rFonts w:eastAsiaTheme="majorEastAsia"/>
          <w:b/>
          <w:bCs/>
          <w:sz w:val="22"/>
          <w:szCs w:val="22"/>
        </w:rPr>
      </w:pPr>
    </w:p>
    <w:p w:rsidR="0020031A" w:rsidP="00E07CF9" w:rsidRDefault="0020031A" w14:paraId="19B3A777" w14:textId="77777777">
      <w:pPr>
        <w:pStyle w:val="paragraph"/>
        <w:spacing w:before="0" w:beforeAutospacing="0" w:after="0" w:afterAutospacing="0"/>
        <w:jc w:val="both"/>
        <w:textAlignment w:val="baseline"/>
        <w:rPr>
          <w:rStyle w:val="eop"/>
          <w:rFonts w:eastAsiaTheme="majorEastAsia"/>
          <w:b/>
          <w:bCs/>
          <w:sz w:val="22"/>
          <w:szCs w:val="22"/>
        </w:rPr>
      </w:pPr>
    </w:p>
    <w:p w:rsidR="0020031A" w:rsidP="00E07CF9" w:rsidRDefault="0020031A" w14:paraId="66837B87" w14:textId="77777777">
      <w:pPr>
        <w:pStyle w:val="paragraph"/>
        <w:spacing w:before="0" w:beforeAutospacing="0" w:after="0" w:afterAutospacing="0"/>
        <w:jc w:val="both"/>
        <w:textAlignment w:val="baseline"/>
        <w:rPr>
          <w:rStyle w:val="eop"/>
          <w:rFonts w:eastAsiaTheme="majorEastAsia"/>
          <w:b/>
          <w:bCs/>
          <w:sz w:val="22"/>
          <w:szCs w:val="22"/>
        </w:rPr>
      </w:pPr>
    </w:p>
    <w:p w:rsidR="0020031A" w:rsidP="00E07CF9" w:rsidRDefault="0020031A" w14:paraId="36772145" w14:textId="77777777">
      <w:pPr>
        <w:pStyle w:val="paragraph"/>
        <w:spacing w:before="0" w:beforeAutospacing="0" w:after="0" w:afterAutospacing="0"/>
        <w:jc w:val="both"/>
        <w:textAlignment w:val="baseline"/>
        <w:rPr>
          <w:rStyle w:val="eop"/>
          <w:rFonts w:eastAsiaTheme="majorEastAsia"/>
          <w:b/>
          <w:bCs/>
          <w:sz w:val="22"/>
          <w:szCs w:val="22"/>
        </w:rPr>
      </w:pPr>
    </w:p>
    <w:p w:rsidR="0020031A" w:rsidP="00E07CF9" w:rsidRDefault="0020031A" w14:paraId="38B079D1" w14:textId="77777777">
      <w:pPr>
        <w:pStyle w:val="paragraph"/>
        <w:spacing w:before="0" w:beforeAutospacing="0" w:after="0" w:afterAutospacing="0"/>
        <w:jc w:val="both"/>
        <w:textAlignment w:val="baseline"/>
        <w:rPr>
          <w:rStyle w:val="eop"/>
          <w:rFonts w:eastAsiaTheme="majorEastAsia"/>
          <w:b/>
          <w:bCs/>
          <w:sz w:val="22"/>
          <w:szCs w:val="22"/>
        </w:rPr>
      </w:pPr>
    </w:p>
    <w:p w:rsidR="0020031A" w:rsidP="00E07CF9" w:rsidRDefault="0020031A" w14:paraId="1B8D101A" w14:textId="32AD34D8">
      <w:pPr>
        <w:pStyle w:val="paragraph"/>
        <w:spacing w:before="0" w:beforeAutospacing="0" w:after="0" w:afterAutospacing="0"/>
        <w:jc w:val="both"/>
        <w:textAlignment w:val="baseline"/>
        <w:rPr>
          <w:rStyle w:val="eop"/>
          <w:rFonts w:eastAsiaTheme="majorEastAsia"/>
          <w:b/>
          <w:bCs/>
          <w:sz w:val="22"/>
          <w:szCs w:val="22"/>
        </w:rPr>
      </w:pPr>
    </w:p>
    <w:p w:rsidR="00ED0F41" w:rsidP="00E07CF9" w:rsidRDefault="00ED0F41" w14:paraId="29471836" w14:textId="77777777">
      <w:pPr>
        <w:pStyle w:val="paragraph"/>
        <w:spacing w:before="0" w:beforeAutospacing="0" w:after="0" w:afterAutospacing="0"/>
        <w:jc w:val="both"/>
        <w:textAlignment w:val="baseline"/>
        <w:rPr>
          <w:rStyle w:val="eop"/>
          <w:rFonts w:eastAsiaTheme="majorEastAsia"/>
          <w:b/>
          <w:sz w:val="22"/>
          <w:szCs w:val="22"/>
        </w:rPr>
      </w:pPr>
    </w:p>
    <w:p w:rsidR="00ED0F41" w:rsidP="00E07CF9" w:rsidRDefault="00ED0F41" w14:paraId="573E2AE3" w14:textId="77777777">
      <w:pPr>
        <w:pStyle w:val="paragraph"/>
        <w:spacing w:before="0" w:beforeAutospacing="0" w:after="0" w:afterAutospacing="0"/>
        <w:jc w:val="both"/>
        <w:textAlignment w:val="baseline"/>
        <w:rPr>
          <w:rFonts w:ascii="Segoe UI" w:hAnsi="Segoe UI" w:cs="Segoe UI"/>
          <w:b/>
          <w:sz w:val="18"/>
          <w:szCs w:val="18"/>
        </w:rPr>
      </w:pPr>
    </w:p>
    <w:p w:rsidRPr="008177E0" w:rsidR="008177E0" w:rsidP="005052CF" w:rsidRDefault="002508A3" w14:paraId="7D5A6FED" w14:textId="59F5CE98">
      <w:pPr>
        <w:pStyle w:val="Heading1"/>
        <w:numPr>
          <w:ilvl w:val="0"/>
          <w:numId w:val="0"/>
        </w:numPr>
        <w:spacing w:line="240" w:lineRule="auto"/>
        <w:ind w:left="1004"/>
      </w:pPr>
      <w:bookmarkStart w:name="_Toc140909044" w:id="111"/>
      <w:r w:rsidRPr="002508A3">
        <w:t>PHỤ LỤC</w:t>
      </w:r>
      <w:bookmarkEnd w:id="111"/>
    </w:p>
    <w:p w:rsidR="0054780B" w:rsidP="0040172D" w:rsidRDefault="005052CF" w14:paraId="5D557293" w14:textId="3F228BD2">
      <w:pPr>
        <w:pStyle w:val="Heading2"/>
        <w:numPr>
          <w:ilvl w:val="0"/>
          <w:numId w:val="0"/>
        </w:numPr>
      </w:pPr>
      <w:bookmarkStart w:name="_Toc140909045" w:id="112"/>
      <w:r>
        <w:t>A</w:t>
      </w:r>
      <w:r w:rsidR="0052256D">
        <w:t>.</w:t>
      </w:r>
      <w:bookmarkEnd w:id="112"/>
      <w:r w:rsidR="0052256D">
        <w:t xml:space="preserve"> </w:t>
      </w:r>
    </w:p>
    <w:p w:rsidR="00EB2DCF" w:rsidP="00193B7B" w:rsidRDefault="0052256D" w14:paraId="5976CEAC" w14:textId="0DC2CB78">
      <w:pPr>
        <w:keepNext/>
        <w:rPr>
          <w:szCs w:val="26"/>
        </w:rPr>
      </w:pPr>
      <w:r>
        <w:rPr>
          <w:szCs w:val="26"/>
        </w:rPr>
        <w:t xml:space="preserve">Link </w:t>
      </w:r>
      <w:r w:rsidR="00F07EED">
        <w:rPr>
          <w:szCs w:val="26"/>
        </w:rPr>
        <w:t>code</w:t>
      </w:r>
      <w:r>
        <w:rPr>
          <w:szCs w:val="26"/>
        </w:rPr>
        <w:t xml:space="preserve"> hệ thống</w:t>
      </w:r>
      <w:r w:rsidR="0040172D">
        <w:rPr>
          <w:szCs w:val="26"/>
        </w:rPr>
        <w:t>:</w:t>
      </w:r>
      <w:r w:rsidR="00EB2DCF">
        <w:rPr>
          <w:szCs w:val="26"/>
        </w:rPr>
        <w:t xml:space="preserve"> </w:t>
      </w:r>
      <w:hyperlink w:history="1" r:id="rId70">
        <w:r w:rsidRPr="00E23D1E" w:rsidR="00EB2DCF">
          <w:rPr>
            <w:rStyle w:val="Hyperlink"/>
            <w:szCs w:val="26"/>
          </w:rPr>
          <w:t>https://github.com/sang8022002/KTVXL</w:t>
        </w:r>
      </w:hyperlink>
    </w:p>
    <w:p w:rsidR="008177E0" w:rsidP="008177E0" w:rsidRDefault="008177E0" w14:paraId="1CB18656" w14:textId="4BBAD47E">
      <w:pPr>
        <w:keepNext/>
        <w:jc w:val="center"/>
        <w:rPr>
          <w:sz w:val="56"/>
          <w:szCs w:val="48"/>
        </w:rPr>
      </w:pPr>
      <w:r w:rsidRPr="008177E0">
        <w:rPr>
          <w:noProof/>
          <w:sz w:val="144"/>
          <w:szCs w:val="72"/>
          <w:lang w:val="vi-VN"/>
        </w:rPr>
        <w:t xml:space="preserve"> </w:t>
      </w:r>
    </w:p>
    <w:p w:rsidRPr="008177E0" w:rsidR="005206D4" w:rsidP="008177E0" w:rsidRDefault="005206D4" w14:paraId="2182122B" w14:textId="77777777">
      <w:pPr>
        <w:keepNext/>
        <w:jc w:val="center"/>
        <w:rPr>
          <w:sz w:val="144"/>
          <w:szCs w:val="72"/>
        </w:rPr>
      </w:pPr>
    </w:p>
    <w:p w:rsidRPr="007C0CD5" w:rsidR="00B90C92" w:rsidP="00B90C92" w:rsidRDefault="008177E0" w14:paraId="2C8E05B1" w14:textId="617B5DBE">
      <w:pPr>
        <w:ind w:firstLine="0"/>
        <w:rPr>
          <w:szCs w:val="26"/>
        </w:rPr>
      </w:pPr>
      <w:r w:rsidRPr="007C0CD5">
        <w:rPr>
          <w:szCs w:val="26"/>
        </w:rPr>
        <w:t xml:space="preserve"> </w:t>
      </w:r>
    </w:p>
    <w:sectPr w:rsidRPr="007C0CD5" w:rsidR="00B90C92" w:rsidSect="00A27DF6">
      <w:footerReference w:type="default" r:id="rId71"/>
      <w:pgSz w:w="12240" w:h="15840" w:orient="portrait"/>
      <w:pgMar w:top="993" w:right="1418" w:bottom="851" w:left="1701" w:header="709" w:footer="709"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D7AE6" w:rsidP="00B90C92" w:rsidRDefault="004D7AE6" w14:paraId="3818CEA7" w14:textId="77777777">
      <w:pPr>
        <w:spacing w:before="0" w:after="0" w:line="240" w:lineRule="auto"/>
      </w:pPr>
      <w:r>
        <w:separator/>
      </w:r>
    </w:p>
  </w:endnote>
  <w:endnote w:type="continuationSeparator" w:id="0">
    <w:p w:rsidR="004D7AE6" w:rsidP="00B90C92" w:rsidRDefault="004D7AE6" w14:paraId="213A32DD" w14:textId="77777777">
      <w:pPr>
        <w:spacing w:before="0" w:after="0" w:line="240" w:lineRule="auto"/>
      </w:pPr>
      <w:r>
        <w:continuationSeparator/>
      </w:r>
    </w:p>
  </w:endnote>
  <w:endnote w:type="continuationNotice" w:id="1">
    <w:p w:rsidR="004D7AE6" w:rsidRDefault="004D7AE6" w14:paraId="247B8D7D" w14:textId="77777777">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Angsana New">
    <w:panose1 w:val="02020603050405020304"/>
    <w:charset w:val="DE"/>
    <w:family w:val="roman"/>
    <w:pitch w:val="variable"/>
    <w:sig w:usb0="81000003" w:usb1="00000000" w:usb2="00000000" w:usb3="00000000" w:csb0="0001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Segoe UI Historic">
    <w:panose1 w:val="020B0502040204020203"/>
    <w:charset w:val="00"/>
    <w:family w:val="swiss"/>
    <w:pitch w:val="variable"/>
    <w:sig w:usb0="800001EF" w:usb1="02000002" w:usb2="0060C080" w:usb3="00000000" w:csb0="00000001"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4464950"/>
      <w:docPartObj>
        <w:docPartGallery w:val="Page Numbers (Bottom of Page)"/>
        <w:docPartUnique/>
      </w:docPartObj>
    </w:sdtPr>
    <w:sdtEndPr>
      <w:rPr>
        <w:noProof/>
      </w:rPr>
    </w:sdtEndPr>
    <w:sdtContent>
      <w:p w:rsidR="00A515F5" w:rsidRDefault="00A515F5" w14:paraId="33E422C8" w14:textId="000FAFC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A515F5" w:rsidRDefault="00A515F5" w14:paraId="097C738F"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D7AE6" w:rsidP="00B90C92" w:rsidRDefault="004D7AE6" w14:paraId="0D87C89F" w14:textId="77777777">
      <w:pPr>
        <w:spacing w:before="0" w:after="0" w:line="240" w:lineRule="auto"/>
      </w:pPr>
      <w:r>
        <w:separator/>
      </w:r>
    </w:p>
  </w:footnote>
  <w:footnote w:type="continuationSeparator" w:id="0">
    <w:p w:rsidR="004D7AE6" w:rsidP="00B90C92" w:rsidRDefault="004D7AE6" w14:paraId="7B8BF31A" w14:textId="77777777">
      <w:pPr>
        <w:spacing w:before="0" w:after="0" w:line="240" w:lineRule="auto"/>
      </w:pPr>
      <w:r>
        <w:continuationSeparator/>
      </w:r>
    </w:p>
  </w:footnote>
  <w:footnote w:type="continuationNotice" w:id="1">
    <w:p w:rsidR="004D7AE6" w:rsidRDefault="004D7AE6" w14:paraId="123971EF" w14:textId="77777777">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94DE4"/>
    <w:multiLevelType w:val="hybridMultilevel"/>
    <w:tmpl w:val="55AC1B22"/>
    <w:lvl w:ilvl="0" w:tplc="04090001">
      <w:start w:val="1"/>
      <w:numFmt w:val="bullet"/>
      <w:lvlText w:val=""/>
      <w:lvlJc w:val="left"/>
      <w:pPr>
        <w:ind w:left="1004" w:hanging="360"/>
      </w:pPr>
      <w:rPr>
        <w:rFonts w:hint="default" w:ascii="Symbol" w:hAnsi="Symbol"/>
      </w:rPr>
    </w:lvl>
    <w:lvl w:ilvl="1" w:tplc="04090003" w:tentative="1">
      <w:start w:val="1"/>
      <w:numFmt w:val="bullet"/>
      <w:lvlText w:val="o"/>
      <w:lvlJc w:val="left"/>
      <w:pPr>
        <w:ind w:left="1724" w:hanging="360"/>
      </w:pPr>
      <w:rPr>
        <w:rFonts w:hint="default" w:ascii="Courier New" w:hAnsi="Courier New" w:cs="Courier New"/>
      </w:rPr>
    </w:lvl>
    <w:lvl w:ilvl="2" w:tplc="04090005" w:tentative="1">
      <w:start w:val="1"/>
      <w:numFmt w:val="bullet"/>
      <w:lvlText w:val=""/>
      <w:lvlJc w:val="left"/>
      <w:pPr>
        <w:ind w:left="2444" w:hanging="360"/>
      </w:pPr>
      <w:rPr>
        <w:rFonts w:hint="default" w:ascii="Wingdings" w:hAnsi="Wingdings"/>
      </w:rPr>
    </w:lvl>
    <w:lvl w:ilvl="3" w:tplc="04090001" w:tentative="1">
      <w:start w:val="1"/>
      <w:numFmt w:val="bullet"/>
      <w:lvlText w:val=""/>
      <w:lvlJc w:val="left"/>
      <w:pPr>
        <w:ind w:left="3164" w:hanging="360"/>
      </w:pPr>
      <w:rPr>
        <w:rFonts w:hint="default" w:ascii="Symbol" w:hAnsi="Symbol"/>
      </w:rPr>
    </w:lvl>
    <w:lvl w:ilvl="4" w:tplc="04090003" w:tentative="1">
      <w:start w:val="1"/>
      <w:numFmt w:val="bullet"/>
      <w:lvlText w:val="o"/>
      <w:lvlJc w:val="left"/>
      <w:pPr>
        <w:ind w:left="3884" w:hanging="360"/>
      </w:pPr>
      <w:rPr>
        <w:rFonts w:hint="default" w:ascii="Courier New" w:hAnsi="Courier New" w:cs="Courier New"/>
      </w:rPr>
    </w:lvl>
    <w:lvl w:ilvl="5" w:tplc="04090005" w:tentative="1">
      <w:start w:val="1"/>
      <w:numFmt w:val="bullet"/>
      <w:lvlText w:val=""/>
      <w:lvlJc w:val="left"/>
      <w:pPr>
        <w:ind w:left="4604" w:hanging="360"/>
      </w:pPr>
      <w:rPr>
        <w:rFonts w:hint="default" w:ascii="Wingdings" w:hAnsi="Wingdings"/>
      </w:rPr>
    </w:lvl>
    <w:lvl w:ilvl="6" w:tplc="04090001" w:tentative="1">
      <w:start w:val="1"/>
      <w:numFmt w:val="bullet"/>
      <w:lvlText w:val=""/>
      <w:lvlJc w:val="left"/>
      <w:pPr>
        <w:ind w:left="5324" w:hanging="360"/>
      </w:pPr>
      <w:rPr>
        <w:rFonts w:hint="default" w:ascii="Symbol" w:hAnsi="Symbol"/>
      </w:rPr>
    </w:lvl>
    <w:lvl w:ilvl="7" w:tplc="04090003" w:tentative="1">
      <w:start w:val="1"/>
      <w:numFmt w:val="bullet"/>
      <w:lvlText w:val="o"/>
      <w:lvlJc w:val="left"/>
      <w:pPr>
        <w:ind w:left="6044" w:hanging="360"/>
      </w:pPr>
      <w:rPr>
        <w:rFonts w:hint="default" w:ascii="Courier New" w:hAnsi="Courier New" w:cs="Courier New"/>
      </w:rPr>
    </w:lvl>
    <w:lvl w:ilvl="8" w:tplc="04090005" w:tentative="1">
      <w:start w:val="1"/>
      <w:numFmt w:val="bullet"/>
      <w:lvlText w:val=""/>
      <w:lvlJc w:val="left"/>
      <w:pPr>
        <w:ind w:left="6764" w:hanging="360"/>
      </w:pPr>
      <w:rPr>
        <w:rFonts w:hint="default" w:ascii="Wingdings" w:hAnsi="Wingdings"/>
      </w:rPr>
    </w:lvl>
  </w:abstractNum>
  <w:abstractNum w:abstractNumId="1" w15:restartNumberingAfterBreak="0">
    <w:nsid w:val="059F5964"/>
    <w:multiLevelType w:val="multilevel"/>
    <w:tmpl w:val="58123B48"/>
    <w:lvl w:ilvl="0">
      <w:start w:val="2"/>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FC11B7"/>
    <w:multiLevelType w:val="multilevel"/>
    <w:tmpl w:val="7D4C2C7A"/>
    <w:lvl w:ilvl="0">
      <w:numFmt w:val="bullet"/>
      <w:lvlText w:val="-"/>
      <w:lvlJc w:val="left"/>
      <w:pPr>
        <w:ind w:left="709" w:hanging="360"/>
      </w:pPr>
      <w:rPr>
        <w:rFonts w:hint="default" w:ascii="Times New Roman" w:hAnsi="Times New Roman" w:cs="Times New Roman" w:eastAsiaTheme="minorHAnsi"/>
      </w:rPr>
    </w:lvl>
    <w:lvl w:ilvl="1">
      <w:start w:val="1"/>
      <w:numFmt w:val="bullet"/>
      <w:lvlText w:val="o"/>
      <w:lvlJc w:val="left"/>
      <w:pPr>
        <w:ind w:left="1429" w:hanging="360"/>
      </w:pPr>
      <w:rPr>
        <w:rFonts w:ascii="Courier New" w:hAnsi="Courier New" w:eastAsia="Courier New" w:cs="Courier New"/>
      </w:rPr>
    </w:lvl>
    <w:lvl w:ilvl="2">
      <w:start w:val="1"/>
      <w:numFmt w:val="bullet"/>
      <w:lvlText w:val="▪"/>
      <w:lvlJc w:val="left"/>
      <w:pPr>
        <w:ind w:left="2149" w:hanging="360"/>
      </w:pPr>
      <w:rPr>
        <w:rFonts w:ascii="Noto Sans Symbols" w:hAnsi="Noto Sans Symbols" w:eastAsia="Noto Sans Symbols" w:cs="Noto Sans Symbols"/>
      </w:rPr>
    </w:lvl>
    <w:lvl w:ilvl="3">
      <w:start w:val="1"/>
      <w:numFmt w:val="bullet"/>
      <w:lvlText w:val="●"/>
      <w:lvlJc w:val="left"/>
      <w:pPr>
        <w:ind w:left="2869" w:hanging="360"/>
      </w:pPr>
      <w:rPr>
        <w:rFonts w:ascii="Noto Sans Symbols" w:hAnsi="Noto Sans Symbols" w:eastAsia="Noto Sans Symbols" w:cs="Noto Sans Symbols"/>
      </w:rPr>
    </w:lvl>
    <w:lvl w:ilvl="4">
      <w:start w:val="1"/>
      <w:numFmt w:val="bullet"/>
      <w:lvlText w:val="o"/>
      <w:lvlJc w:val="left"/>
      <w:pPr>
        <w:ind w:left="3589" w:hanging="360"/>
      </w:pPr>
      <w:rPr>
        <w:rFonts w:ascii="Courier New" w:hAnsi="Courier New" w:eastAsia="Courier New" w:cs="Courier New"/>
      </w:rPr>
    </w:lvl>
    <w:lvl w:ilvl="5">
      <w:start w:val="1"/>
      <w:numFmt w:val="bullet"/>
      <w:lvlText w:val="▪"/>
      <w:lvlJc w:val="left"/>
      <w:pPr>
        <w:ind w:left="4309" w:hanging="360"/>
      </w:pPr>
      <w:rPr>
        <w:rFonts w:ascii="Noto Sans Symbols" w:hAnsi="Noto Sans Symbols" w:eastAsia="Noto Sans Symbols" w:cs="Noto Sans Symbols"/>
      </w:rPr>
    </w:lvl>
    <w:lvl w:ilvl="6">
      <w:start w:val="1"/>
      <w:numFmt w:val="bullet"/>
      <w:lvlText w:val="●"/>
      <w:lvlJc w:val="left"/>
      <w:pPr>
        <w:ind w:left="5029" w:hanging="360"/>
      </w:pPr>
      <w:rPr>
        <w:rFonts w:ascii="Noto Sans Symbols" w:hAnsi="Noto Sans Symbols" w:eastAsia="Noto Sans Symbols" w:cs="Noto Sans Symbols"/>
      </w:rPr>
    </w:lvl>
    <w:lvl w:ilvl="7">
      <w:start w:val="1"/>
      <w:numFmt w:val="bullet"/>
      <w:lvlText w:val="o"/>
      <w:lvlJc w:val="left"/>
      <w:pPr>
        <w:ind w:left="5749" w:hanging="360"/>
      </w:pPr>
      <w:rPr>
        <w:rFonts w:ascii="Courier New" w:hAnsi="Courier New" w:eastAsia="Courier New" w:cs="Courier New"/>
      </w:rPr>
    </w:lvl>
    <w:lvl w:ilvl="8">
      <w:start w:val="1"/>
      <w:numFmt w:val="bullet"/>
      <w:lvlText w:val="▪"/>
      <w:lvlJc w:val="left"/>
      <w:pPr>
        <w:ind w:left="6469" w:hanging="360"/>
      </w:pPr>
      <w:rPr>
        <w:rFonts w:ascii="Noto Sans Symbols" w:hAnsi="Noto Sans Symbols" w:eastAsia="Noto Sans Symbols" w:cs="Noto Sans Symbols"/>
      </w:rPr>
    </w:lvl>
  </w:abstractNum>
  <w:abstractNum w:abstractNumId="3" w15:restartNumberingAfterBreak="0">
    <w:nsid w:val="0D5D5624"/>
    <w:multiLevelType w:val="multilevel"/>
    <w:tmpl w:val="5F6E7474"/>
    <w:lvl w:ilvl="0">
      <w:numFmt w:val="bullet"/>
      <w:pStyle w:val="ListBullet"/>
      <w:lvlText w:val="-"/>
      <w:lvlJc w:val="left"/>
      <w:pPr>
        <w:ind w:left="720" w:hanging="360"/>
      </w:pPr>
      <w:rPr>
        <w:rFonts w:hint="default" w:ascii="Times New Roman" w:hAnsi="Times New Roman" w:cs="Times New Roman" w:eastAsiaTheme="minorHAnsi"/>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4" w15:restartNumberingAfterBreak="0">
    <w:nsid w:val="0F3800CE"/>
    <w:multiLevelType w:val="multilevel"/>
    <w:tmpl w:val="020833EA"/>
    <w:lvl w:ilvl="0">
      <w:start w:val="1"/>
      <w:numFmt w:val="decimal"/>
      <w:lvlText w:val="CHƯƠNG %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lowerLetter"/>
      <w:lvlText w:val="%5)"/>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5" w15:restartNumberingAfterBreak="0">
    <w:nsid w:val="18B04B7D"/>
    <w:multiLevelType w:val="multilevel"/>
    <w:tmpl w:val="71EC0D2A"/>
    <w:lvl w:ilvl="0">
      <w:numFmt w:val="bullet"/>
      <w:lvlText w:val="-"/>
      <w:lvlJc w:val="left"/>
      <w:pPr>
        <w:ind w:left="1004" w:hanging="360"/>
      </w:pPr>
      <w:rPr>
        <w:rFonts w:hint="default" w:ascii="Times New Roman" w:hAnsi="Times New Roman" w:cs="Times New Roman" w:eastAsiaTheme="minorHAnsi"/>
        <w:sz w:val="22"/>
        <w:szCs w:val="16"/>
      </w:rPr>
    </w:lvl>
    <w:lvl w:ilvl="1">
      <w:start w:val="1"/>
      <w:numFmt w:val="bullet"/>
      <w:lvlText w:val="o"/>
      <w:lvlJc w:val="left"/>
      <w:pPr>
        <w:ind w:left="1724" w:hanging="360"/>
      </w:pPr>
      <w:rPr>
        <w:rFonts w:ascii="Courier New" w:hAnsi="Courier New" w:eastAsia="Courier New" w:cs="Courier New"/>
      </w:rPr>
    </w:lvl>
    <w:lvl w:ilvl="2">
      <w:start w:val="1"/>
      <w:numFmt w:val="bullet"/>
      <w:lvlText w:val="▪"/>
      <w:lvlJc w:val="left"/>
      <w:pPr>
        <w:ind w:left="2444" w:hanging="360"/>
      </w:pPr>
      <w:rPr>
        <w:rFonts w:ascii="Noto Sans Symbols" w:hAnsi="Noto Sans Symbols" w:eastAsia="Noto Sans Symbols" w:cs="Noto Sans Symbols"/>
      </w:rPr>
    </w:lvl>
    <w:lvl w:ilvl="3">
      <w:start w:val="1"/>
      <w:numFmt w:val="bullet"/>
      <w:lvlText w:val="●"/>
      <w:lvlJc w:val="left"/>
      <w:pPr>
        <w:ind w:left="3164" w:hanging="360"/>
      </w:pPr>
      <w:rPr>
        <w:rFonts w:ascii="Noto Sans Symbols" w:hAnsi="Noto Sans Symbols" w:eastAsia="Noto Sans Symbols" w:cs="Noto Sans Symbols"/>
      </w:rPr>
    </w:lvl>
    <w:lvl w:ilvl="4">
      <w:start w:val="1"/>
      <w:numFmt w:val="bullet"/>
      <w:lvlText w:val="o"/>
      <w:lvlJc w:val="left"/>
      <w:pPr>
        <w:ind w:left="3884" w:hanging="360"/>
      </w:pPr>
      <w:rPr>
        <w:rFonts w:ascii="Courier New" w:hAnsi="Courier New" w:eastAsia="Courier New" w:cs="Courier New"/>
      </w:rPr>
    </w:lvl>
    <w:lvl w:ilvl="5">
      <w:start w:val="1"/>
      <w:numFmt w:val="bullet"/>
      <w:lvlText w:val="▪"/>
      <w:lvlJc w:val="left"/>
      <w:pPr>
        <w:ind w:left="4604" w:hanging="360"/>
      </w:pPr>
      <w:rPr>
        <w:rFonts w:ascii="Noto Sans Symbols" w:hAnsi="Noto Sans Symbols" w:eastAsia="Noto Sans Symbols" w:cs="Noto Sans Symbols"/>
      </w:rPr>
    </w:lvl>
    <w:lvl w:ilvl="6">
      <w:start w:val="1"/>
      <w:numFmt w:val="bullet"/>
      <w:lvlText w:val="●"/>
      <w:lvlJc w:val="left"/>
      <w:pPr>
        <w:ind w:left="5324" w:hanging="360"/>
      </w:pPr>
      <w:rPr>
        <w:rFonts w:ascii="Noto Sans Symbols" w:hAnsi="Noto Sans Symbols" w:eastAsia="Noto Sans Symbols" w:cs="Noto Sans Symbols"/>
      </w:rPr>
    </w:lvl>
    <w:lvl w:ilvl="7">
      <w:start w:val="1"/>
      <w:numFmt w:val="bullet"/>
      <w:lvlText w:val="o"/>
      <w:lvlJc w:val="left"/>
      <w:pPr>
        <w:ind w:left="6044" w:hanging="360"/>
      </w:pPr>
      <w:rPr>
        <w:rFonts w:ascii="Courier New" w:hAnsi="Courier New" w:eastAsia="Courier New" w:cs="Courier New"/>
      </w:rPr>
    </w:lvl>
    <w:lvl w:ilvl="8">
      <w:start w:val="1"/>
      <w:numFmt w:val="bullet"/>
      <w:lvlText w:val="▪"/>
      <w:lvlJc w:val="left"/>
      <w:pPr>
        <w:ind w:left="6764" w:hanging="360"/>
      </w:pPr>
      <w:rPr>
        <w:rFonts w:ascii="Noto Sans Symbols" w:hAnsi="Noto Sans Symbols" w:eastAsia="Noto Sans Symbols" w:cs="Noto Sans Symbols"/>
      </w:rPr>
    </w:lvl>
  </w:abstractNum>
  <w:abstractNum w:abstractNumId="6" w15:restartNumberingAfterBreak="0">
    <w:nsid w:val="18B21C10"/>
    <w:multiLevelType w:val="multilevel"/>
    <w:tmpl w:val="6EA64D2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7" w15:restartNumberingAfterBreak="0">
    <w:nsid w:val="1A8D5841"/>
    <w:multiLevelType w:val="hybridMultilevel"/>
    <w:tmpl w:val="F52AFB9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8" w15:restartNumberingAfterBreak="0">
    <w:nsid w:val="2021734C"/>
    <w:multiLevelType w:val="hybridMultilevel"/>
    <w:tmpl w:val="FFFFFFFF"/>
    <w:lvl w:ilvl="0" w:tplc="9422893A">
      <w:start w:val="1"/>
      <w:numFmt w:val="lowerLetter"/>
      <w:lvlText w:val="%1."/>
      <w:lvlJc w:val="left"/>
      <w:pPr>
        <w:ind w:left="1440" w:hanging="360"/>
      </w:pPr>
    </w:lvl>
    <w:lvl w:ilvl="1" w:tplc="1BC0D7F8">
      <w:start w:val="1"/>
      <w:numFmt w:val="lowerLetter"/>
      <w:lvlText w:val="%2."/>
      <w:lvlJc w:val="left"/>
      <w:pPr>
        <w:ind w:left="1440" w:hanging="360"/>
      </w:pPr>
    </w:lvl>
    <w:lvl w:ilvl="2" w:tplc="D39CC810">
      <w:start w:val="1"/>
      <w:numFmt w:val="lowerRoman"/>
      <w:lvlText w:val="%3."/>
      <w:lvlJc w:val="right"/>
      <w:pPr>
        <w:ind w:left="2160" w:hanging="180"/>
      </w:pPr>
    </w:lvl>
    <w:lvl w:ilvl="3" w:tplc="C380BA26">
      <w:start w:val="1"/>
      <w:numFmt w:val="decimal"/>
      <w:lvlText w:val="%4."/>
      <w:lvlJc w:val="left"/>
      <w:pPr>
        <w:ind w:left="2880" w:hanging="360"/>
      </w:pPr>
    </w:lvl>
    <w:lvl w:ilvl="4" w:tplc="BFD6ED64">
      <w:start w:val="1"/>
      <w:numFmt w:val="lowerLetter"/>
      <w:lvlText w:val="%5."/>
      <w:lvlJc w:val="left"/>
      <w:pPr>
        <w:ind w:left="3600" w:hanging="360"/>
      </w:pPr>
    </w:lvl>
    <w:lvl w:ilvl="5" w:tplc="D9DC801E">
      <w:start w:val="1"/>
      <w:numFmt w:val="lowerRoman"/>
      <w:lvlText w:val="%6."/>
      <w:lvlJc w:val="right"/>
      <w:pPr>
        <w:ind w:left="4320" w:hanging="180"/>
      </w:pPr>
    </w:lvl>
    <w:lvl w:ilvl="6" w:tplc="85CA2560">
      <w:start w:val="1"/>
      <w:numFmt w:val="decimal"/>
      <w:lvlText w:val="%7."/>
      <w:lvlJc w:val="left"/>
      <w:pPr>
        <w:ind w:left="5040" w:hanging="360"/>
      </w:pPr>
    </w:lvl>
    <w:lvl w:ilvl="7" w:tplc="37AC114C">
      <w:start w:val="1"/>
      <w:numFmt w:val="lowerLetter"/>
      <w:lvlText w:val="%8."/>
      <w:lvlJc w:val="left"/>
      <w:pPr>
        <w:ind w:left="5760" w:hanging="360"/>
      </w:pPr>
    </w:lvl>
    <w:lvl w:ilvl="8" w:tplc="0EA8A89A">
      <w:start w:val="1"/>
      <w:numFmt w:val="lowerRoman"/>
      <w:lvlText w:val="%9."/>
      <w:lvlJc w:val="right"/>
      <w:pPr>
        <w:ind w:left="6480" w:hanging="180"/>
      </w:pPr>
    </w:lvl>
  </w:abstractNum>
  <w:abstractNum w:abstractNumId="9" w15:restartNumberingAfterBreak="0">
    <w:nsid w:val="224C6E10"/>
    <w:multiLevelType w:val="hybridMultilevel"/>
    <w:tmpl w:val="6FD8276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0" w15:restartNumberingAfterBreak="0">
    <w:nsid w:val="24B604E7"/>
    <w:multiLevelType w:val="multilevel"/>
    <w:tmpl w:val="58123B48"/>
    <w:lvl w:ilvl="0">
      <w:start w:val="2"/>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86610A8"/>
    <w:multiLevelType w:val="hybridMultilevel"/>
    <w:tmpl w:val="88E66AF2"/>
    <w:lvl w:ilvl="0" w:tplc="29527986">
      <w:numFmt w:val="bullet"/>
      <w:lvlText w:val="-"/>
      <w:lvlJc w:val="left"/>
      <w:pPr>
        <w:ind w:left="720" w:hanging="360"/>
      </w:pPr>
      <w:rPr>
        <w:rFonts w:hint="default" w:ascii="Times New Roman" w:hAnsi="Times New Roman" w:cs="Times New Roman" w:eastAsiaTheme="minorHAns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2" w15:restartNumberingAfterBreak="0">
    <w:nsid w:val="2BB31C7F"/>
    <w:multiLevelType w:val="multilevel"/>
    <w:tmpl w:val="C9CC40D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3" w15:restartNumberingAfterBreak="0">
    <w:nsid w:val="2D235772"/>
    <w:multiLevelType w:val="hybridMultilevel"/>
    <w:tmpl w:val="D3F278CA"/>
    <w:lvl w:ilvl="0" w:tplc="29527986">
      <w:numFmt w:val="bullet"/>
      <w:lvlText w:val="-"/>
      <w:lvlJc w:val="left"/>
      <w:pPr>
        <w:ind w:left="644" w:hanging="360"/>
      </w:pPr>
      <w:rPr>
        <w:rFonts w:hint="default" w:ascii="Times New Roman" w:hAnsi="Times New Roman" w:cs="Times New Roman" w:eastAsiaTheme="minorHAnsi"/>
      </w:rPr>
    </w:lvl>
    <w:lvl w:ilvl="1" w:tplc="04090003" w:tentative="1">
      <w:start w:val="1"/>
      <w:numFmt w:val="bullet"/>
      <w:lvlText w:val="o"/>
      <w:lvlJc w:val="left"/>
      <w:pPr>
        <w:ind w:left="1364" w:hanging="360"/>
      </w:pPr>
      <w:rPr>
        <w:rFonts w:hint="default" w:ascii="Courier New" w:hAnsi="Courier New" w:cs="Courier New"/>
      </w:rPr>
    </w:lvl>
    <w:lvl w:ilvl="2" w:tplc="04090005" w:tentative="1">
      <w:start w:val="1"/>
      <w:numFmt w:val="bullet"/>
      <w:lvlText w:val=""/>
      <w:lvlJc w:val="left"/>
      <w:pPr>
        <w:ind w:left="2084" w:hanging="360"/>
      </w:pPr>
      <w:rPr>
        <w:rFonts w:hint="default" w:ascii="Wingdings" w:hAnsi="Wingdings"/>
      </w:rPr>
    </w:lvl>
    <w:lvl w:ilvl="3" w:tplc="04090001" w:tentative="1">
      <w:start w:val="1"/>
      <w:numFmt w:val="bullet"/>
      <w:lvlText w:val=""/>
      <w:lvlJc w:val="left"/>
      <w:pPr>
        <w:ind w:left="2804" w:hanging="360"/>
      </w:pPr>
      <w:rPr>
        <w:rFonts w:hint="default" w:ascii="Symbol" w:hAnsi="Symbol"/>
      </w:rPr>
    </w:lvl>
    <w:lvl w:ilvl="4" w:tplc="04090003" w:tentative="1">
      <w:start w:val="1"/>
      <w:numFmt w:val="bullet"/>
      <w:lvlText w:val="o"/>
      <w:lvlJc w:val="left"/>
      <w:pPr>
        <w:ind w:left="3524" w:hanging="360"/>
      </w:pPr>
      <w:rPr>
        <w:rFonts w:hint="default" w:ascii="Courier New" w:hAnsi="Courier New" w:cs="Courier New"/>
      </w:rPr>
    </w:lvl>
    <w:lvl w:ilvl="5" w:tplc="04090005" w:tentative="1">
      <w:start w:val="1"/>
      <w:numFmt w:val="bullet"/>
      <w:lvlText w:val=""/>
      <w:lvlJc w:val="left"/>
      <w:pPr>
        <w:ind w:left="4244" w:hanging="360"/>
      </w:pPr>
      <w:rPr>
        <w:rFonts w:hint="default" w:ascii="Wingdings" w:hAnsi="Wingdings"/>
      </w:rPr>
    </w:lvl>
    <w:lvl w:ilvl="6" w:tplc="04090001" w:tentative="1">
      <w:start w:val="1"/>
      <w:numFmt w:val="bullet"/>
      <w:lvlText w:val=""/>
      <w:lvlJc w:val="left"/>
      <w:pPr>
        <w:ind w:left="4964" w:hanging="360"/>
      </w:pPr>
      <w:rPr>
        <w:rFonts w:hint="default" w:ascii="Symbol" w:hAnsi="Symbol"/>
      </w:rPr>
    </w:lvl>
    <w:lvl w:ilvl="7" w:tplc="04090003" w:tentative="1">
      <w:start w:val="1"/>
      <w:numFmt w:val="bullet"/>
      <w:lvlText w:val="o"/>
      <w:lvlJc w:val="left"/>
      <w:pPr>
        <w:ind w:left="5684" w:hanging="360"/>
      </w:pPr>
      <w:rPr>
        <w:rFonts w:hint="default" w:ascii="Courier New" w:hAnsi="Courier New" w:cs="Courier New"/>
      </w:rPr>
    </w:lvl>
    <w:lvl w:ilvl="8" w:tplc="04090005" w:tentative="1">
      <w:start w:val="1"/>
      <w:numFmt w:val="bullet"/>
      <w:lvlText w:val=""/>
      <w:lvlJc w:val="left"/>
      <w:pPr>
        <w:ind w:left="6404" w:hanging="360"/>
      </w:pPr>
      <w:rPr>
        <w:rFonts w:hint="default" w:ascii="Wingdings" w:hAnsi="Wingdings"/>
      </w:rPr>
    </w:lvl>
  </w:abstractNum>
  <w:abstractNum w:abstractNumId="14" w15:restartNumberingAfterBreak="0">
    <w:nsid w:val="34A37E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5315CEE"/>
    <w:multiLevelType w:val="multilevel"/>
    <w:tmpl w:val="C24EDF38"/>
    <w:lvl w:ilvl="0">
      <w:start w:val="2"/>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5A54862"/>
    <w:multiLevelType w:val="multilevel"/>
    <w:tmpl w:val="AAC833C0"/>
    <w:lvl w:ilvl="0">
      <w:numFmt w:val="bullet"/>
      <w:lvlText w:val="-"/>
      <w:lvlJc w:val="left"/>
      <w:pPr>
        <w:ind w:left="1530" w:hanging="360"/>
      </w:pPr>
      <w:rPr>
        <w:rFonts w:hint="default" w:ascii="Times New Roman" w:hAnsi="Times New Roman" w:cs="Times New Roman" w:eastAsiaTheme="minorHAnsi"/>
        <w:sz w:val="22"/>
        <w:szCs w:val="22"/>
      </w:rPr>
    </w:lvl>
    <w:lvl w:ilvl="1">
      <w:start w:val="1"/>
      <w:numFmt w:val="bullet"/>
      <w:lvlText w:val="o"/>
      <w:lvlJc w:val="left"/>
      <w:pPr>
        <w:ind w:left="2250" w:hanging="360"/>
      </w:pPr>
      <w:rPr>
        <w:rFonts w:ascii="Courier New" w:hAnsi="Courier New" w:eastAsia="Courier New" w:cs="Courier New"/>
      </w:rPr>
    </w:lvl>
    <w:lvl w:ilvl="2">
      <w:start w:val="1"/>
      <w:numFmt w:val="bullet"/>
      <w:lvlText w:val="▪"/>
      <w:lvlJc w:val="left"/>
      <w:pPr>
        <w:ind w:left="2970" w:hanging="360"/>
      </w:pPr>
      <w:rPr>
        <w:rFonts w:ascii="Noto Sans Symbols" w:hAnsi="Noto Sans Symbols" w:eastAsia="Noto Sans Symbols" w:cs="Noto Sans Symbols"/>
      </w:rPr>
    </w:lvl>
    <w:lvl w:ilvl="3">
      <w:start w:val="1"/>
      <w:numFmt w:val="bullet"/>
      <w:lvlText w:val="●"/>
      <w:lvlJc w:val="left"/>
      <w:pPr>
        <w:ind w:left="3690" w:hanging="360"/>
      </w:pPr>
      <w:rPr>
        <w:rFonts w:ascii="Noto Sans Symbols" w:hAnsi="Noto Sans Symbols" w:eastAsia="Noto Sans Symbols" w:cs="Noto Sans Symbols"/>
      </w:rPr>
    </w:lvl>
    <w:lvl w:ilvl="4">
      <w:start w:val="1"/>
      <w:numFmt w:val="bullet"/>
      <w:lvlText w:val="o"/>
      <w:lvlJc w:val="left"/>
      <w:pPr>
        <w:ind w:left="4410" w:hanging="360"/>
      </w:pPr>
      <w:rPr>
        <w:rFonts w:ascii="Courier New" w:hAnsi="Courier New" w:eastAsia="Courier New" w:cs="Courier New"/>
      </w:rPr>
    </w:lvl>
    <w:lvl w:ilvl="5">
      <w:start w:val="1"/>
      <w:numFmt w:val="bullet"/>
      <w:lvlText w:val="▪"/>
      <w:lvlJc w:val="left"/>
      <w:pPr>
        <w:ind w:left="5130" w:hanging="360"/>
      </w:pPr>
      <w:rPr>
        <w:rFonts w:ascii="Noto Sans Symbols" w:hAnsi="Noto Sans Symbols" w:eastAsia="Noto Sans Symbols" w:cs="Noto Sans Symbols"/>
      </w:rPr>
    </w:lvl>
    <w:lvl w:ilvl="6">
      <w:start w:val="1"/>
      <w:numFmt w:val="bullet"/>
      <w:lvlText w:val="●"/>
      <w:lvlJc w:val="left"/>
      <w:pPr>
        <w:ind w:left="5850" w:hanging="360"/>
      </w:pPr>
      <w:rPr>
        <w:rFonts w:ascii="Noto Sans Symbols" w:hAnsi="Noto Sans Symbols" w:eastAsia="Noto Sans Symbols" w:cs="Noto Sans Symbols"/>
      </w:rPr>
    </w:lvl>
    <w:lvl w:ilvl="7">
      <w:start w:val="1"/>
      <w:numFmt w:val="bullet"/>
      <w:lvlText w:val="o"/>
      <w:lvlJc w:val="left"/>
      <w:pPr>
        <w:ind w:left="6570" w:hanging="360"/>
      </w:pPr>
      <w:rPr>
        <w:rFonts w:ascii="Courier New" w:hAnsi="Courier New" w:eastAsia="Courier New" w:cs="Courier New"/>
      </w:rPr>
    </w:lvl>
    <w:lvl w:ilvl="8">
      <w:start w:val="1"/>
      <w:numFmt w:val="bullet"/>
      <w:lvlText w:val="▪"/>
      <w:lvlJc w:val="left"/>
      <w:pPr>
        <w:ind w:left="7290" w:hanging="360"/>
      </w:pPr>
      <w:rPr>
        <w:rFonts w:ascii="Noto Sans Symbols" w:hAnsi="Noto Sans Symbols" w:eastAsia="Noto Sans Symbols" w:cs="Noto Sans Symbols"/>
      </w:rPr>
    </w:lvl>
  </w:abstractNum>
  <w:abstractNum w:abstractNumId="17" w15:restartNumberingAfterBreak="0">
    <w:nsid w:val="35F83503"/>
    <w:multiLevelType w:val="multilevel"/>
    <w:tmpl w:val="E4764276"/>
    <w:lvl w:ilvl="0">
      <w:start w:val="1"/>
      <w:numFmt w:val="bullet"/>
      <w:pStyle w:val="Heading1"/>
      <w:lvlText w:val="●"/>
      <w:lvlJc w:val="left"/>
      <w:pPr>
        <w:ind w:left="1004" w:hanging="360"/>
      </w:pPr>
      <w:rPr>
        <w:rFonts w:ascii="Noto Sans Symbols" w:hAnsi="Noto Sans Symbols" w:eastAsia="Noto Sans Symbols" w:cs="Noto Sans Symbols"/>
      </w:rPr>
    </w:lvl>
    <w:lvl w:ilvl="1">
      <w:start w:val="1"/>
      <w:numFmt w:val="bullet"/>
      <w:pStyle w:val="Heading2"/>
      <w:lvlText w:val="o"/>
      <w:lvlJc w:val="left"/>
      <w:pPr>
        <w:ind w:left="1724" w:hanging="360"/>
      </w:pPr>
      <w:rPr>
        <w:rFonts w:ascii="Courier New" w:hAnsi="Courier New" w:eastAsia="Courier New" w:cs="Courier New"/>
      </w:rPr>
    </w:lvl>
    <w:lvl w:ilvl="2">
      <w:start w:val="1"/>
      <w:numFmt w:val="bullet"/>
      <w:pStyle w:val="Heading3"/>
      <w:lvlText w:val="▪"/>
      <w:lvlJc w:val="left"/>
      <w:pPr>
        <w:ind w:left="2444" w:hanging="360"/>
      </w:pPr>
      <w:rPr>
        <w:rFonts w:ascii="Noto Sans Symbols" w:hAnsi="Noto Sans Symbols" w:eastAsia="Noto Sans Symbols" w:cs="Noto Sans Symbols"/>
      </w:rPr>
    </w:lvl>
    <w:lvl w:ilvl="3">
      <w:start w:val="1"/>
      <w:numFmt w:val="bullet"/>
      <w:lvlText w:val="●"/>
      <w:lvlJc w:val="left"/>
      <w:pPr>
        <w:ind w:left="3164" w:hanging="360"/>
      </w:pPr>
      <w:rPr>
        <w:rFonts w:ascii="Noto Sans Symbols" w:hAnsi="Noto Sans Symbols" w:eastAsia="Noto Sans Symbols" w:cs="Noto Sans Symbols"/>
      </w:rPr>
    </w:lvl>
    <w:lvl w:ilvl="4">
      <w:start w:val="1"/>
      <w:numFmt w:val="bullet"/>
      <w:lvlText w:val="o"/>
      <w:lvlJc w:val="left"/>
      <w:pPr>
        <w:ind w:left="3884" w:hanging="360"/>
      </w:pPr>
      <w:rPr>
        <w:rFonts w:ascii="Courier New" w:hAnsi="Courier New" w:eastAsia="Courier New" w:cs="Courier New"/>
      </w:rPr>
    </w:lvl>
    <w:lvl w:ilvl="5">
      <w:start w:val="1"/>
      <w:numFmt w:val="bullet"/>
      <w:lvlText w:val="▪"/>
      <w:lvlJc w:val="left"/>
      <w:pPr>
        <w:ind w:left="4604" w:hanging="360"/>
      </w:pPr>
      <w:rPr>
        <w:rFonts w:ascii="Noto Sans Symbols" w:hAnsi="Noto Sans Symbols" w:eastAsia="Noto Sans Symbols" w:cs="Noto Sans Symbols"/>
      </w:rPr>
    </w:lvl>
    <w:lvl w:ilvl="6">
      <w:start w:val="1"/>
      <w:numFmt w:val="bullet"/>
      <w:lvlText w:val="●"/>
      <w:lvlJc w:val="left"/>
      <w:pPr>
        <w:ind w:left="5324" w:hanging="360"/>
      </w:pPr>
      <w:rPr>
        <w:rFonts w:ascii="Noto Sans Symbols" w:hAnsi="Noto Sans Symbols" w:eastAsia="Noto Sans Symbols" w:cs="Noto Sans Symbols"/>
      </w:rPr>
    </w:lvl>
    <w:lvl w:ilvl="7">
      <w:start w:val="1"/>
      <w:numFmt w:val="bullet"/>
      <w:lvlText w:val="o"/>
      <w:lvlJc w:val="left"/>
      <w:pPr>
        <w:ind w:left="6044" w:hanging="360"/>
      </w:pPr>
      <w:rPr>
        <w:rFonts w:ascii="Courier New" w:hAnsi="Courier New" w:eastAsia="Courier New" w:cs="Courier New"/>
      </w:rPr>
    </w:lvl>
    <w:lvl w:ilvl="8">
      <w:start w:val="1"/>
      <w:numFmt w:val="bullet"/>
      <w:lvlText w:val="▪"/>
      <w:lvlJc w:val="left"/>
      <w:pPr>
        <w:ind w:left="6764" w:hanging="360"/>
      </w:pPr>
      <w:rPr>
        <w:rFonts w:ascii="Noto Sans Symbols" w:hAnsi="Noto Sans Symbols" w:eastAsia="Noto Sans Symbols" w:cs="Noto Sans Symbols"/>
      </w:rPr>
    </w:lvl>
  </w:abstractNum>
  <w:abstractNum w:abstractNumId="18" w15:restartNumberingAfterBreak="0">
    <w:nsid w:val="364DF2F6"/>
    <w:multiLevelType w:val="hybridMultilevel"/>
    <w:tmpl w:val="FFFFFFFF"/>
    <w:lvl w:ilvl="0" w:tplc="757204C6">
      <w:start w:val="2"/>
      <w:numFmt w:val="lowerLetter"/>
      <w:lvlText w:val="%1."/>
      <w:lvlJc w:val="left"/>
      <w:pPr>
        <w:ind w:left="1440" w:hanging="360"/>
      </w:pPr>
    </w:lvl>
    <w:lvl w:ilvl="1" w:tplc="83DAA3A0">
      <w:start w:val="1"/>
      <w:numFmt w:val="lowerLetter"/>
      <w:lvlText w:val="%2."/>
      <w:lvlJc w:val="left"/>
      <w:pPr>
        <w:ind w:left="1440" w:hanging="360"/>
      </w:pPr>
    </w:lvl>
    <w:lvl w:ilvl="2" w:tplc="9B0EDAEC">
      <w:start w:val="1"/>
      <w:numFmt w:val="lowerRoman"/>
      <w:lvlText w:val="%3."/>
      <w:lvlJc w:val="right"/>
      <w:pPr>
        <w:ind w:left="2160" w:hanging="180"/>
      </w:pPr>
    </w:lvl>
    <w:lvl w:ilvl="3" w:tplc="2ED4F358">
      <w:start w:val="1"/>
      <w:numFmt w:val="decimal"/>
      <w:lvlText w:val="%4."/>
      <w:lvlJc w:val="left"/>
      <w:pPr>
        <w:ind w:left="2880" w:hanging="360"/>
      </w:pPr>
    </w:lvl>
    <w:lvl w:ilvl="4" w:tplc="27A088C2">
      <w:start w:val="1"/>
      <w:numFmt w:val="lowerLetter"/>
      <w:lvlText w:val="%5."/>
      <w:lvlJc w:val="left"/>
      <w:pPr>
        <w:ind w:left="3600" w:hanging="360"/>
      </w:pPr>
    </w:lvl>
    <w:lvl w:ilvl="5" w:tplc="259E7198">
      <w:start w:val="1"/>
      <w:numFmt w:val="lowerRoman"/>
      <w:lvlText w:val="%6."/>
      <w:lvlJc w:val="right"/>
      <w:pPr>
        <w:ind w:left="4320" w:hanging="180"/>
      </w:pPr>
    </w:lvl>
    <w:lvl w:ilvl="6" w:tplc="5302D978">
      <w:start w:val="1"/>
      <w:numFmt w:val="decimal"/>
      <w:lvlText w:val="%7."/>
      <w:lvlJc w:val="left"/>
      <w:pPr>
        <w:ind w:left="5040" w:hanging="360"/>
      </w:pPr>
    </w:lvl>
    <w:lvl w:ilvl="7" w:tplc="8D604244">
      <w:start w:val="1"/>
      <w:numFmt w:val="lowerLetter"/>
      <w:lvlText w:val="%8."/>
      <w:lvlJc w:val="left"/>
      <w:pPr>
        <w:ind w:left="5760" w:hanging="360"/>
      </w:pPr>
    </w:lvl>
    <w:lvl w:ilvl="8" w:tplc="7638BD84">
      <w:start w:val="1"/>
      <w:numFmt w:val="lowerRoman"/>
      <w:lvlText w:val="%9."/>
      <w:lvlJc w:val="right"/>
      <w:pPr>
        <w:ind w:left="6480" w:hanging="180"/>
      </w:pPr>
    </w:lvl>
  </w:abstractNum>
  <w:abstractNum w:abstractNumId="19" w15:restartNumberingAfterBreak="0">
    <w:nsid w:val="3717BBD9"/>
    <w:multiLevelType w:val="multilevel"/>
    <w:tmpl w:val="FFFFFFFF"/>
    <w:lvl w:ilvl="0">
      <w:start w:val="1"/>
      <w:numFmt w:val="lowerLetter"/>
      <w:lvlText w:val="%1)"/>
      <w:lvlJc w:val="left"/>
      <w:pPr>
        <w:ind w:left="144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7E21952"/>
    <w:multiLevelType w:val="hybridMultilevel"/>
    <w:tmpl w:val="7E2865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8E9105"/>
    <w:multiLevelType w:val="hybridMultilevel"/>
    <w:tmpl w:val="FFFFFFFF"/>
    <w:lvl w:ilvl="0" w:tplc="A14EA90E">
      <w:start w:val="1"/>
      <w:numFmt w:val="bullet"/>
      <w:lvlText w:val=""/>
      <w:lvlJc w:val="left"/>
      <w:pPr>
        <w:ind w:left="720" w:hanging="360"/>
      </w:pPr>
      <w:rPr>
        <w:rFonts w:hint="default" w:ascii="Symbol" w:hAnsi="Symbol"/>
      </w:rPr>
    </w:lvl>
    <w:lvl w:ilvl="1" w:tplc="278C6944">
      <w:start w:val="1"/>
      <w:numFmt w:val="bullet"/>
      <w:lvlText w:val="o"/>
      <w:lvlJc w:val="left"/>
      <w:pPr>
        <w:ind w:left="1440" w:hanging="360"/>
      </w:pPr>
      <w:rPr>
        <w:rFonts w:hint="default" w:ascii="Courier New" w:hAnsi="Courier New"/>
      </w:rPr>
    </w:lvl>
    <w:lvl w:ilvl="2" w:tplc="F6907C20">
      <w:start w:val="1"/>
      <w:numFmt w:val="bullet"/>
      <w:lvlText w:val=""/>
      <w:lvlJc w:val="left"/>
      <w:pPr>
        <w:ind w:left="2160" w:hanging="360"/>
      </w:pPr>
      <w:rPr>
        <w:rFonts w:hint="default" w:ascii="Wingdings" w:hAnsi="Wingdings"/>
      </w:rPr>
    </w:lvl>
    <w:lvl w:ilvl="3" w:tplc="51220C8A">
      <w:start w:val="1"/>
      <w:numFmt w:val="bullet"/>
      <w:lvlText w:val=""/>
      <w:lvlJc w:val="left"/>
      <w:pPr>
        <w:ind w:left="2880" w:hanging="360"/>
      </w:pPr>
      <w:rPr>
        <w:rFonts w:hint="default" w:ascii="Symbol" w:hAnsi="Symbol"/>
      </w:rPr>
    </w:lvl>
    <w:lvl w:ilvl="4" w:tplc="5F024DF4">
      <w:start w:val="1"/>
      <w:numFmt w:val="bullet"/>
      <w:lvlText w:val="o"/>
      <w:lvlJc w:val="left"/>
      <w:pPr>
        <w:ind w:left="3600" w:hanging="360"/>
      </w:pPr>
      <w:rPr>
        <w:rFonts w:hint="default" w:ascii="Courier New" w:hAnsi="Courier New"/>
      </w:rPr>
    </w:lvl>
    <w:lvl w:ilvl="5" w:tplc="E988956A">
      <w:start w:val="1"/>
      <w:numFmt w:val="bullet"/>
      <w:lvlText w:val=""/>
      <w:lvlJc w:val="left"/>
      <w:pPr>
        <w:ind w:left="4320" w:hanging="360"/>
      </w:pPr>
      <w:rPr>
        <w:rFonts w:hint="default" w:ascii="Wingdings" w:hAnsi="Wingdings"/>
      </w:rPr>
    </w:lvl>
    <w:lvl w:ilvl="6" w:tplc="9A901AD4">
      <w:start w:val="1"/>
      <w:numFmt w:val="bullet"/>
      <w:lvlText w:val=""/>
      <w:lvlJc w:val="left"/>
      <w:pPr>
        <w:ind w:left="5040" w:hanging="360"/>
      </w:pPr>
      <w:rPr>
        <w:rFonts w:hint="default" w:ascii="Symbol" w:hAnsi="Symbol"/>
      </w:rPr>
    </w:lvl>
    <w:lvl w:ilvl="7" w:tplc="8ACEA39A">
      <w:start w:val="1"/>
      <w:numFmt w:val="bullet"/>
      <w:lvlText w:val="o"/>
      <w:lvlJc w:val="left"/>
      <w:pPr>
        <w:ind w:left="5760" w:hanging="360"/>
      </w:pPr>
      <w:rPr>
        <w:rFonts w:hint="default" w:ascii="Courier New" w:hAnsi="Courier New"/>
      </w:rPr>
    </w:lvl>
    <w:lvl w:ilvl="8" w:tplc="FE8E4D70">
      <w:start w:val="1"/>
      <w:numFmt w:val="bullet"/>
      <w:lvlText w:val=""/>
      <w:lvlJc w:val="left"/>
      <w:pPr>
        <w:ind w:left="6480" w:hanging="360"/>
      </w:pPr>
      <w:rPr>
        <w:rFonts w:hint="default" w:ascii="Wingdings" w:hAnsi="Wingdings"/>
      </w:rPr>
    </w:lvl>
  </w:abstractNum>
  <w:abstractNum w:abstractNumId="22" w15:restartNumberingAfterBreak="0">
    <w:nsid w:val="3A452BA8"/>
    <w:multiLevelType w:val="hybridMultilevel"/>
    <w:tmpl w:val="7554A7C0"/>
    <w:lvl w:ilvl="0" w:tplc="C24C8936">
      <w:start w:val="1"/>
      <w:numFmt w:val="decimal"/>
      <w:lvlText w:val="%1."/>
      <w:lvlJc w:val="left"/>
      <w:pPr>
        <w:ind w:left="47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7D5956"/>
    <w:multiLevelType w:val="hybridMultilevel"/>
    <w:tmpl w:val="E1F4F292"/>
    <w:lvl w:ilvl="0" w:tplc="A462D67C">
      <w:start w:val="1"/>
      <w:numFmt w:val="decimal"/>
      <w:lvlText w:val="%1."/>
      <w:lvlJc w:val="left"/>
      <w:pPr>
        <w:ind w:left="47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DB46F40"/>
    <w:multiLevelType w:val="hybridMultilevel"/>
    <w:tmpl w:val="FFFFFFFF"/>
    <w:lvl w:ilvl="0" w:tplc="9C4CAC9C">
      <w:start w:val="4"/>
      <w:numFmt w:val="lowerLetter"/>
      <w:lvlText w:val="%1."/>
      <w:lvlJc w:val="left"/>
      <w:pPr>
        <w:ind w:left="1440" w:hanging="360"/>
      </w:pPr>
    </w:lvl>
    <w:lvl w:ilvl="1" w:tplc="874E4A34">
      <w:start w:val="1"/>
      <w:numFmt w:val="lowerLetter"/>
      <w:lvlText w:val="%2."/>
      <w:lvlJc w:val="left"/>
      <w:pPr>
        <w:ind w:left="1440" w:hanging="360"/>
      </w:pPr>
    </w:lvl>
    <w:lvl w:ilvl="2" w:tplc="0CCA1D96">
      <w:start w:val="1"/>
      <w:numFmt w:val="lowerRoman"/>
      <w:lvlText w:val="%3."/>
      <w:lvlJc w:val="right"/>
      <w:pPr>
        <w:ind w:left="2160" w:hanging="180"/>
      </w:pPr>
    </w:lvl>
    <w:lvl w:ilvl="3" w:tplc="668A3EA0">
      <w:start w:val="1"/>
      <w:numFmt w:val="decimal"/>
      <w:lvlText w:val="%4."/>
      <w:lvlJc w:val="left"/>
      <w:pPr>
        <w:ind w:left="2880" w:hanging="360"/>
      </w:pPr>
    </w:lvl>
    <w:lvl w:ilvl="4" w:tplc="E5A8F512">
      <w:start w:val="1"/>
      <w:numFmt w:val="lowerLetter"/>
      <w:lvlText w:val="%5."/>
      <w:lvlJc w:val="left"/>
      <w:pPr>
        <w:ind w:left="3600" w:hanging="360"/>
      </w:pPr>
    </w:lvl>
    <w:lvl w:ilvl="5" w:tplc="39642DF2">
      <w:start w:val="1"/>
      <w:numFmt w:val="lowerRoman"/>
      <w:lvlText w:val="%6."/>
      <w:lvlJc w:val="right"/>
      <w:pPr>
        <w:ind w:left="4320" w:hanging="180"/>
      </w:pPr>
    </w:lvl>
    <w:lvl w:ilvl="6" w:tplc="11AA0C68">
      <w:start w:val="1"/>
      <w:numFmt w:val="decimal"/>
      <w:lvlText w:val="%7."/>
      <w:lvlJc w:val="left"/>
      <w:pPr>
        <w:ind w:left="5040" w:hanging="360"/>
      </w:pPr>
    </w:lvl>
    <w:lvl w:ilvl="7" w:tplc="5AA619FA">
      <w:start w:val="1"/>
      <w:numFmt w:val="lowerLetter"/>
      <w:lvlText w:val="%8."/>
      <w:lvlJc w:val="left"/>
      <w:pPr>
        <w:ind w:left="5760" w:hanging="360"/>
      </w:pPr>
    </w:lvl>
    <w:lvl w:ilvl="8" w:tplc="05D64FEC">
      <w:start w:val="1"/>
      <w:numFmt w:val="lowerRoman"/>
      <w:lvlText w:val="%9."/>
      <w:lvlJc w:val="right"/>
      <w:pPr>
        <w:ind w:left="6480" w:hanging="180"/>
      </w:pPr>
    </w:lvl>
  </w:abstractNum>
  <w:abstractNum w:abstractNumId="25" w15:restartNumberingAfterBreak="0">
    <w:nsid w:val="411221FC"/>
    <w:multiLevelType w:val="hybridMultilevel"/>
    <w:tmpl w:val="FFFFFFFF"/>
    <w:lvl w:ilvl="0" w:tplc="B202831A">
      <w:start w:val="1"/>
      <w:numFmt w:val="bullet"/>
      <w:lvlText w:val=""/>
      <w:lvlJc w:val="left"/>
      <w:pPr>
        <w:ind w:left="720" w:hanging="360"/>
      </w:pPr>
      <w:rPr>
        <w:rFonts w:hint="default" w:ascii="Symbol" w:hAnsi="Symbol"/>
      </w:rPr>
    </w:lvl>
    <w:lvl w:ilvl="1" w:tplc="22F6AA48">
      <w:start w:val="1"/>
      <w:numFmt w:val="bullet"/>
      <w:lvlText w:val="o"/>
      <w:lvlJc w:val="left"/>
      <w:pPr>
        <w:ind w:left="1440" w:hanging="360"/>
      </w:pPr>
      <w:rPr>
        <w:rFonts w:hint="default" w:ascii="Courier New" w:hAnsi="Courier New"/>
      </w:rPr>
    </w:lvl>
    <w:lvl w:ilvl="2" w:tplc="072A35CC">
      <w:start w:val="1"/>
      <w:numFmt w:val="bullet"/>
      <w:lvlText w:val=""/>
      <w:lvlJc w:val="left"/>
      <w:pPr>
        <w:ind w:left="2160" w:hanging="360"/>
      </w:pPr>
      <w:rPr>
        <w:rFonts w:hint="default" w:ascii="Wingdings" w:hAnsi="Wingdings"/>
      </w:rPr>
    </w:lvl>
    <w:lvl w:ilvl="3" w:tplc="61940632">
      <w:start w:val="1"/>
      <w:numFmt w:val="bullet"/>
      <w:lvlText w:val=""/>
      <w:lvlJc w:val="left"/>
      <w:pPr>
        <w:ind w:left="2880" w:hanging="360"/>
      </w:pPr>
      <w:rPr>
        <w:rFonts w:hint="default" w:ascii="Symbol" w:hAnsi="Symbol"/>
      </w:rPr>
    </w:lvl>
    <w:lvl w:ilvl="4" w:tplc="E9F6244A">
      <w:start w:val="1"/>
      <w:numFmt w:val="bullet"/>
      <w:lvlText w:val="o"/>
      <w:lvlJc w:val="left"/>
      <w:pPr>
        <w:ind w:left="3600" w:hanging="360"/>
      </w:pPr>
      <w:rPr>
        <w:rFonts w:hint="default" w:ascii="Courier New" w:hAnsi="Courier New"/>
      </w:rPr>
    </w:lvl>
    <w:lvl w:ilvl="5" w:tplc="7A7413F4">
      <w:start w:val="1"/>
      <w:numFmt w:val="bullet"/>
      <w:lvlText w:val=""/>
      <w:lvlJc w:val="left"/>
      <w:pPr>
        <w:ind w:left="4320" w:hanging="360"/>
      </w:pPr>
      <w:rPr>
        <w:rFonts w:hint="default" w:ascii="Wingdings" w:hAnsi="Wingdings"/>
      </w:rPr>
    </w:lvl>
    <w:lvl w:ilvl="6" w:tplc="CEB697D0">
      <w:start w:val="1"/>
      <w:numFmt w:val="bullet"/>
      <w:lvlText w:val=""/>
      <w:lvlJc w:val="left"/>
      <w:pPr>
        <w:ind w:left="5040" w:hanging="360"/>
      </w:pPr>
      <w:rPr>
        <w:rFonts w:hint="default" w:ascii="Symbol" w:hAnsi="Symbol"/>
      </w:rPr>
    </w:lvl>
    <w:lvl w:ilvl="7" w:tplc="6A76CA06">
      <w:start w:val="1"/>
      <w:numFmt w:val="bullet"/>
      <w:lvlText w:val="o"/>
      <w:lvlJc w:val="left"/>
      <w:pPr>
        <w:ind w:left="5760" w:hanging="360"/>
      </w:pPr>
      <w:rPr>
        <w:rFonts w:hint="default" w:ascii="Courier New" w:hAnsi="Courier New"/>
      </w:rPr>
    </w:lvl>
    <w:lvl w:ilvl="8" w:tplc="F904BDEE">
      <w:start w:val="1"/>
      <w:numFmt w:val="bullet"/>
      <w:lvlText w:val=""/>
      <w:lvlJc w:val="left"/>
      <w:pPr>
        <w:ind w:left="6480" w:hanging="360"/>
      </w:pPr>
      <w:rPr>
        <w:rFonts w:hint="default" w:ascii="Wingdings" w:hAnsi="Wingdings"/>
      </w:rPr>
    </w:lvl>
  </w:abstractNum>
  <w:abstractNum w:abstractNumId="26" w15:restartNumberingAfterBreak="0">
    <w:nsid w:val="45496719"/>
    <w:multiLevelType w:val="multilevel"/>
    <w:tmpl w:val="FFFFFFFF"/>
    <w:lvl w:ilvl="0">
      <w:start w:val="2"/>
      <w:numFmt w:val="lowerLetter"/>
      <w:lvlText w:val="%1)"/>
      <w:lvlJc w:val="left"/>
      <w:pPr>
        <w:ind w:left="144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A2F3292"/>
    <w:multiLevelType w:val="hybridMultilevel"/>
    <w:tmpl w:val="FFFFFFFF"/>
    <w:lvl w:ilvl="0" w:tplc="EAA08CA4">
      <w:start w:val="1"/>
      <w:numFmt w:val="bullet"/>
      <w:lvlText w:val=""/>
      <w:lvlJc w:val="left"/>
      <w:pPr>
        <w:ind w:left="720" w:hanging="360"/>
      </w:pPr>
      <w:rPr>
        <w:rFonts w:hint="default" w:ascii="Symbol" w:hAnsi="Symbol"/>
      </w:rPr>
    </w:lvl>
    <w:lvl w:ilvl="1" w:tplc="D8A4C01E">
      <w:start w:val="1"/>
      <w:numFmt w:val="bullet"/>
      <w:lvlText w:val="o"/>
      <w:lvlJc w:val="left"/>
      <w:pPr>
        <w:ind w:left="1440" w:hanging="360"/>
      </w:pPr>
      <w:rPr>
        <w:rFonts w:hint="default" w:ascii="Courier New" w:hAnsi="Courier New"/>
      </w:rPr>
    </w:lvl>
    <w:lvl w:ilvl="2" w:tplc="C978765E">
      <w:start w:val="1"/>
      <w:numFmt w:val="bullet"/>
      <w:lvlText w:val=""/>
      <w:lvlJc w:val="left"/>
      <w:pPr>
        <w:ind w:left="2160" w:hanging="360"/>
      </w:pPr>
      <w:rPr>
        <w:rFonts w:hint="default" w:ascii="Wingdings" w:hAnsi="Wingdings"/>
      </w:rPr>
    </w:lvl>
    <w:lvl w:ilvl="3" w:tplc="87C62844">
      <w:start w:val="1"/>
      <w:numFmt w:val="bullet"/>
      <w:lvlText w:val=""/>
      <w:lvlJc w:val="left"/>
      <w:pPr>
        <w:ind w:left="2880" w:hanging="360"/>
      </w:pPr>
      <w:rPr>
        <w:rFonts w:hint="default" w:ascii="Symbol" w:hAnsi="Symbol"/>
      </w:rPr>
    </w:lvl>
    <w:lvl w:ilvl="4" w:tplc="1FEE678C">
      <w:start w:val="1"/>
      <w:numFmt w:val="bullet"/>
      <w:lvlText w:val="o"/>
      <w:lvlJc w:val="left"/>
      <w:pPr>
        <w:ind w:left="3600" w:hanging="360"/>
      </w:pPr>
      <w:rPr>
        <w:rFonts w:hint="default" w:ascii="Courier New" w:hAnsi="Courier New"/>
      </w:rPr>
    </w:lvl>
    <w:lvl w:ilvl="5" w:tplc="EA94F466">
      <w:start w:val="1"/>
      <w:numFmt w:val="bullet"/>
      <w:lvlText w:val=""/>
      <w:lvlJc w:val="left"/>
      <w:pPr>
        <w:ind w:left="4320" w:hanging="360"/>
      </w:pPr>
      <w:rPr>
        <w:rFonts w:hint="default" w:ascii="Wingdings" w:hAnsi="Wingdings"/>
      </w:rPr>
    </w:lvl>
    <w:lvl w:ilvl="6" w:tplc="93968300">
      <w:start w:val="1"/>
      <w:numFmt w:val="bullet"/>
      <w:lvlText w:val=""/>
      <w:lvlJc w:val="left"/>
      <w:pPr>
        <w:ind w:left="5040" w:hanging="360"/>
      </w:pPr>
      <w:rPr>
        <w:rFonts w:hint="default" w:ascii="Symbol" w:hAnsi="Symbol"/>
      </w:rPr>
    </w:lvl>
    <w:lvl w:ilvl="7" w:tplc="1206AC52">
      <w:start w:val="1"/>
      <w:numFmt w:val="bullet"/>
      <w:lvlText w:val="o"/>
      <w:lvlJc w:val="left"/>
      <w:pPr>
        <w:ind w:left="5760" w:hanging="360"/>
      </w:pPr>
      <w:rPr>
        <w:rFonts w:hint="default" w:ascii="Courier New" w:hAnsi="Courier New"/>
      </w:rPr>
    </w:lvl>
    <w:lvl w:ilvl="8" w:tplc="6516709E">
      <w:start w:val="1"/>
      <w:numFmt w:val="bullet"/>
      <w:lvlText w:val=""/>
      <w:lvlJc w:val="left"/>
      <w:pPr>
        <w:ind w:left="6480" w:hanging="360"/>
      </w:pPr>
      <w:rPr>
        <w:rFonts w:hint="default" w:ascii="Wingdings" w:hAnsi="Wingdings"/>
      </w:rPr>
    </w:lvl>
  </w:abstractNum>
  <w:abstractNum w:abstractNumId="28" w15:restartNumberingAfterBreak="0">
    <w:nsid w:val="4FA77C79"/>
    <w:multiLevelType w:val="multilevel"/>
    <w:tmpl w:val="DD6622A8"/>
    <w:lvl w:ilvl="0">
      <w:numFmt w:val="bullet"/>
      <w:lvlText w:val="-"/>
      <w:lvlJc w:val="left"/>
      <w:pPr>
        <w:ind w:left="1004" w:hanging="360"/>
      </w:pPr>
      <w:rPr>
        <w:rFonts w:hint="default" w:ascii="Times New Roman" w:hAnsi="Times New Roman" w:cs="Times New Roman" w:eastAsiaTheme="minorHAnsi"/>
        <w:sz w:val="22"/>
        <w:szCs w:val="16"/>
      </w:rPr>
    </w:lvl>
    <w:lvl w:ilvl="1">
      <w:start w:val="1"/>
      <w:numFmt w:val="bullet"/>
      <w:lvlText w:val="o"/>
      <w:lvlJc w:val="left"/>
      <w:pPr>
        <w:ind w:left="1724" w:hanging="360"/>
      </w:pPr>
      <w:rPr>
        <w:rFonts w:ascii="Courier New" w:hAnsi="Courier New" w:eastAsia="Courier New" w:cs="Courier New"/>
      </w:rPr>
    </w:lvl>
    <w:lvl w:ilvl="2">
      <w:start w:val="1"/>
      <w:numFmt w:val="bullet"/>
      <w:lvlText w:val="▪"/>
      <w:lvlJc w:val="left"/>
      <w:pPr>
        <w:ind w:left="2444" w:hanging="360"/>
      </w:pPr>
      <w:rPr>
        <w:rFonts w:ascii="Noto Sans Symbols" w:hAnsi="Noto Sans Symbols" w:eastAsia="Noto Sans Symbols" w:cs="Noto Sans Symbols"/>
      </w:rPr>
    </w:lvl>
    <w:lvl w:ilvl="3">
      <w:start w:val="1"/>
      <w:numFmt w:val="bullet"/>
      <w:lvlText w:val="●"/>
      <w:lvlJc w:val="left"/>
      <w:pPr>
        <w:ind w:left="3164" w:hanging="360"/>
      </w:pPr>
      <w:rPr>
        <w:rFonts w:ascii="Noto Sans Symbols" w:hAnsi="Noto Sans Symbols" w:eastAsia="Noto Sans Symbols" w:cs="Noto Sans Symbols"/>
      </w:rPr>
    </w:lvl>
    <w:lvl w:ilvl="4">
      <w:start w:val="1"/>
      <w:numFmt w:val="bullet"/>
      <w:lvlText w:val="o"/>
      <w:lvlJc w:val="left"/>
      <w:pPr>
        <w:ind w:left="3884" w:hanging="360"/>
      </w:pPr>
      <w:rPr>
        <w:rFonts w:ascii="Courier New" w:hAnsi="Courier New" w:eastAsia="Courier New" w:cs="Courier New"/>
      </w:rPr>
    </w:lvl>
    <w:lvl w:ilvl="5">
      <w:start w:val="1"/>
      <w:numFmt w:val="bullet"/>
      <w:lvlText w:val="▪"/>
      <w:lvlJc w:val="left"/>
      <w:pPr>
        <w:ind w:left="4604" w:hanging="360"/>
      </w:pPr>
      <w:rPr>
        <w:rFonts w:ascii="Noto Sans Symbols" w:hAnsi="Noto Sans Symbols" w:eastAsia="Noto Sans Symbols" w:cs="Noto Sans Symbols"/>
      </w:rPr>
    </w:lvl>
    <w:lvl w:ilvl="6">
      <w:start w:val="1"/>
      <w:numFmt w:val="bullet"/>
      <w:lvlText w:val="●"/>
      <w:lvlJc w:val="left"/>
      <w:pPr>
        <w:ind w:left="5324" w:hanging="360"/>
      </w:pPr>
      <w:rPr>
        <w:rFonts w:ascii="Noto Sans Symbols" w:hAnsi="Noto Sans Symbols" w:eastAsia="Noto Sans Symbols" w:cs="Noto Sans Symbols"/>
      </w:rPr>
    </w:lvl>
    <w:lvl w:ilvl="7">
      <w:start w:val="1"/>
      <w:numFmt w:val="bullet"/>
      <w:lvlText w:val="o"/>
      <w:lvlJc w:val="left"/>
      <w:pPr>
        <w:ind w:left="6044" w:hanging="360"/>
      </w:pPr>
      <w:rPr>
        <w:rFonts w:ascii="Courier New" w:hAnsi="Courier New" w:eastAsia="Courier New" w:cs="Courier New"/>
      </w:rPr>
    </w:lvl>
    <w:lvl w:ilvl="8">
      <w:start w:val="1"/>
      <w:numFmt w:val="bullet"/>
      <w:lvlText w:val="▪"/>
      <w:lvlJc w:val="left"/>
      <w:pPr>
        <w:ind w:left="6764" w:hanging="360"/>
      </w:pPr>
      <w:rPr>
        <w:rFonts w:ascii="Noto Sans Symbols" w:hAnsi="Noto Sans Symbols" w:eastAsia="Noto Sans Symbols" w:cs="Noto Sans Symbols"/>
      </w:rPr>
    </w:lvl>
  </w:abstractNum>
  <w:abstractNum w:abstractNumId="29" w15:restartNumberingAfterBreak="0">
    <w:nsid w:val="505D33F2"/>
    <w:multiLevelType w:val="multilevel"/>
    <w:tmpl w:val="FBE0835A"/>
    <w:lvl w:ilvl="0">
      <w:start w:val="2"/>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3261E72"/>
    <w:multiLevelType w:val="hybridMultilevel"/>
    <w:tmpl w:val="85F8DDE8"/>
    <w:lvl w:ilvl="0" w:tplc="04090001">
      <w:start w:val="1"/>
      <w:numFmt w:val="bullet"/>
      <w:lvlText w:val=""/>
      <w:lvlJc w:val="left"/>
      <w:pPr>
        <w:ind w:left="1004" w:hanging="360"/>
      </w:pPr>
      <w:rPr>
        <w:rFonts w:hint="default" w:ascii="Symbol" w:hAnsi="Symbol"/>
      </w:rPr>
    </w:lvl>
    <w:lvl w:ilvl="1" w:tplc="04090003" w:tentative="1">
      <w:start w:val="1"/>
      <w:numFmt w:val="bullet"/>
      <w:lvlText w:val="o"/>
      <w:lvlJc w:val="left"/>
      <w:pPr>
        <w:ind w:left="1724" w:hanging="360"/>
      </w:pPr>
      <w:rPr>
        <w:rFonts w:hint="default" w:ascii="Courier New" w:hAnsi="Courier New" w:cs="Courier New"/>
      </w:rPr>
    </w:lvl>
    <w:lvl w:ilvl="2" w:tplc="04090005" w:tentative="1">
      <w:start w:val="1"/>
      <w:numFmt w:val="bullet"/>
      <w:lvlText w:val=""/>
      <w:lvlJc w:val="left"/>
      <w:pPr>
        <w:ind w:left="2444" w:hanging="360"/>
      </w:pPr>
      <w:rPr>
        <w:rFonts w:hint="default" w:ascii="Wingdings" w:hAnsi="Wingdings"/>
      </w:rPr>
    </w:lvl>
    <w:lvl w:ilvl="3" w:tplc="04090001" w:tentative="1">
      <w:start w:val="1"/>
      <w:numFmt w:val="bullet"/>
      <w:lvlText w:val=""/>
      <w:lvlJc w:val="left"/>
      <w:pPr>
        <w:ind w:left="3164" w:hanging="360"/>
      </w:pPr>
      <w:rPr>
        <w:rFonts w:hint="default" w:ascii="Symbol" w:hAnsi="Symbol"/>
      </w:rPr>
    </w:lvl>
    <w:lvl w:ilvl="4" w:tplc="04090003" w:tentative="1">
      <w:start w:val="1"/>
      <w:numFmt w:val="bullet"/>
      <w:lvlText w:val="o"/>
      <w:lvlJc w:val="left"/>
      <w:pPr>
        <w:ind w:left="3884" w:hanging="360"/>
      </w:pPr>
      <w:rPr>
        <w:rFonts w:hint="default" w:ascii="Courier New" w:hAnsi="Courier New" w:cs="Courier New"/>
      </w:rPr>
    </w:lvl>
    <w:lvl w:ilvl="5" w:tplc="04090005" w:tentative="1">
      <w:start w:val="1"/>
      <w:numFmt w:val="bullet"/>
      <w:lvlText w:val=""/>
      <w:lvlJc w:val="left"/>
      <w:pPr>
        <w:ind w:left="4604" w:hanging="360"/>
      </w:pPr>
      <w:rPr>
        <w:rFonts w:hint="default" w:ascii="Wingdings" w:hAnsi="Wingdings"/>
      </w:rPr>
    </w:lvl>
    <w:lvl w:ilvl="6" w:tplc="04090001" w:tentative="1">
      <w:start w:val="1"/>
      <w:numFmt w:val="bullet"/>
      <w:lvlText w:val=""/>
      <w:lvlJc w:val="left"/>
      <w:pPr>
        <w:ind w:left="5324" w:hanging="360"/>
      </w:pPr>
      <w:rPr>
        <w:rFonts w:hint="default" w:ascii="Symbol" w:hAnsi="Symbol"/>
      </w:rPr>
    </w:lvl>
    <w:lvl w:ilvl="7" w:tplc="04090003" w:tentative="1">
      <w:start w:val="1"/>
      <w:numFmt w:val="bullet"/>
      <w:lvlText w:val="o"/>
      <w:lvlJc w:val="left"/>
      <w:pPr>
        <w:ind w:left="6044" w:hanging="360"/>
      </w:pPr>
      <w:rPr>
        <w:rFonts w:hint="default" w:ascii="Courier New" w:hAnsi="Courier New" w:cs="Courier New"/>
      </w:rPr>
    </w:lvl>
    <w:lvl w:ilvl="8" w:tplc="04090005" w:tentative="1">
      <w:start w:val="1"/>
      <w:numFmt w:val="bullet"/>
      <w:lvlText w:val=""/>
      <w:lvlJc w:val="left"/>
      <w:pPr>
        <w:ind w:left="6764" w:hanging="360"/>
      </w:pPr>
      <w:rPr>
        <w:rFonts w:hint="default" w:ascii="Wingdings" w:hAnsi="Wingdings"/>
      </w:rPr>
    </w:lvl>
  </w:abstractNum>
  <w:abstractNum w:abstractNumId="31" w15:restartNumberingAfterBreak="0">
    <w:nsid w:val="59BB1222"/>
    <w:multiLevelType w:val="hybridMultilevel"/>
    <w:tmpl w:val="FC9E0624"/>
    <w:lvl w:ilvl="0" w:tplc="5FFA90F2">
      <w:start w:val="1"/>
      <w:numFmt w:val="decimal"/>
      <w:lvlText w:val="%1."/>
      <w:lvlJc w:val="left"/>
      <w:pPr>
        <w:ind w:left="471" w:hanging="35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BC73C23"/>
    <w:multiLevelType w:val="multilevel"/>
    <w:tmpl w:val="9582098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33" w15:restartNumberingAfterBreak="0">
    <w:nsid w:val="6187F00D"/>
    <w:multiLevelType w:val="multilevel"/>
    <w:tmpl w:val="FFFFFFFF"/>
    <w:lvl w:ilvl="0">
      <w:start w:val="4"/>
      <w:numFmt w:val="lowerLetter"/>
      <w:lvlText w:val="%1)"/>
      <w:lvlJc w:val="left"/>
      <w:pPr>
        <w:ind w:left="144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63E111BB"/>
    <w:multiLevelType w:val="hybridMultilevel"/>
    <w:tmpl w:val="FFFFFFFF"/>
    <w:lvl w:ilvl="0" w:tplc="C20CE03E">
      <w:start w:val="1"/>
      <w:numFmt w:val="bullet"/>
      <w:lvlText w:val=""/>
      <w:lvlJc w:val="left"/>
      <w:pPr>
        <w:ind w:left="1080" w:hanging="360"/>
      </w:pPr>
    </w:lvl>
    <w:lvl w:ilvl="1" w:tplc="4E02119A">
      <w:start w:val="1"/>
      <w:numFmt w:val="lowerLetter"/>
      <w:lvlText w:val="%2."/>
      <w:lvlJc w:val="left"/>
      <w:pPr>
        <w:ind w:left="1800" w:hanging="360"/>
      </w:pPr>
    </w:lvl>
    <w:lvl w:ilvl="2" w:tplc="8E20D3FE">
      <w:start w:val="1"/>
      <w:numFmt w:val="lowerRoman"/>
      <w:lvlText w:val="%3."/>
      <w:lvlJc w:val="right"/>
      <w:pPr>
        <w:ind w:left="2520" w:hanging="180"/>
      </w:pPr>
    </w:lvl>
    <w:lvl w:ilvl="3" w:tplc="76D69484">
      <w:start w:val="1"/>
      <w:numFmt w:val="decimal"/>
      <w:lvlText w:val="%4."/>
      <w:lvlJc w:val="left"/>
      <w:pPr>
        <w:ind w:left="3240" w:hanging="360"/>
      </w:pPr>
    </w:lvl>
    <w:lvl w:ilvl="4" w:tplc="174287FC">
      <w:start w:val="1"/>
      <w:numFmt w:val="lowerLetter"/>
      <w:lvlText w:val="%5."/>
      <w:lvlJc w:val="left"/>
      <w:pPr>
        <w:ind w:left="3960" w:hanging="360"/>
      </w:pPr>
    </w:lvl>
    <w:lvl w:ilvl="5" w:tplc="599E6222">
      <w:start w:val="1"/>
      <w:numFmt w:val="lowerRoman"/>
      <w:lvlText w:val="%6."/>
      <w:lvlJc w:val="right"/>
      <w:pPr>
        <w:ind w:left="4680" w:hanging="180"/>
      </w:pPr>
    </w:lvl>
    <w:lvl w:ilvl="6" w:tplc="3EDA8164">
      <w:start w:val="1"/>
      <w:numFmt w:val="decimal"/>
      <w:lvlText w:val="%7."/>
      <w:lvlJc w:val="left"/>
      <w:pPr>
        <w:ind w:left="5400" w:hanging="360"/>
      </w:pPr>
    </w:lvl>
    <w:lvl w:ilvl="7" w:tplc="786C313E">
      <w:start w:val="1"/>
      <w:numFmt w:val="lowerLetter"/>
      <w:lvlText w:val="%8."/>
      <w:lvlJc w:val="left"/>
      <w:pPr>
        <w:ind w:left="6120" w:hanging="360"/>
      </w:pPr>
    </w:lvl>
    <w:lvl w:ilvl="8" w:tplc="80F48F42">
      <w:start w:val="1"/>
      <w:numFmt w:val="lowerRoman"/>
      <w:lvlText w:val="%9."/>
      <w:lvlJc w:val="right"/>
      <w:pPr>
        <w:ind w:left="6840" w:hanging="180"/>
      </w:pPr>
    </w:lvl>
  </w:abstractNum>
  <w:abstractNum w:abstractNumId="35" w15:restartNumberingAfterBreak="0">
    <w:nsid w:val="648213B9"/>
    <w:multiLevelType w:val="multilevel"/>
    <w:tmpl w:val="EE025B4E"/>
    <w:lvl w:ilvl="0">
      <w:numFmt w:val="bullet"/>
      <w:lvlText w:val="-"/>
      <w:lvlJc w:val="left"/>
      <w:pPr>
        <w:ind w:left="720" w:hanging="360"/>
      </w:pPr>
      <w:rPr>
        <w:rFonts w:hint="default" w:ascii="Times New Roman" w:hAnsi="Times New Roman" w:cs="Times New Roman" w:eastAsiaTheme="minorHAnsi"/>
        <w:sz w:val="22"/>
        <w:szCs w:val="22"/>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pStyle w:val="Heading4"/>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36" w15:restartNumberingAfterBreak="0">
    <w:nsid w:val="64EAE5BE"/>
    <w:multiLevelType w:val="hybridMultilevel"/>
    <w:tmpl w:val="FFFFFFFF"/>
    <w:lvl w:ilvl="0" w:tplc="3A821E18">
      <w:start w:val="3"/>
      <w:numFmt w:val="lowerLetter"/>
      <w:lvlText w:val="%1."/>
      <w:lvlJc w:val="left"/>
      <w:pPr>
        <w:ind w:left="1440" w:hanging="360"/>
      </w:pPr>
    </w:lvl>
    <w:lvl w:ilvl="1" w:tplc="E8E2CBAC">
      <w:start w:val="1"/>
      <w:numFmt w:val="lowerLetter"/>
      <w:lvlText w:val="%2."/>
      <w:lvlJc w:val="left"/>
      <w:pPr>
        <w:ind w:left="1440" w:hanging="360"/>
      </w:pPr>
    </w:lvl>
    <w:lvl w:ilvl="2" w:tplc="FAAE6D30">
      <w:start w:val="1"/>
      <w:numFmt w:val="lowerRoman"/>
      <w:lvlText w:val="%3."/>
      <w:lvlJc w:val="right"/>
      <w:pPr>
        <w:ind w:left="2160" w:hanging="180"/>
      </w:pPr>
    </w:lvl>
    <w:lvl w:ilvl="3" w:tplc="57720190">
      <w:start w:val="1"/>
      <w:numFmt w:val="decimal"/>
      <w:lvlText w:val="%4."/>
      <w:lvlJc w:val="left"/>
      <w:pPr>
        <w:ind w:left="2880" w:hanging="360"/>
      </w:pPr>
    </w:lvl>
    <w:lvl w:ilvl="4" w:tplc="29E81BAE">
      <w:start w:val="1"/>
      <w:numFmt w:val="lowerLetter"/>
      <w:lvlText w:val="%5."/>
      <w:lvlJc w:val="left"/>
      <w:pPr>
        <w:ind w:left="3600" w:hanging="360"/>
      </w:pPr>
    </w:lvl>
    <w:lvl w:ilvl="5" w:tplc="38104746">
      <w:start w:val="1"/>
      <w:numFmt w:val="lowerRoman"/>
      <w:lvlText w:val="%6."/>
      <w:lvlJc w:val="right"/>
      <w:pPr>
        <w:ind w:left="4320" w:hanging="180"/>
      </w:pPr>
    </w:lvl>
    <w:lvl w:ilvl="6" w:tplc="D34E024C">
      <w:start w:val="1"/>
      <w:numFmt w:val="decimal"/>
      <w:lvlText w:val="%7."/>
      <w:lvlJc w:val="left"/>
      <w:pPr>
        <w:ind w:left="5040" w:hanging="360"/>
      </w:pPr>
    </w:lvl>
    <w:lvl w:ilvl="7" w:tplc="68866A8C">
      <w:start w:val="1"/>
      <w:numFmt w:val="lowerLetter"/>
      <w:lvlText w:val="%8."/>
      <w:lvlJc w:val="left"/>
      <w:pPr>
        <w:ind w:left="5760" w:hanging="360"/>
      </w:pPr>
    </w:lvl>
    <w:lvl w:ilvl="8" w:tplc="D6668C1C">
      <w:start w:val="1"/>
      <w:numFmt w:val="lowerRoman"/>
      <w:lvlText w:val="%9."/>
      <w:lvlJc w:val="right"/>
      <w:pPr>
        <w:ind w:left="6480" w:hanging="180"/>
      </w:pPr>
    </w:lvl>
  </w:abstractNum>
  <w:abstractNum w:abstractNumId="37" w15:restartNumberingAfterBreak="0">
    <w:nsid w:val="6CE85C12"/>
    <w:multiLevelType w:val="hybridMultilevel"/>
    <w:tmpl w:val="AE28C260"/>
    <w:lvl w:ilvl="0" w:tplc="3FCCD430">
      <w:start w:val="1"/>
      <w:numFmt w:val="decimal"/>
      <w:lvlText w:val="%1."/>
      <w:lvlJc w:val="left"/>
      <w:pPr>
        <w:ind w:left="47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B63365"/>
    <w:multiLevelType w:val="multilevel"/>
    <w:tmpl w:val="FFFFFFFF"/>
    <w:lvl w:ilvl="0">
      <w:start w:val="4"/>
      <w:numFmt w:val="lowerLetter"/>
      <w:lvlText w:val="%1)"/>
      <w:lvlJc w:val="left"/>
      <w:pPr>
        <w:ind w:left="144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2A90F3D"/>
    <w:multiLevelType w:val="multilevel"/>
    <w:tmpl w:val="A664C7A0"/>
    <w:lvl w:ilvl="0">
      <w:numFmt w:val="bullet"/>
      <w:lvlText w:val="-"/>
      <w:lvlJc w:val="left"/>
      <w:pPr>
        <w:ind w:left="1004" w:hanging="360"/>
      </w:pPr>
      <w:rPr>
        <w:rFonts w:hint="default" w:ascii="Times New Roman" w:hAnsi="Times New Roman" w:cs="Times New Roman" w:eastAsiaTheme="minorHAnsi"/>
        <w:sz w:val="22"/>
        <w:szCs w:val="16"/>
      </w:rPr>
    </w:lvl>
    <w:lvl w:ilvl="1">
      <w:start w:val="1"/>
      <w:numFmt w:val="bullet"/>
      <w:lvlText w:val="o"/>
      <w:lvlJc w:val="left"/>
      <w:pPr>
        <w:ind w:left="1724" w:hanging="360"/>
      </w:pPr>
      <w:rPr>
        <w:rFonts w:ascii="Courier New" w:hAnsi="Courier New" w:eastAsia="Courier New" w:cs="Courier New"/>
      </w:rPr>
    </w:lvl>
    <w:lvl w:ilvl="2">
      <w:start w:val="1"/>
      <w:numFmt w:val="bullet"/>
      <w:lvlText w:val="▪"/>
      <w:lvlJc w:val="left"/>
      <w:pPr>
        <w:ind w:left="2444" w:hanging="360"/>
      </w:pPr>
      <w:rPr>
        <w:rFonts w:ascii="Noto Sans Symbols" w:hAnsi="Noto Sans Symbols" w:eastAsia="Noto Sans Symbols" w:cs="Noto Sans Symbols"/>
      </w:rPr>
    </w:lvl>
    <w:lvl w:ilvl="3">
      <w:start w:val="1"/>
      <w:numFmt w:val="bullet"/>
      <w:lvlText w:val="●"/>
      <w:lvlJc w:val="left"/>
      <w:pPr>
        <w:ind w:left="3164" w:hanging="360"/>
      </w:pPr>
      <w:rPr>
        <w:rFonts w:ascii="Noto Sans Symbols" w:hAnsi="Noto Sans Symbols" w:eastAsia="Noto Sans Symbols" w:cs="Noto Sans Symbols"/>
      </w:rPr>
    </w:lvl>
    <w:lvl w:ilvl="4">
      <w:start w:val="1"/>
      <w:numFmt w:val="bullet"/>
      <w:lvlText w:val="o"/>
      <w:lvlJc w:val="left"/>
      <w:pPr>
        <w:ind w:left="3884" w:hanging="360"/>
      </w:pPr>
      <w:rPr>
        <w:rFonts w:ascii="Courier New" w:hAnsi="Courier New" w:eastAsia="Courier New" w:cs="Courier New"/>
      </w:rPr>
    </w:lvl>
    <w:lvl w:ilvl="5">
      <w:start w:val="1"/>
      <w:numFmt w:val="bullet"/>
      <w:lvlText w:val="▪"/>
      <w:lvlJc w:val="left"/>
      <w:pPr>
        <w:ind w:left="4604" w:hanging="360"/>
      </w:pPr>
      <w:rPr>
        <w:rFonts w:ascii="Noto Sans Symbols" w:hAnsi="Noto Sans Symbols" w:eastAsia="Noto Sans Symbols" w:cs="Noto Sans Symbols"/>
      </w:rPr>
    </w:lvl>
    <w:lvl w:ilvl="6">
      <w:start w:val="1"/>
      <w:numFmt w:val="bullet"/>
      <w:lvlText w:val="●"/>
      <w:lvlJc w:val="left"/>
      <w:pPr>
        <w:ind w:left="5324" w:hanging="360"/>
      </w:pPr>
      <w:rPr>
        <w:rFonts w:ascii="Noto Sans Symbols" w:hAnsi="Noto Sans Symbols" w:eastAsia="Noto Sans Symbols" w:cs="Noto Sans Symbols"/>
      </w:rPr>
    </w:lvl>
    <w:lvl w:ilvl="7">
      <w:start w:val="1"/>
      <w:numFmt w:val="bullet"/>
      <w:lvlText w:val="o"/>
      <w:lvlJc w:val="left"/>
      <w:pPr>
        <w:ind w:left="6044" w:hanging="360"/>
      </w:pPr>
      <w:rPr>
        <w:rFonts w:ascii="Courier New" w:hAnsi="Courier New" w:eastAsia="Courier New" w:cs="Courier New"/>
      </w:rPr>
    </w:lvl>
    <w:lvl w:ilvl="8">
      <w:start w:val="1"/>
      <w:numFmt w:val="bullet"/>
      <w:lvlText w:val="▪"/>
      <w:lvlJc w:val="left"/>
      <w:pPr>
        <w:ind w:left="6764" w:hanging="360"/>
      </w:pPr>
      <w:rPr>
        <w:rFonts w:ascii="Noto Sans Symbols" w:hAnsi="Noto Sans Symbols" w:eastAsia="Noto Sans Symbols" w:cs="Noto Sans Symbols"/>
      </w:rPr>
    </w:lvl>
  </w:abstractNum>
  <w:abstractNum w:abstractNumId="40" w15:restartNumberingAfterBreak="0">
    <w:nsid w:val="75F641BB"/>
    <w:multiLevelType w:val="multilevel"/>
    <w:tmpl w:val="E3421A5E"/>
    <w:lvl w:ilvl="0">
      <w:start w:val="1"/>
      <w:numFmt w:val="decimal"/>
      <w:lvlText w:val="CHƯƠNG %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lowerLetter"/>
      <w:lvlText w:val="%5)"/>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41" w15:restartNumberingAfterBreak="0">
    <w:nsid w:val="76B139D9"/>
    <w:multiLevelType w:val="hybridMultilevel"/>
    <w:tmpl w:val="11CAF4AC"/>
    <w:lvl w:ilvl="0" w:tplc="021E798C">
      <w:start w:val="1"/>
      <w:numFmt w:val="bullet"/>
      <w:lvlText w:val=""/>
      <w:lvlJc w:val="left"/>
      <w:pPr>
        <w:tabs>
          <w:tab w:val="num" w:pos="720"/>
        </w:tabs>
        <w:ind w:left="720" w:hanging="360"/>
      </w:pPr>
      <w:rPr>
        <w:rFonts w:hint="default" w:ascii="Wingdings" w:hAnsi="Wingdings"/>
      </w:rPr>
    </w:lvl>
    <w:lvl w:ilvl="1" w:tplc="635A144A" w:tentative="1">
      <w:start w:val="1"/>
      <w:numFmt w:val="bullet"/>
      <w:lvlText w:val=""/>
      <w:lvlJc w:val="left"/>
      <w:pPr>
        <w:tabs>
          <w:tab w:val="num" w:pos="1440"/>
        </w:tabs>
        <w:ind w:left="1440" w:hanging="360"/>
      </w:pPr>
      <w:rPr>
        <w:rFonts w:hint="default" w:ascii="Wingdings" w:hAnsi="Wingdings"/>
      </w:rPr>
    </w:lvl>
    <w:lvl w:ilvl="2" w:tplc="A560D5B0" w:tentative="1">
      <w:start w:val="1"/>
      <w:numFmt w:val="bullet"/>
      <w:lvlText w:val=""/>
      <w:lvlJc w:val="left"/>
      <w:pPr>
        <w:tabs>
          <w:tab w:val="num" w:pos="2160"/>
        </w:tabs>
        <w:ind w:left="2160" w:hanging="360"/>
      </w:pPr>
      <w:rPr>
        <w:rFonts w:hint="default" w:ascii="Wingdings" w:hAnsi="Wingdings"/>
      </w:rPr>
    </w:lvl>
    <w:lvl w:ilvl="3" w:tplc="4880C8CC" w:tentative="1">
      <w:start w:val="1"/>
      <w:numFmt w:val="bullet"/>
      <w:lvlText w:val=""/>
      <w:lvlJc w:val="left"/>
      <w:pPr>
        <w:tabs>
          <w:tab w:val="num" w:pos="2880"/>
        </w:tabs>
        <w:ind w:left="2880" w:hanging="360"/>
      </w:pPr>
      <w:rPr>
        <w:rFonts w:hint="default" w:ascii="Wingdings" w:hAnsi="Wingdings"/>
      </w:rPr>
    </w:lvl>
    <w:lvl w:ilvl="4" w:tplc="C1347DA6" w:tentative="1">
      <w:start w:val="1"/>
      <w:numFmt w:val="bullet"/>
      <w:lvlText w:val=""/>
      <w:lvlJc w:val="left"/>
      <w:pPr>
        <w:tabs>
          <w:tab w:val="num" w:pos="3600"/>
        </w:tabs>
        <w:ind w:left="3600" w:hanging="360"/>
      </w:pPr>
      <w:rPr>
        <w:rFonts w:hint="default" w:ascii="Wingdings" w:hAnsi="Wingdings"/>
      </w:rPr>
    </w:lvl>
    <w:lvl w:ilvl="5" w:tplc="C7B60C3C" w:tentative="1">
      <w:start w:val="1"/>
      <w:numFmt w:val="bullet"/>
      <w:lvlText w:val=""/>
      <w:lvlJc w:val="left"/>
      <w:pPr>
        <w:tabs>
          <w:tab w:val="num" w:pos="4320"/>
        </w:tabs>
        <w:ind w:left="4320" w:hanging="360"/>
      </w:pPr>
      <w:rPr>
        <w:rFonts w:hint="default" w:ascii="Wingdings" w:hAnsi="Wingdings"/>
      </w:rPr>
    </w:lvl>
    <w:lvl w:ilvl="6" w:tplc="BDD29B72" w:tentative="1">
      <w:start w:val="1"/>
      <w:numFmt w:val="bullet"/>
      <w:lvlText w:val=""/>
      <w:lvlJc w:val="left"/>
      <w:pPr>
        <w:tabs>
          <w:tab w:val="num" w:pos="5040"/>
        </w:tabs>
        <w:ind w:left="5040" w:hanging="360"/>
      </w:pPr>
      <w:rPr>
        <w:rFonts w:hint="default" w:ascii="Wingdings" w:hAnsi="Wingdings"/>
      </w:rPr>
    </w:lvl>
    <w:lvl w:ilvl="7" w:tplc="EB8E347E" w:tentative="1">
      <w:start w:val="1"/>
      <w:numFmt w:val="bullet"/>
      <w:lvlText w:val=""/>
      <w:lvlJc w:val="left"/>
      <w:pPr>
        <w:tabs>
          <w:tab w:val="num" w:pos="5760"/>
        </w:tabs>
        <w:ind w:left="5760" w:hanging="360"/>
      </w:pPr>
      <w:rPr>
        <w:rFonts w:hint="default" w:ascii="Wingdings" w:hAnsi="Wingdings"/>
      </w:rPr>
    </w:lvl>
    <w:lvl w:ilvl="8" w:tplc="499A012A" w:tentative="1">
      <w:start w:val="1"/>
      <w:numFmt w:val="bullet"/>
      <w:lvlText w:val=""/>
      <w:lvlJc w:val="left"/>
      <w:pPr>
        <w:tabs>
          <w:tab w:val="num" w:pos="6480"/>
        </w:tabs>
        <w:ind w:left="6480" w:hanging="360"/>
      </w:pPr>
      <w:rPr>
        <w:rFonts w:hint="default" w:ascii="Wingdings" w:hAnsi="Wingdings"/>
      </w:rPr>
    </w:lvl>
  </w:abstractNum>
  <w:abstractNum w:abstractNumId="42" w15:restartNumberingAfterBreak="0">
    <w:nsid w:val="7BCE6428"/>
    <w:multiLevelType w:val="multilevel"/>
    <w:tmpl w:val="6CCC5D9A"/>
    <w:lvl w:ilvl="0">
      <w:numFmt w:val="bullet"/>
      <w:lvlText w:val="-"/>
      <w:lvlJc w:val="left"/>
      <w:pPr>
        <w:ind w:left="720" w:hanging="360"/>
      </w:pPr>
      <w:rPr>
        <w:rFonts w:hint="default" w:ascii="Times New Roman" w:hAnsi="Times New Roman" w:cs="Times New Roman" w:eastAsiaTheme="minorHAnsi"/>
        <w:sz w:val="22"/>
        <w:szCs w:val="22"/>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num w:numId="1" w16cid:durableId="261186517">
    <w:abstractNumId w:val="4"/>
  </w:num>
  <w:num w:numId="2" w16cid:durableId="877667063">
    <w:abstractNumId w:val="42"/>
  </w:num>
  <w:num w:numId="3" w16cid:durableId="455755755">
    <w:abstractNumId w:val="40"/>
  </w:num>
  <w:num w:numId="4" w16cid:durableId="1547718178">
    <w:abstractNumId w:val="35"/>
  </w:num>
  <w:num w:numId="5" w16cid:durableId="959799436">
    <w:abstractNumId w:val="39"/>
  </w:num>
  <w:num w:numId="6" w16cid:durableId="713240021">
    <w:abstractNumId w:val="28"/>
  </w:num>
  <w:num w:numId="7" w16cid:durableId="1762264449">
    <w:abstractNumId w:val="17"/>
  </w:num>
  <w:num w:numId="8" w16cid:durableId="351418642">
    <w:abstractNumId w:val="3"/>
  </w:num>
  <w:num w:numId="9" w16cid:durableId="833959048">
    <w:abstractNumId w:val="2"/>
  </w:num>
  <w:num w:numId="10" w16cid:durableId="131871634">
    <w:abstractNumId w:val="16"/>
  </w:num>
  <w:num w:numId="11" w16cid:durableId="1039551850">
    <w:abstractNumId w:val="5"/>
  </w:num>
  <w:num w:numId="12" w16cid:durableId="502087388">
    <w:abstractNumId w:val="11"/>
  </w:num>
  <w:num w:numId="13" w16cid:durableId="563226933">
    <w:abstractNumId w:val="31"/>
  </w:num>
  <w:num w:numId="14" w16cid:durableId="205610086">
    <w:abstractNumId w:val="23"/>
  </w:num>
  <w:num w:numId="15" w16cid:durableId="395394479">
    <w:abstractNumId w:val="37"/>
  </w:num>
  <w:num w:numId="16" w16cid:durableId="239565331">
    <w:abstractNumId w:val="22"/>
  </w:num>
  <w:num w:numId="17" w16cid:durableId="939803360">
    <w:abstractNumId w:val="13"/>
  </w:num>
  <w:num w:numId="18" w16cid:durableId="15621773">
    <w:abstractNumId w:val="0"/>
  </w:num>
  <w:num w:numId="19" w16cid:durableId="1803426845">
    <w:abstractNumId w:val="20"/>
  </w:num>
  <w:num w:numId="20" w16cid:durableId="1832406932">
    <w:abstractNumId w:val="7"/>
  </w:num>
  <w:num w:numId="21" w16cid:durableId="1016268333">
    <w:abstractNumId w:val="9"/>
  </w:num>
  <w:num w:numId="22" w16cid:durableId="94180719">
    <w:abstractNumId w:val="38"/>
  </w:num>
  <w:num w:numId="23" w16cid:durableId="1820226639">
    <w:abstractNumId w:val="26"/>
  </w:num>
  <w:num w:numId="24" w16cid:durableId="1049887086">
    <w:abstractNumId w:val="19"/>
  </w:num>
  <w:num w:numId="25" w16cid:durableId="270552758">
    <w:abstractNumId w:val="34"/>
  </w:num>
  <w:num w:numId="26" w16cid:durableId="460852499">
    <w:abstractNumId w:val="33"/>
  </w:num>
  <w:num w:numId="27" w16cid:durableId="1844272182">
    <w:abstractNumId w:val="29"/>
  </w:num>
  <w:num w:numId="28" w16cid:durableId="1439835140">
    <w:abstractNumId w:val="15"/>
  </w:num>
  <w:num w:numId="29" w16cid:durableId="1949968787">
    <w:abstractNumId w:val="14"/>
  </w:num>
  <w:num w:numId="30" w16cid:durableId="1338121010">
    <w:abstractNumId w:val="1"/>
  </w:num>
  <w:num w:numId="31" w16cid:durableId="1693799651">
    <w:abstractNumId w:val="12"/>
  </w:num>
  <w:num w:numId="32" w16cid:durableId="1841583979">
    <w:abstractNumId w:val="6"/>
  </w:num>
  <w:num w:numId="33" w16cid:durableId="102575706">
    <w:abstractNumId w:val="32"/>
  </w:num>
  <w:num w:numId="34" w16cid:durableId="1113862178">
    <w:abstractNumId w:val="10"/>
  </w:num>
  <w:num w:numId="35" w16cid:durableId="1265070556">
    <w:abstractNumId w:val="30"/>
  </w:num>
  <w:num w:numId="36" w16cid:durableId="1011877217">
    <w:abstractNumId w:val="24"/>
  </w:num>
  <w:num w:numId="37" w16cid:durableId="85733243">
    <w:abstractNumId w:val="36"/>
  </w:num>
  <w:num w:numId="38" w16cid:durableId="1000348963">
    <w:abstractNumId w:val="18"/>
  </w:num>
  <w:num w:numId="39" w16cid:durableId="1862163926">
    <w:abstractNumId w:val="8"/>
  </w:num>
  <w:num w:numId="40" w16cid:durableId="884490260">
    <w:abstractNumId w:val="21"/>
  </w:num>
  <w:num w:numId="41" w16cid:durableId="702511535">
    <w:abstractNumId w:val="27"/>
  </w:num>
  <w:num w:numId="42" w16cid:durableId="1739286257">
    <w:abstractNumId w:val="41"/>
  </w:num>
  <w:num w:numId="43" w16cid:durableId="167656868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trackRevisions w:val="fals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645C"/>
    <w:rsid w:val="000000B6"/>
    <w:rsid w:val="0000066F"/>
    <w:rsid w:val="00000A5B"/>
    <w:rsid w:val="00001775"/>
    <w:rsid w:val="00001C9C"/>
    <w:rsid w:val="0000282D"/>
    <w:rsid w:val="00002E03"/>
    <w:rsid w:val="000030A8"/>
    <w:rsid w:val="00003324"/>
    <w:rsid w:val="00003F89"/>
    <w:rsid w:val="00003FC4"/>
    <w:rsid w:val="0000497C"/>
    <w:rsid w:val="00004D37"/>
    <w:rsid w:val="00005DB2"/>
    <w:rsid w:val="0000645C"/>
    <w:rsid w:val="000068F8"/>
    <w:rsid w:val="00006A80"/>
    <w:rsid w:val="00006C86"/>
    <w:rsid w:val="00006F6A"/>
    <w:rsid w:val="00007D9F"/>
    <w:rsid w:val="00007FE4"/>
    <w:rsid w:val="000107D6"/>
    <w:rsid w:val="00010AF2"/>
    <w:rsid w:val="00010B09"/>
    <w:rsid w:val="00010B9B"/>
    <w:rsid w:val="00010D18"/>
    <w:rsid w:val="000118C8"/>
    <w:rsid w:val="00011A08"/>
    <w:rsid w:val="000120DE"/>
    <w:rsid w:val="00012506"/>
    <w:rsid w:val="000137B5"/>
    <w:rsid w:val="0001398B"/>
    <w:rsid w:val="00014840"/>
    <w:rsid w:val="00014A6F"/>
    <w:rsid w:val="00014E2E"/>
    <w:rsid w:val="00015AED"/>
    <w:rsid w:val="00016440"/>
    <w:rsid w:val="0001647E"/>
    <w:rsid w:val="00016CFF"/>
    <w:rsid w:val="00016F30"/>
    <w:rsid w:val="00020DB8"/>
    <w:rsid w:val="00021FF6"/>
    <w:rsid w:val="0002299C"/>
    <w:rsid w:val="000230A6"/>
    <w:rsid w:val="00023213"/>
    <w:rsid w:val="0002443B"/>
    <w:rsid w:val="000245CB"/>
    <w:rsid w:val="00024A59"/>
    <w:rsid w:val="00025AC0"/>
    <w:rsid w:val="00025D23"/>
    <w:rsid w:val="000267C8"/>
    <w:rsid w:val="00026981"/>
    <w:rsid w:val="00026F2A"/>
    <w:rsid w:val="0002772A"/>
    <w:rsid w:val="00027DBA"/>
    <w:rsid w:val="00030376"/>
    <w:rsid w:val="000306F0"/>
    <w:rsid w:val="00030859"/>
    <w:rsid w:val="00030C66"/>
    <w:rsid w:val="00031481"/>
    <w:rsid w:val="00031784"/>
    <w:rsid w:val="00033275"/>
    <w:rsid w:val="00033703"/>
    <w:rsid w:val="00034499"/>
    <w:rsid w:val="00034B04"/>
    <w:rsid w:val="000358C2"/>
    <w:rsid w:val="00036A01"/>
    <w:rsid w:val="00036EEB"/>
    <w:rsid w:val="00037326"/>
    <w:rsid w:val="000377B1"/>
    <w:rsid w:val="00040146"/>
    <w:rsid w:val="000401A7"/>
    <w:rsid w:val="000401FE"/>
    <w:rsid w:val="00040EA9"/>
    <w:rsid w:val="00041689"/>
    <w:rsid w:val="0004244A"/>
    <w:rsid w:val="000441B4"/>
    <w:rsid w:val="00045287"/>
    <w:rsid w:val="00045293"/>
    <w:rsid w:val="000453E1"/>
    <w:rsid w:val="0004567F"/>
    <w:rsid w:val="00046367"/>
    <w:rsid w:val="00046559"/>
    <w:rsid w:val="00046D7B"/>
    <w:rsid w:val="000471A3"/>
    <w:rsid w:val="0004727C"/>
    <w:rsid w:val="00047F79"/>
    <w:rsid w:val="00050FF2"/>
    <w:rsid w:val="0005176E"/>
    <w:rsid w:val="000518A3"/>
    <w:rsid w:val="0005207C"/>
    <w:rsid w:val="00052BCC"/>
    <w:rsid w:val="0005355F"/>
    <w:rsid w:val="00053F46"/>
    <w:rsid w:val="00054560"/>
    <w:rsid w:val="00054865"/>
    <w:rsid w:val="00054D29"/>
    <w:rsid w:val="000551C0"/>
    <w:rsid w:val="000559F8"/>
    <w:rsid w:val="00056CED"/>
    <w:rsid w:val="0005713B"/>
    <w:rsid w:val="00057355"/>
    <w:rsid w:val="00057625"/>
    <w:rsid w:val="00057C5B"/>
    <w:rsid w:val="00057D35"/>
    <w:rsid w:val="00057DB1"/>
    <w:rsid w:val="00060106"/>
    <w:rsid w:val="00060BA0"/>
    <w:rsid w:val="00060EEC"/>
    <w:rsid w:val="0006171C"/>
    <w:rsid w:val="00061CB5"/>
    <w:rsid w:val="00062727"/>
    <w:rsid w:val="00062C80"/>
    <w:rsid w:val="00063C55"/>
    <w:rsid w:val="00063FAD"/>
    <w:rsid w:val="00064041"/>
    <w:rsid w:val="0006413C"/>
    <w:rsid w:val="0006477F"/>
    <w:rsid w:val="00064D6E"/>
    <w:rsid w:val="00065000"/>
    <w:rsid w:val="000656CC"/>
    <w:rsid w:val="00065709"/>
    <w:rsid w:val="00065D80"/>
    <w:rsid w:val="000671AB"/>
    <w:rsid w:val="00067461"/>
    <w:rsid w:val="000675E0"/>
    <w:rsid w:val="00067CB9"/>
    <w:rsid w:val="00070D24"/>
    <w:rsid w:val="0007144D"/>
    <w:rsid w:val="00071704"/>
    <w:rsid w:val="00071B12"/>
    <w:rsid w:val="00072EB5"/>
    <w:rsid w:val="00072FE7"/>
    <w:rsid w:val="0007345C"/>
    <w:rsid w:val="00073717"/>
    <w:rsid w:val="00073977"/>
    <w:rsid w:val="00073E74"/>
    <w:rsid w:val="00074779"/>
    <w:rsid w:val="00074DFC"/>
    <w:rsid w:val="0007585B"/>
    <w:rsid w:val="000759D5"/>
    <w:rsid w:val="000759FE"/>
    <w:rsid w:val="0007613C"/>
    <w:rsid w:val="00077215"/>
    <w:rsid w:val="00077559"/>
    <w:rsid w:val="00077980"/>
    <w:rsid w:val="0008056E"/>
    <w:rsid w:val="0008237F"/>
    <w:rsid w:val="000829AF"/>
    <w:rsid w:val="00083325"/>
    <w:rsid w:val="00083DCA"/>
    <w:rsid w:val="00083F7C"/>
    <w:rsid w:val="000847DF"/>
    <w:rsid w:val="0008501C"/>
    <w:rsid w:val="000854D9"/>
    <w:rsid w:val="00085B6D"/>
    <w:rsid w:val="00085D9A"/>
    <w:rsid w:val="00086D69"/>
    <w:rsid w:val="000900E4"/>
    <w:rsid w:val="00090B3D"/>
    <w:rsid w:val="0009143F"/>
    <w:rsid w:val="000931EC"/>
    <w:rsid w:val="000936F8"/>
    <w:rsid w:val="00093DCA"/>
    <w:rsid w:val="00094CEE"/>
    <w:rsid w:val="000951D8"/>
    <w:rsid w:val="00096340"/>
    <w:rsid w:val="0009685B"/>
    <w:rsid w:val="0009693F"/>
    <w:rsid w:val="0009721B"/>
    <w:rsid w:val="000A0A0C"/>
    <w:rsid w:val="000A0C25"/>
    <w:rsid w:val="000A14AF"/>
    <w:rsid w:val="000A15B6"/>
    <w:rsid w:val="000A15EB"/>
    <w:rsid w:val="000A177E"/>
    <w:rsid w:val="000A1AC2"/>
    <w:rsid w:val="000A235C"/>
    <w:rsid w:val="000A3595"/>
    <w:rsid w:val="000A36F6"/>
    <w:rsid w:val="000A3AB4"/>
    <w:rsid w:val="000A3EBA"/>
    <w:rsid w:val="000A4D9E"/>
    <w:rsid w:val="000A5218"/>
    <w:rsid w:val="000A579F"/>
    <w:rsid w:val="000A63D4"/>
    <w:rsid w:val="000A720F"/>
    <w:rsid w:val="000B0051"/>
    <w:rsid w:val="000B0947"/>
    <w:rsid w:val="000B2524"/>
    <w:rsid w:val="000B374D"/>
    <w:rsid w:val="000B389F"/>
    <w:rsid w:val="000B3B4B"/>
    <w:rsid w:val="000B3ED9"/>
    <w:rsid w:val="000B4E6D"/>
    <w:rsid w:val="000B552A"/>
    <w:rsid w:val="000B5F6F"/>
    <w:rsid w:val="000B6133"/>
    <w:rsid w:val="000B7589"/>
    <w:rsid w:val="000B77A2"/>
    <w:rsid w:val="000B7CEC"/>
    <w:rsid w:val="000B7F1C"/>
    <w:rsid w:val="000C0970"/>
    <w:rsid w:val="000C16AD"/>
    <w:rsid w:val="000C1E0F"/>
    <w:rsid w:val="000C3B8D"/>
    <w:rsid w:val="000C3ED2"/>
    <w:rsid w:val="000C3F17"/>
    <w:rsid w:val="000C4319"/>
    <w:rsid w:val="000C4800"/>
    <w:rsid w:val="000C5BFE"/>
    <w:rsid w:val="000C7B1F"/>
    <w:rsid w:val="000C7C24"/>
    <w:rsid w:val="000D0CF0"/>
    <w:rsid w:val="000D0EE5"/>
    <w:rsid w:val="000D15D9"/>
    <w:rsid w:val="000D1857"/>
    <w:rsid w:val="000D1E5E"/>
    <w:rsid w:val="000D203E"/>
    <w:rsid w:val="000D2190"/>
    <w:rsid w:val="000D219A"/>
    <w:rsid w:val="000D2582"/>
    <w:rsid w:val="000D2A6B"/>
    <w:rsid w:val="000D3B20"/>
    <w:rsid w:val="000D3C4C"/>
    <w:rsid w:val="000D46AA"/>
    <w:rsid w:val="000D5694"/>
    <w:rsid w:val="000D59BB"/>
    <w:rsid w:val="000D781A"/>
    <w:rsid w:val="000D7D0A"/>
    <w:rsid w:val="000E00A6"/>
    <w:rsid w:val="000E13C1"/>
    <w:rsid w:val="000E187B"/>
    <w:rsid w:val="000E1CCA"/>
    <w:rsid w:val="000E3442"/>
    <w:rsid w:val="000E35EE"/>
    <w:rsid w:val="000E3633"/>
    <w:rsid w:val="000E4914"/>
    <w:rsid w:val="000E496F"/>
    <w:rsid w:val="000E4ABB"/>
    <w:rsid w:val="000E6124"/>
    <w:rsid w:val="000E64A0"/>
    <w:rsid w:val="000E6CE2"/>
    <w:rsid w:val="000E73FA"/>
    <w:rsid w:val="000F08AB"/>
    <w:rsid w:val="000F0929"/>
    <w:rsid w:val="000F11C8"/>
    <w:rsid w:val="000F134F"/>
    <w:rsid w:val="000F218C"/>
    <w:rsid w:val="000F24A5"/>
    <w:rsid w:val="000F2899"/>
    <w:rsid w:val="000F29DF"/>
    <w:rsid w:val="000F2D36"/>
    <w:rsid w:val="000F4AC6"/>
    <w:rsid w:val="000F5471"/>
    <w:rsid w:val="000F5572"/>
    <w:rsid w:val="000F646D"/>
    <w:rsid w:val="000F659A"/>
    <w:rsid w:val="000F6CF2"/>
    <w:rsid w:val="000F758A"/>
    <w:rsid w:val="000F7999"/>
    <w:rsid w:val="000F7C30"/>
    <w:rsid w:val="0010099B"/>
    <w:rsid w:val="001009C3"/>
    <w:rsid w:val="0010128F"/>
    <w:rsid w:val="00101414"/>
    <w:rsid w:val="0010217C"/>
    <w:rsid w:val="00102410"/>
    <w:rsid w:val="001032E3"/>
    <w:rsid w:val="001038C7"/>
    <w:rsid w:val="00104050"/>
    <w:rsid w:val="0010434A"/>
    <w:rsid w:val="001045F6"/>
    <w:rsid w:val="00104881"/>
    <w:rsid w:val="00104D48"/>
    <w:rsid w:val="00105DF2"/>
    <w:rsid w:val="00106EAB"/>
    <w:rsid w:val="00107363"/>
    <w:rsid w:val="001074C8"/>
    <w:rsid w:val="00107F45"/>
    <w:rsid w:val="001116D6"/>
    <w:rsid w:val="00111832"/>
    <w:rsid w:val="0011189F"/>
    <w:rsid w:val="00111EDF"/>
    <w:rsid w:val="00112B57"/>
    <w:rsid w:val="00113445"/>
    <w:rsid w:val="0011377B"/>
    <w:rsid w:val="00113867"/>
    <w:rsid w:val="00114609"/>
    <w:rsid w:val="001151D0"/>
    <w:rsid w:val="00115BBA"/>
    <w:rsid w:val="00115D31"/>
    <w:rsid w:val="00115DDD"/>
    <w:rsid w:val="00115FEF"/>
    <w:rsid w:val="00116159"/>
    <w:rsid w:val="00117456"/>
    <w:rsid w:val="001208D5"/>
    <w:rsid w:val="00122133"/>
    <w:rsid w:val="00122337"/>
    <w:rsid w:val="001224E1"/>
    <w:rsid w:val="00122568"/>
    <w:rsid w:val="001228CB"/>
    <w:rsid w:val="00123AD1"/>
    <w:rsid w:val="00124103"/>
    <w:rsid w:val="00124707"/>
    <w:rsid w:val="00124C46"/>
    <w:rsid w:val="00125638"/>
    <w:rsid w:val="001256B3"/>
    <w:rsid w:val="00125E21"/>
    <w:rsid w:val="00125FC4"/>
    <w:rsid w:val="00127CE9"/>
    <w:rsid w:val="00127EA3"/>
    <w:rsid w:val="001306F5"/>
    <w:rsid w:val="00131908"/>
    <w:rsid w:val="00131C44"/>
    <w:rsid w:val="00132916"/>
    <w:rsid w:val="00133A46"/>
    <w:rsid w:val="00134131"/>
    <w:rsid w:val="00134402"/>
    <w:rsid w:val="00134AF1"/>
    <w:rsid w:val="001358D6"/>
    <w:rsid w:val="00136862"/>
    <w:rsid w:val="001379F1"/>
    <w:rsid w:val="00137F78"/>
    <w:rsid w:val="001404AF"/>
    <w:rsid w:val="00141059"/>
    <w:rsid w:val="00141071"/>
    <w:rsid w:val="001419A3"/>
    <w:rsid w:val="00142036"/>
    <w:rsid w:val="00142BAD"/>
    <w:rsid w:val="0014342C"/>
    <w:rsid w:val="00143AE4"/>
    <w:rsid w:val="00143B30"/>
    <w:rsid w:val="00143E0C"/>
    <w:rsid w:val="001443A2"/>
    <w:rsid w:val="001447F4"/>
    <w:rsid w:val="00144A05"/>
    <w:rsid w:val="001452A9"/>
    <w:rsid w:val="0014574B"/>
    <w:rsid w:val="001457D8"/>
    <w:rsid w:val="00145931"/>
    <w:rsid w:val="00145D4E"/>
    <w:rsid w:val="001460BE"/>
    <w:rsid w:val="00146AB2"/>
    <w:rsid w:val="00146FC7"/>
    <w:rsid w:val="00147D73"/>
    <w:rsid w:val="00150B4C"/>
    <w:rsid w:val="00150B74"/>
    <w:rsid w:val="00150C61"/>
    <w:rsid w:val="001512F1"/>
    <w:rsid w:val="001518E2"/>
    <w:rsid w:val="00152566"/>
    <w:rsid w:val="0015325F"/>
    <w:rsid w:val="001542C6"/>
    <w:rsid w:val="001544B8"/>
    <w:rsid w:val="00154853"/>
    <w:rsid w:val="00154C83"/>
    <w:rsid w:val="00154CD5"/>
    <w:rsid w:val="00155021"/>
    <w:rsid w:val="00156619"/>
    <w:rsid w:val="0015687A"/>
    <w:rsid w:val="0015696A"/>
    <w:rsid w:val="0015792D"/>
    <w:rsid w:val="00157C52"/>
    <w:rsid w:val="00157DA6"/>
    <w:rsid w:val="0016065B"/>
    <w:rsid w:val="00160CD6"/>
    <w:rsid w:val="00160D01"/>
    <w:rsid w:val="00161051"/>
    <w:rsid w:val="001623CF"/>
    <w:rsid w:val="00162C35"/>
    <w:rsid w:val="00163472"/>
    <w:rsid w:val="00163CE9"/>
    <w:rsid w:val="00163E53"/>
    <w:rsid w:val="00164617"/>
    <w:rsid w:val="00164BBE"/>
    <w:rsid w:val="001651E5"/>
    <w:rsid w:val="0016545E"/>
    <w:rsid w:val="00165780"/>
    <w:rsid w:val="00165B01"/>
    <w:rsid w:val="00165E01"/>
    <w:rsid w:val="00166045"/>
    <w:rsid w:val="00166A66"/>
    <w:rsid w:val="0016763B"/>
    <w:rsid w:val="00167A53"/>
    <w:rsid w:val="00167FDA"/>
    <w:rsid w:val="00170AED"/>
    <w:rsid w:val="00170DE6"/>
    <w:rsid w:val="00170E21"/>
    <w:rsid w:val="0017156A"/>
    <w:rsid w:val="001735EF"/>
    <w:rsid w:val="00174793"/>
    <w:rsid w:val="0017604E"/>
    <w:rsid w:val="0017669E"/>
    <w:rsid w:val="001766AF"/>
    <w:rsid w:val="00176CC4"/>
    <w:rsid w:val="001775F2"/>
    <w:rsid w:val="0018031B"/>
    <w:rsid w:val="001804AF"/>
    <w:rsid w:val="0018078B"/>
    <w:rsid w:val="00180BE4"/>
    <w:rsid w:val="00181060"/>
    <w:rsid w:val="001811BE"/>
    <w:rsid w:val="00181711"/>
    <w:rsid w:val="00182204"/>
    <w:rsid w:val="00182D51"/>
    <w:rsid w:val="00183EF8"/>
    <w:rsid w:val="00184DAB"/>
    <w:rsid w:val="00184EB2"/>
    <w:rsid w:val="001856C6"/>
    <w:rsid w:val="00185956"/>
    <w:rsid w:val="00185BBF"/>
    <w:rsid w:val="00185F93"/>
    <w:rsid w:val="0018637B"/>
    <w:rsid w:val="00187692"/>
    <w:rsid w:val="00187CA1"/>
    <w:rsid w:val="001916CE"/>
    <w:rsid w:val="00192318"/>
    <w:rsid w:val="001923E4"/>
    <w:rsid w:val="0019324D"/>
    <w:rsid w:val="0019365D"/>
    <w:rsid w:val="00193B7B"/>
    <w:rsid w:val="0019431E"/>
    <w:rsid w:val="00194A47"/>
    <w:rsid w:val="00194A97"/>
    <w:rsid w:val="00195631"/>
    <w:rsid w:val="0019648D"/>
    <w:rsid w:val="001A18BE"/>
    <w:rsid w:val="001A222F"/>
    <w:rsid w:val="001A2460"/>
    <w:rsid w:val="001A2BD3"/>
    <w:rsid w:val="001A31B0"/>
    <w:rsid w:val="001A4F2B"/>
    <w:rsid w:val="001A4F3A"/>
    <w:rsid w:val="001A6BC1"/>
    <w:rsid w:val="001A701A"/>
    <w:rsid w:val="001A7760"/>
    <w:rsid w:val="001B0A92"/>
    <w:rsid w:val="001B12B3"/>
    <w:rsid w:val="001B1D97"/>
    <w:rsid w:val="001B2624"/>
    <w:rsid w:val="001B279D"/>
    <w:rsid w:val="001B2818"/>
    <w:rsid w:val="001B2FC3"/>
    <w:rsid w:val="001B3B9E"/>
    <w:rsid w:val="001B3F60"/>
    <w:rsid w:val="001B4590"/>
    <w:rsid w:val="001B4B34"/>
    <w:rsid w:val="001B4C91"/>
    <w:rsid w:val="001B4DD5"/>
    <w:rsid w:val="001B4E17"/>
    <w:rsid w:val="001B62C4"/>
    <w:rsid w:val="001B64C9"/>
    <w:rsid w:val="001B7E34"/>
    <w:rsid w:val="001C0380"/>
    <w:rsid w:val="001C0B89"/>
    <w:rsid w:val="001C1E15"/>
    <w:rsid w:val="001C2754"/>
    <w:rsid w:val="001C3C15"/>
    <w:rsid w:val="001C45D1"/>
    <w:rsid w:val="001C5AF8"/>
    <w:rsid w:val="001C6BAE"/>
    <w:rsid w:val="001C7962"/>
    <w:rsid w:val="001C7E9E"/>
    <w:rsid w:val="001D0328"/>
    <w:rsid w:val="001D0CF8"/>
    <w:rsid w:val="001D1609"/>
    <w:rsid w:val="001D1733"/>
    <w:rsid w:val="001D1EDA"/>
    <w:rsid w:val="001D1F45"/>
    <w:rsid w:val="001D2627"/>
    <w:rsid w:val="001D281C"/>
    <w:rsid w:val="001D2A8A"/>
    <w:rsid w:val="001D2EB2"/>
    <w:rsid w:val="001D4011"/>
    <w:rsid w:val="001D406F"/>
    <w:rsid w:val="001D40A8"/>
    <w:rsid w:val="001D5257"/>
    <w:rsid w:val="001D531E"/>
    <w:rsid w:val="001D538C"/>
    <w:rsid w:val="001D5D1B"/>
    <w:rsid w:val="001D5FC2"/>
    <w:rsid w:val="001D600E"/>
    <w:rsid w:val="001D6060"/>
    <w:rsid w:val="001D60C8"/>
    <w:rsid w:val="001D6345"/>
    <w:rsid w:val="001D666B"/>
    <w:rsid w:val="001D6836"/>
    <w:rsid w:val="001D6875"/>
    <w:rsid w:val="001D6ACD"/>
    <w:rsid w:val="001D71EB"/>
    <w:rsid w:val="001D785E"/>
    <w:rsid w:val="001D7B39"/>
    <w:rsid w:val="001E0143"/>
    <w:rsid w:val="001E01BB"/>
    <w:rsid w:val="001E0D0C"/>
    <w:rsid w:val="001E1805"/>
    <w:rsid w:val="001E1DD7"/>
    <w:rsid w:val="001E2CB2"/>
    <w:rsid w:val="001E387E"/>
    <w:rsid w:val="001E43C7"/>
    <w:rsid w:val="001E43CD"/>
    <w:rsid w:val="001E447E"/>
    <w:rsid w:val="001E4867"/>
    <w:rsid w:val="001E538C"/>
    <w:rsid w:val="001E5CCA"/>
    <w:rsid w:val="001E643D"/>
    <w:rsid w:val="001E662A"/>
    <w:rsid w:val="001E6A27"/>
    <w:rsid w:val="001E7146"/>
    <w:rsid w:val="001E72A8"/>
    <w:rsid w:val="001E73D7"/>
    <w:rsid w:val="001E7623"/>
    <w:rsid w:val="001E7923"/>
    <w:rsid w:val="001E7932"/>
    <w:rsid w:val="001E7B90"/>
    <w:rsid w:val="001F0299"/>
    <w:rsid w:val="001F05B0"/>
    <w:rsid w:val="001F06CE"/>
    <w:rsid w:val="001F2F32"/>
    <w:rsid w:val="001F3031"/>
    <w:rsid w:val="001F3907"/>
    <w:rsid w:val="001F3DAB"/>
    <w:rsid w:val="001F41B0"/>
    <w:rsid w:val="001F450A"/>
    <w:rsid w:val="001F4810"/>
    <w:rsid w:val="001F5088"/>
    <w:rsid w:val="001F53D5"/>
    <w:rsid w:val="001F5B7A"/>
    <w:rsid w:val="001F6075"/>
    <w:rsid w:val="001F616F"/>
    <w:rsid w:val="001F79C0"/>
    <w:rsid w:val="001F79D3"/>
    <w:rsid w:val="001F7CE2"/>
    <w:rsid w:val="001F7F9E"/>
    <w:rsid w:val="0020031A"/>
    <w:rsid w:val="00200C8E"/>
    <w:rsid w:val="00201E83"/>
    <w:rsid w:val="002032BC"/>
    <w:rsid w:val="002034A2"/>
    <w:rsid w:val="00203E42"/>
    <w:rsid w:val="002046BE"/>
    <w:rsid w:val="00204952"/>
    <w:rsid w:val="00204981"/>
    <w:rsid w:val="00204F53"/>
    <w:rsid w:val="00205832"/>
    <w:rsid w:val="002066D5"/>
    <w:rsid w:val="002068BC"/>
    <w:rsid w:val="00206A3F"/>
    <w:rsid w:val="00206A97"/>
    <w:rsid w:val="00206F98"/>
    <w:rsid w:val="00207564"/>
    <w:rsid w:val="00210542"/>
    <w:rsid w:val="0021082E"/>
    <w:rsid w:val="00210994"/>
    <w:rsid w:val="002118AC"/>
    <w:rsid w:val="00211AB0"/>
    <w:rsid w:val="00211C33"/>
    <w:rsid w:val="0021226E"/>
    <w:rsid w:val="0021365D"/>
    <w:rsid w:val="002136E3"/>
    <w:rsid w:val="002136E6"/>
    <w:rsid w:val="00213BF8"/>
    <w:rsid w:val="00214E45"/>
    <w:rsid w:val="002151FD"/>
    <w:rsid w:val="00216C7A"/>
    <w:rsid w:val="00216FB9"/>
    <w:rsid w:val="00217089"/>
    <w:rsid w:val="0021784D"/>
    <w:rsid w:val="00220295"/>
    <w:rsid w:val="00221B9A"/>
    <w:rsid w:val="00221F8D"/>
    <w:rsid w:val="002227A3"/>
    <w:rsid w:val="00222D13"/>
    <w:rsid w:val="00222F4F"/>
    <w:rsid w:val="002230A0"/>
    <w:rsid w:val="002230CA"/>
    <w:rsid w:val="00223260"/>
    <w:rsid w:val="00223B71"/>
    <w:rsid w:val="0022485C"/>
    <w:rsid w:val="00224DEC"/>
    <w:rsid w:val="00225067"/>
    <w:rsid w:val="0022507C"/>
    <w:rsid w:val="002250EB"/>
    <w:rsid w:val="00225763"/>
    <w:rsid w:val="0022636D"/>
    <w:rsid w:val="002266D5"/>
    <w:rsid w:val="0022695B"/>
    <w:rsid w:val="002273B8"/>
    <w:rsid w:val="002273FE"/>
    <w:rsid w:val="00227CCD"/>
    <w:rsid w:val="00227E8A"/>
    <w:rsid w:val="002300E2"/>
    <w:rsid w:val="00230374"/>
    <w:rsid w:val="002312C2"/>
    <w:rsid w:val="002314AF"/>
    <w:rsid w:val="0023331D"/>
    <w:rsid w:val="00233F15"/>
    <w:rsid w:val="0023410C"/>
    <w:rsid w:val="00235079"/>
    <w:rsid w:val="002378FC"/>
    <w:rsid w:val="00237C6E"/>
    <w:rsid w:val="00237EC8"/>
    <w:rsid w:val="0024092F"/>
    <w:rsid w:val="00240FCB"/>
    <w:rsid w:val="00241031"/>
    <w:rsid w:val="002419AE"/>
    <w:rsid w:val="00242B7F"/>
    <w:rsid w:val="00242C57"/>
    <w:rsid w:val="00243179"/>
    <w:rsid w:val="00244102"/>
    <w:rsid w:val="00244708"/>
    <w:rsid w:val="002448E3"/>
    <w:rsid w:val="00245178"/>
    <w:rsid w:val="002453B4"/>
    <w:rsid w:val="00245B3D"/>
    <w:rsid w:val="00246E43"/>
    <w:rsid w:val="00250051"/>
    <w:rsid w:val="002500CD"/>
    <w:rsid w:val="002508A3"/>
    <w:rsid w:val="002512B5"/>
    <w:rsid w:val="00251EE0"/>
    <w:rsid w:val="002533DD"/>
    <w:rsid w:val="0025363F"/>
    <w:rsid w:val="00253F47"/>
    <w:rsid w:val="002560B9"/>
    <w:rsid w:val="00256846"/>
    <w:rsid w:val="00256F75"/>
    <w:rsid w:val="002571CF"/>
    <w:rsid w:val="00257EEB"/>
    <w:rsid w:val="0026033C"/>
    <w:rsid w:val="00260ADF"/>
    <w:rsid w:val="00260C12"/>
    <w:rsid w:val="002612B1"/>
    <w:rsid w:val="002615BF"/>
    <w:rsid w:val="002615F6"/>
    <w:rsid w:val="00261D34"/>
    <w:rsid w:val="002626EE"/>
    <w:rsid w:val="00262BBB"/>
    <w:rsid w:val="00262C21"/>
    <w:rsid w:val="00263B0F"/>
    <w:rsid w:val="00264F0A"/>
    <w:rsid w:val="0026512A"/>
    <w:rsid w:val="0026531A"/>
    <w:rsid w:val="0026595D"/>
    <w:rsid w:val="002659EC"/>
    <w:rsid w:val="0026626B"/>
    <w:rsid w:val="00266E37"/>
    <w:rsid w:val="00267451"/>
    <w:rsid w:val="00271B75"/>
    <w:rsid w:val="00273096"/>
    <w:rsid w:val="002730A5"/>
    <w:rsid w:val="00273408"/>
    <w:rsid w:val="00273775"/>
    <w:rsid w:val="002743F9"/>
    <w:rsid w:val="002755C4"/>
    <w:rsid w:val="00275AB4"/>
    <w:rsid w:val="00276372"/>
    <w:rsid w:val="00276C4B"/>
    <w:rsid w:val="002805DA"/>
    <w:rsid w:val="00280857"/>
    <w:rsid w:val="002813A9"/>
    <w:rsid w:val="002814FC"/>
    <w:rsid w:val="00281835"/>
    <w:rsid w:val="00281D63"/>
    <w:rsid w:val="00282C01"/>
    <w:rsid w:val="00282C25"/>
    <w:rsid w:val="00282F43"/>
    <w:rsid w:val="0028380E"/>
    <w:rsid w:val="002843CE"/>
    <w:rsid w:val="00284472"/>
    <w:rsid w:val="002844D3"/>
    <w:rsid w:val="0028585C"/>
    <w:rsid w:val="00285986"/>
    <w:rsid w:val="00285F5F"/>
    <w:rsid w:val="002863BA"/>
    <w:rsid w:val="002863C6"/>
    <w:rsid w:val="00286C4F"/>
    <w:rsid w:val="00286C5A"/>
    <w:rsid w:val="0028706C"/>
    <w:rsid w:val="0028769A"/>
    <w:rsid w:val="00287FA3"/>
    <w:rsid w:val="00290277"/>
    <w:rsid w:val="00290534"/>
    <w:rsid w:val="002907F8"/>
    <w:rsid w:val="00290E4C"/>
    <w:rsid w:val="002910F0"/>
    <w:rsid w:val="002913FC"/>
    <w:rsid w:val="00292317"/>
    <w:rsid w:val="00292ED0"/>
    <w:rsid w:val="002930A5"/>
    <w:rsid w:val="00293161"/>
    <w:rsid w:val="00293487"/>
    <w:rsid w:val="0029348D"/>
    <w:rsid w:val="002948BF"/>
    <w:rsid w:val="00294B86"/>
    <w:rsid w:val="002951C7"/>
    <w:rsid w:val="00295965"/>
    <w:rsid w:val="00295BF5"/>
    <w:rsid w:val="002966B9"/>
    <w:rsid w:val="00296B13"/>
    <w:rsid w:val="002970C1"/>
    <w:rsid w:val="00297155"/>
    <w:rsid w:val="00297DC7"/>
    <w:rsid w:val="002A0ACE"/>
    <w:rsid w:val="002A0D4A"/>
    <w:rsid w:val="002A1548"/>
    <w:rsid w:val="002A286F"/>
    <w:rsid w:val="002A31C0"/>
    <w:rsid w:val="002A3B67"/>
    <w:rsid w:val="002A4489"/>
    <w:rsid w:val="002A45AE"/>
    <w:rsid w:val="002A4E45"/>
    <w:rsid w:val="002A5A0B"/>
    <w:rsid w:val="002A65C0"/>
    <w:rsid w:val="002A6602"/>
    <w:rsid w:val="002A74C9"/>
    <w:rsid w:val="002A7BA8"/>
    <w:rsid w:val="002A7E91"/>
    <w:rsid w:val="002B1B42"/>
    <w:rsid w:val="002B274F"/>
    <w:rsid w:val="002B4790"/>
    <w:rsid w:val="002B4EA9"/>
    <w:rsid w:val="002B5F49"/>
    <w:rsid w:val="002B67B6"/>
    <w:rsid w:val="002B6DBF"/>
    <w:rsid w:val="002B6E06"/>
    <w:rsid w:val="002B7444"/>
    <w:rsid w:val="002B783E"/>
    <w:rsid w:val="002B7F91"/>
    <w:rsid w:val="002C05F1"/>
    <w:rsid w:val="002C0A6F"/>
    <w:rsid w:val="002C0E46"/>
    <w:rsid w:val="002C1408"/>
    <w:rsid w:val="002C2DF2"/>
    <w:rsid w:val="002C3FE5"/>
    <w:rsid w:val="002C419B"/>
    <w:rsid w:val="002C4E70"/>
    <w:rsid w:val="002C5C3D"/>
    <w:rsid w:val="002C6379"/>
    <w:rsid w:val="002C63B4"/>
    <w:rsid w:val="002C6B63"/>
    <w:rsid w:val="002C6D26"/>
    <w:rsid w:val="002C72D8"/>
    <w:rsid w:val="002C79B7"/>
    <w:rsid w:val="002D06A2"/>
    <w:rsid w:val="002D078F"/>
    <w:rsid w:val="002D09D9"/>
    <w:rsid w:val="002D0F41"/>
    <w:rsid w:val="002D16EB"/>
    <w:rsid w:val="002D1F23"/>
    <w:rsid w:val="002D299A"/>
    <w:rsid w:val="002D37EB"/>
    <w:rsid w:val="002D41E9"/>
    <w:rsid w:val="002D44A9"/>
    <w:rsid w:val="002D4A49"/>
    <w:rsid w:val="002D5792"/>
    <w:rsid w:val="002D5A0D"/>
    <w:rsid w:val="002D5B64"/>
    <w:rsid w:val="002D6018"/>
    <w:rsid w:val="002D6495"/>
    <w:rsid w:val="002D6C21"/>
    <w:rsid w:val="002D6FD9"/>
    <w:rsid w:val="002D7098"/>
    <w:rsid w:val="002D7305"/>
    <w:rsid w:val="002D79F5"/>
    <w:rsid w:val="002E04AE"/>
    <w:rsid w:val="002E0A8A"/>
    <w:rsid w:val="002E0AEE"/>
    <w:rsid w:val="002E1132"/>
    <w:rsid w:val="002E1AE3"/>
    <w:rsid w:val="002E2395"/>
    <w:rsid w:val="002E2CF0"/>
    <w:rsid w:val="002E3D36"/>
    <w:rsid w:val="002E4299"/>
    <w:rsid w:val="002E4DD0"/>
    <w:rsid w:val="002E58AE"/>
    <w:rsid w:val="002E5BD1"/>
    <w:rsid w:val="002E6F82"/>
    <w:rsid w:val="002E715A"/>
    <w:rsid w:val="002E73DC"/>
    <w:rsid w:val="002E7806"/>
    <w:rsid w:val="002E7FAD"/>
    <w:rsid w:val="002F026D"/>
    <w:rsid w:val="002F042B"/>
    <w:rsid w:val="002F047C"/>
    <w:rsid w:val="002F071D"/>
    <w:rsid w:val="002F0870"/>
    <w:rsid w:val="002F15FA"/>
    <w:rsid w:val="002F1833"/>
    <w:rsid w:val="002F2261"/>
    <w:rsid w:val="002F228F"/>
    <w:rsid w:val="002F26DF"/>
    <w:rsid w:val="002F386C"/>
    <w:rsid w:val="002F4005"/>
    <w:rsid w:val="002F4471"/>
    <w:rsid w:val="002F5EF4"/>
    <w:rsid w:val="002F6693"/>
    <w:rsid w:val="002F6C8F"/>
    <w:rsid w:val="002F6F0A"/>
    <w:rsid w:val="002F79D3"/>
    <w:rsid w:val="002F79DE"/>
    <w:rsid w:val="002F79DF"/>
    <w:rsid w:val="002F7ACF"/>
    <w:rsid w:val="00300685"/>
    <w:rsid w:val="00300B12"/>
    <w:rsid w:val="00302056"/>
    <w:rsid w:val="003020A7"/>
    <w:rsid w:val="003046F8"/>
    <w:rsid w:val="003065AC"/>
    <w:rsid w:val="003067EC"/>
    <w:rsid w:val="00306E40"/>
    <w:rsid w:val="00307687"/>
    <w:rsid w:val="00307BE5"/>
    <w:rsid w:val="003100DE"/>
    <w:rsid w:val="003102C0"/>
    <w:rsid w:val="003107B8"/>
    <w:rsid w:val="0031080F"/>
    <w:rsid w:val="00310C43"/>
    <w:rsid w:val="00310DFB"/>
    <w:rsid w:val="00311BCB"/>
    <w:rsid w:val="003129EB"/>
    <w:rsid w:val="003142C5"/>
    <w:rsid w:val="00314589"/>
    <w:rsid w:val="00314813"/>
    <w:rsid w:val="00315386"/>
    <w:rsid w:val="003155B0"/>
    <w:rsid w:val="00316A8A"/>
    <w:rsid w:val="00317030"/>
    <w:rsid w:val="003206A9"/>
    <w:rsid w:val="00320F6C"/>
    <w:rsid w:val="00321AE6"/>
    <w:rsid w:val="00321F42"/>
    <w:rsid w:val="00322392"/>
    <w:rsid w:val="003231F3"/>
    <w:rsid w:val="00323870"/>
    <w:rsid w:val="00323BA2"/>
    <w:rsid w:val="00323C24"/>
    <w:rsid w:val="003240D5"/>
    <w:rsid w:val="00325DD9"/>
    <w:rsid w:val="00326489"/>
    <w:rsid w:val="00326BD4"/>
    <w:rsid w:val="00327160"/>
    <w:rsid w:val="003317FD"/>
    <w:rsid w:val="003318F6"/>
    <w:rsid w:val="00331E1D"/>
    <w:rsid w:val="00332418"/>
    <w:rsid w:val="0033280B"/>
    <w:rsid w:val="003336A7"/>
    <w:rsid w:val="003336BE"/>
    <w:rsid w:val="00333DBA"/>
    <w:rsid w:val="003353DA"/>
    <w:rsid w:val="003356DE"/>
    <w:rsid w:val="00335B5F"/>
    <w:rsid w:val="00336EFF"/>
    <w:rsid w:val="003379BA"/>
    <w:rsid w:val="00337CAE"/>
    <w:rsid w:val="00337F6E"/>
    <w:rsid w:val="003408CA"/>
    <w:rsid w:val="003422BB"/>
    <w:rsid w:val="00342672"/>
    <w:rsid w:val="0034285A"/>
    <w:rsid w:val="00342E16"/>
    <w:rsid w:val="003433D8"/>
    <w:rsid w:val="00344EE1"/>
    <w:rsid w:val="00345158"/>
    <w:rsid w:val="003453D8"/>
    <w:rsid w:val="003461CA"/>
    <w:rsid w:val="0034680C"/>
    <w:rsid w:val="00346D62"/>
    <w:rsid w:val="00346F77"/>
    <w:rsid w:val="00350693"/>
    <w:rsid w:val="00350B80"/>
    <w:rsid w:val="00350EB9"/>
    <w:rsid w:val="00351991"/>
    <w:rsid w:val="003526BF"/>
    <w:rsid w:val="00353736"/>
    <w:rsid w:val="0035377E"/>
    <w:rsid w:val="0035383F"/>
    <w:rsid w:val="0035389E"/>
    <w:rsid w:val="00353EDC"/>
    <w:rsid w:val="00354538"/>
    <w:rsid w:val="003551D9"/>
    <w:rsid w:val="0035529C"/>
    <w:rsid w:val="003561AC"/>
    <w:rsid w:val="0035702F"/>
    <w:rsid w:val="003606B2"/>
    <w:rsid w:val="00360D25"/>
    <w:rsid w:val="00361F1A"/>
    <w:rsid w:val="00362FD5"/>
    <w:rsid w:val="0036327E"/>
    <w:rsid w:val="00363360"/>
    <w:rsid w:val="00363A5E"/>
    <w:rsid w:val="00364D8F"/>
    <w:rsid w:val="00365F62"/>
    <w:rsid w:val="00366B8B"/>
    <w:rsid w:val="00366F3A"/>
    <w:rsid w:val="00367315"/>
    <w:rsid w:val="00370541"/>
    <w:rsid w:val="00370BE8"/>
    <w:rsid w:val="0037211C"/>
    <w:rsid w:val="00373F99"/>
    <w:rsid w:val="00373FE8"/>
    <w:rsid w:val="003754EB"/>
    <w:rsid w:val="00376454"/>
    <w:rsid w:val="00376DAE"/>
    <w:rsid w:val="00376DFE"/>
    <w:rsid w:val="00377536"/>
    <w:rsid w:val="00377F2A"/>
    <w:rsid w:val="00377F7B"/>
    <w:rsid w:val="00380AFE"/>
    <w:rsid w:val="00380C56"/>
    <w:rsid w:val="00381995"/>
    <w:rsid w:val="00382004"/>
    <w:rsid w:val="0038238F"/>
    <w:rsid w:val="00383951"/>
    <w:rsid w:val="003843F6"/>
    <w:rsid w:val="0038526E"/>
    <w:rsid w:val="003863E5"/>
    <w:rsid w:val="003867FF"/>
    <w:rsid w:val="00386928"/>
    <w:rsid w:val="0038717F"/>
    <w:rsid w:val="00392A4F"/>
    <w:rsid w:val="00392C6C"/>
    <w:rsid w:val="00393991"/>
    <w:rsid w:val="00394A37"/>
    <w:rsid w:val="00395056"/>
    <w:rsid w:val="003956C7"/>
    <w:rsid w:val="003979C1"/>
    <w:rsid w:val="00397AAF"/>
    <w:rsid w:val="00397CCF"/>
    <w:rsid w:val="003A06E3"/>
    <w:rsid w:val="003A16DE"/>
    <w:rsid w:val="003A1BC9"/>
    <w:rsid w:val="003A1FC0"/>
    <w:rsid w:val="003A285D"/>
    <w:rsid w:val="003A287B"/>
    <w:rsid w:val="003A2CE0"/>
    <w:rsid w:val="003A2F97"/>
    <w:rsid w:val="003A3355"/>
    <w:rsid w:val="003A3534"/>
    <w:rsid w:val="003A3F43"/>
    <w:rsid w:val="003A4624"/>
    <w:rsid w:val="003A49B7"/>
    <w:rsid w:val="003A51F7"/>
    <w:rsid w:val="003A5336"/>
    <w:rsid w:val="003A5D7B"/>
    <w:rsid w:val="003A686B"/>
    <w:rsid w:val="003A6C4C"/>
    <w:rsid w:val="003A7CA2"/>
    <w:rsid w:val="003B05F2"/>
    <w:rsid w:val="003B078D"/>
    <w:rsid w:val="003B0A29"/>
    <w:rsid w:val="003B1A07"/>
    <w:rsid w:val="003B1AD0"/>
    <w:rsid w:val="003B25BB"/>
    <w:rsid w:val="003B2ECB"/>
    <w:rsid w:val="003B4113"/>
    <w:rsid w:val="003B4D06"/>
    <w:rsid w:val="003B5519"/>
    <w:rsid w:val="003B663F"/>
    <w:rsid w:val="003B6A1A"/>
    <w:rsid w:val="003B6B92"/>
    <w:rsid w:val="003B74BE"/>
    <w:rsid w:val="003C0418"/>
    <w:rsid w:val="003C0795"/>
    <w:rsid w:val="003C0B6E"/>
    <w:rsid w:val="003C14CE"/>
    <w:rsid w:val="003C1C10"/>
    <w:rsid w:val="003C2089"/>
    <w:rsid w:val="003C2188"/>
    <w:rsid w:val="003C2594"/>
    <w:rsid w:val="003C2878"/>
    <w:rsid w:val="003C3501"/>
    <w:rsid w:val="003C3C5B"/>
    <w:rsid w:val="003C48B9"/>
    <w:rsid w:val="003C53FF"/>
    <w:rsid w:val="003C565E"/>
    <w:rsid w:val="003C5C45"/>
    <w:rsid w:val="003C6206"/>
    <w:rsid w:val="003C6AB5"/>
    <w:rsid w:val="003C7804"/>
    <w:rsid w:val="003C7B03"/>
    <w:rsid w:val="003C7E66"/>
    <w:rsid w:val="003D09C3"/>
    <w:rsid w:val="003D0FF2"/>
    <w:rsid w:val="003D1B19"/>
    <w:rsid w:val="003D1CA7"/>
    <w:rsid w:val="003D1D89"/>
    <w:rsid w:val="003D1D8E"/>
    <w:rsid w:val="003D2775"/>
    <w:rsid w:val="003D28F3"/>
    <w:rsid w:val="003D39E9"/>
    <w:rsid w:val="003D3F15"/>
    <w:rsid w:val="003D405D"/>
    <w:rsid w:val="003D421D"/>
    <w:rsid w:val="003D53E9"/>
    <w:rsid w:val="003D543A"/>
    <w:rsid w:val="003D662B"/>
    <w:rsid w:val="003D6706"/>
    <w:rsid w:val="003D6D1C"/>
    <w:rsid w:val="003D730C"/>
    <w:rsid w:val="003D731C"/>
    <w:rsid w:val="003E0304"/>
    <w:rsid w:val="003E15E7"/>
    <w:rsid w:val="003E17F3"/>
    <w:rsid w:val="003E25BF"/>
    <w:rsid w:val="003E269F"/>
    <w:rsid w:val="003E28A2"/>
    <w:rsid w:val="003E3C0B"/>
    <w:rsid w:val="003E3C4F"/>
    <w:rsid w:val="003E40C9"/>
    <w:rsid w:val="003E41F0"/>
    <w:rsid w:val="003E4F3D"/>
    <w:rsid w:val="003E544E"/>
    <w:rsid w:val="003E5614"/>
    <w:rsid w:val="003E6FC0"/>
    <w:rsid w:val="003E71EC"/>
    <w:rsid w:val="003E758C"/>
    <w:rsid w:val="003E7C6E"/>
    <w:rsid w:val="003F07B6"/>
    <w:rsid w:val="003F0871"/>
    <w:rsid w:val="003F08F4"/>
    <w:rsid w:val="003F0A3B"/>
    <w:rsid w:val="003F0E42"/>
    <w:rsid w:val="003F2260"/>
    <w:rsid w:val="003F2394"/>
    <w:rsid w:val="003F351C"/>
    <w:rsid w:val="003F3AFE"/>
    <w:rsid w:val="003F3E91"/>
    <w:rsid w:val="003F3F96"/>
    <w:rsid w:val="003F4599"/>
    <w:rsid w:val="003F4AFB"/>
    <w:rsid w:val="003F4AFD"/>
    <w:rsid w:val="003F4E4C"/>
    <w:rsid w:val="003F5A01"/>
    <w:rsid w:val="003F662F"/>
    <w:rsid w:val="003F6E0F"/>
    <w:rsid w:val="003F71B1"/>
    <w:rsid w:val="003F7592"/>
    <w:rsid w:val="003F7A96"/>
    <w:rsid w:val="00400055"/>
    <w:rsid w:val="004003A7"/>
    <w:rsid w:val="004004AB"/>
    <w:rsid w:val="004004D7"/>
    <w:rsid w:val="00400E2B"/>
    <w:rsid w:val="004016D1"/>
    <w:rsid w:val="0040172D"/>
    <w:rsid w:val="00402348"/>
    <w:rsid w:val="0040243B"/>
    <w:rsid w:val="00402661"/>
    <w:rsid w:val="004027CE"/>
    <w:rsid w:val="00402F1F"/>
    <w:rsid w:val="0040312C"/>
    <w:rsid w:val="00403486"/>
    <w:rsid w:val="00403933"/>
    <w:rsid w:val="00403EDB"/>
    <w:rsid w:val="00404363"/>
    <w:rsid w:val="004045CB"/>
    <w:rsid w:val="00404C00"/>
    <w:rsid w:val="00404E8B"/>
    <w:rsid w:val="00405735"/>
    <w:rsid w:val="00405AFF"/>
    <w:rsid w:val="004061D0"/>
    <w:rsid w:val="004068A2"/>
    <w:rsid w:val="00406DA0"/>
    <w:rsid w:val="00410417"/>
    <w:rsid w:val="0041174B"/>
    <w:rsid w:val="00412480"/>
    <w:rsid w:val="00412942"/>
    <w:rsid w:val="00412CDC"/>
    <w:rsid w:val="00412E4D"/>
    <w:rsid w:val="00413786"/>
    <w:rsid w:val="00415D2A"/>
    <w:rsid w:val="004177D2"/>
    <w:rsid w:val="0042002F"/>
    <w:rsid w:val="004200D9"/>
    <w:rsid w:val="00421959"/>
    <w:rsid w:val="00421FD0"/>
    <w:rsid w:val="004226AE"/>
    <w:rsid w:val="00423AEA"/>
    <w:rsid w:val="00424F46"/>
    <w:rsid w:val="00424F9A"/>
    <w:rsid w:val="00425224"/>
    <w:rsid w:val="00425A45"/>
    <w:rsid w:val="00425D33"/>
    <w:rsid w:val="00426019"/>
    <w:rsid w:val="00426233"/>
    <w:rsid w:val="00426879"/>
    <w:rsid w:val="00431455"/>
    <w:rsid w:val="00431A35"/>
    <w:rsid w:val="00431E98"/>
    <w:rsid w:val="00432732"/>
    <w:rsid w:val="00436A80"/>
    <w:rsid w:val="00440398"/>
    <w:rsid w:val="00440969"/>
    <w:rsid w:val="00440A37"/>
    <w:rsid w:val="00440A82"/>
    <w:rsid w:val="00442ABE"/>
    <w:rsid w:val="004441E8"/>
    <w:rsid w:val="0044526D"/>
    <w:rsid w:val="00445B81"/>
    <w:rsid w:val="00446532"/>
    <w:rsid w:val="00450228"/>
    <w:rsid w:val="00451209"/>
    <w:rsid w:val="004516A1"/>
    <w:rsid w:val="0045182C"/>
    <w:rsid w:val="00453BC3"/>
    <w:rsid w:val="00453D19"/>
    <w:rsid w:val="00454816"/>
    <w:rsid w:val="0045485A"/>
    <w:rsid w:val="00454F39"/>
    <w:rsid w:val="0045595E"/>
    <w:rsid w:val="00455965"/>
    <w:rsid w:val="00455F46"/>
    <w:rsid w:val="00456489"/>
    <w:rsid w:val="004569F6"/>
    <w:rsid w:val="00456D88"/>
    <w:rsid w:val="004579E7"/>
    <w:rsid w:val="0046030B"/>
    <w:rsid w:val="004604EE"/>
    <w:rsid w:val="0046147E"/>
    <w:rsid w:val="00461B92"/>
    <w:rsid w:val="00461FAA"/>
    <w:rsid w:val="004621FB"/>
    <w:rsid w:val="0046239B"/>
    <w:rsid w:val="0046312C"/>
    <w:rsid w:val="00463477"/>
    <w:rsid w:val="0046439D"/>
    <w:rsid w:val="00464800"/>
    <w:rsid w:val="00464900"/>
    <w:rsid w:val="004651F1"/>
    <w:rsid w:val="00465F0B"/>
    <w:rsid w:val="00466076"/>
    <w:rsid w:val="00466CE1"/>
    <w:rsid w:val="00467562"/>
    <w:rsid w:val="004675A7"/>
    <w:rsid w:val="00467852"/>
    <w:rsid w:val="00467F60"/>
    <w:rsid w:val="00470B44"/>
    <w:rsid w:val="00470B82"/>
    <w:rsid w:val="00473316"/>
    <w:rsid w:val="00473353"/>
    <w:rsid w:val="00473879"/>
    <w:rsid w:val="00473EC4"/>
    <w:rsid w:val="0047465C"/>
    <w:rsid w:val="004754F0"/>
    <w:rsid w:val="0047607E"/>
    <w:rsid w:val="00476833"/>
    <w:rsid w:val="00477ED8"/>
    <w:rsid w:val="0048022B"/>
    <w:rsid w:val="00481FBB"/>
    <w:rsid w:val="004820BC"/>
    <w:rsid w:val="004824B4"/>
    <w:rsid w:val="004824F1"/>
    <w:rsid w:val="004826B8"/>
    <w:rsid w:val="004827F5"/>
    <w:rsid w:val="00484C1B"/>
    <w:rsid w:val="00484DEB"/>
    <w:rsid w:val="004864BF"/>
    <w:rsid w:val="004872EC"/>
    <w:rsid w:val="00490CC6"/>
    <w:rsid w:val="00491101"/>
    <w:rsid w:val="004913BD"/>
    <w:rsid w:val="0049148B"/>
    <w:rsid w:val="00492E5E"/>
    <w:rsid w:val="00494AE5"/>
    <w:rsid w:val="00494E52"/>
    <w:rsid w:val="00495FDC"/>
    <w:rsid w:val="004962A7"/>
    <w:rsid w:val="00496A77"/>
    <w:rsid w:val="004975BC"/>
    <w:rsid w:val="004977B8"/>
    <w:rsid w:val="00497EFE"/>
    <w:rsid w:val="00497F61"/>
    <w:rsid w:val="004A0223"/>
    <w:rsid w:val="004A0403"/>
    <w:rsid w:val="004A04DB"/>
    <w:rsid w:val="004A0FF3"/>
    <w:rsid w:val="004A175D"/>
    <w:rsid w:val="004A1968"/>
    <w:rsid w:val="004A1DB0"/>
    <w:rsid w:val="004A1DFD"/>
    <w:rsid w:val="004A2331"/>
    <w:rsid w:val="004A3B1E"/>
    <w:rsid w:val="004A429D"/>
    <w:rsid w:val="004A54EC"/>
    <w:rsid w:val="004A68C8"/>
    <w:rsid w:val="004A6B3F"/>
    <w:rsid w:val="004A78CF"/>
    <w:rsid w:val="004A7E7F"/>
    <w:rsid w:val="004B0D26"/>
    <w:rsid w:val="004B0F5E"/>
    <w:rsid w:val="004B1BA8"/>
    <w:rsid w:val="004B2E14"/>
    <w:rsid w:val="004B5117"/>
    <w:rsid w:val="004B5A02"/>
    <w:rsid w:val="004B5CC7"/>
    <w:rsid w:val="004B5CE6"/>
    <w:rsid w:val="004B60F6"/>
    <w:rsid w:val="004B62F5"/>
    <w:rsid w:val="004B6792"/>
    <w:rsid w:val="004B7950"/>
    <w:rsid w:val="004B7DEF"/>
    <w:rsid w:val="004C0699"/>
    <w:rsid w:val="004C0E38"/>
    <w:rsid w:val="004C1991"/>
    <w:rsid w:val="004C1EC0"/>
    <w:rsid w:val="004C21ED"/>
    <w:rsid w:val="004C236A"/>
    <w:rsid w:val="004C2C5D"/>
    <w:rsid w:val="004C2E8D"/>
    <w:rsid w:val="004C4646"/>
    <w:rsid w:val="004C4E85"/>
    <w:rsid w:val="004C4E97"/>
    <w:rsid w:val="004C4FA7"/>
    <w:rsid w:val="004C512B"/>
    <w:rsid w:val="004C51C7"/>
    <w:rsid w:val="004C616E"/>
    <w:rsid w:val="004C74C2"/>
    <w:rsid w:val="004C7BCE"/>
    <w:rsid w:val="004D1794"/>
    <w:rsid w:val="004D2543"/>
    <w:rsid w:val="004D26EB"/>
    <w:rsid w:val="004D49FE"/>
    <w:rsid w:val="004D527F"/>
    <w:rsid w:val="004D721C"/>
    <w:rsid w:val="004D72DD"/>
    <w:rsid w:val="004D7445"/>
    <w:rsid w:val="004D76F3"/>
    <w:rsid w:val="004D7AE6"/>
    <w:rsid w:val="004E0046"/>
    <w:rsid w:val="004E0137"/>
    <w:rsid w:val="004E0AC4"/>
    <w:rsid w:val="004E116C"/>
    <w:rsid w:val="004E14CD"/>
    <w:rsid w:val="004E1F69"/>
    <w:rsid w:val="004E23D0"/>
    <w:rsid w:val="004E32A1"/>
    <w:rsid w:val="004E34EF"/>
    <w:rsid w:val="004E441B"/>
    <w:rsid w:val="004E5346"/>
    <w:rsid w:val="004E5DC2"/>
    <w:rsid w:val="004E6538"/>
    <w:rsid w:val="004E65C8"/>
    <w:rsid w:val="004E6C3F"/>
    <w:rsid w:val="004E73E8"/>
    <w:rsid w:val="004E74CC"/>
    <w:rsid w:val="004F033C"/>
    <w:rsid w:val="004F058A"/>
    <w:rsid w:val="004F0A35"/>
    <w:rsid w:val="004F0C28"/>
    <w:rsid w:val="004F0DCF"/>
    <w:rsid w:val="004F1F41"/>
    <w:rsid w:val="004F2413"/>
    <w:rsid w:val="004F3424"/>
    <w:rsid w:val="004F3DB1"/>
    <w:rsid w:val="004F4720"/>
    <w:rsid w:val="004F5892"/>
    <w:rsid w:val="004F66E4"/>
    <w:rsid w:val="004F7345"/>
    <w:rsid w:val="00500B93"/>
    <w:rsid w:val="00501AB8"/>
    <w:rsid w:val="00501F9B"/>
    <w:rsid w:val="005020A0"/>
    <w:rsid w:val="005022FC"/>
    <w:rsid w:val="00502A63"/>
    <w:rsid w:val="005031A9"/>
    <w:rsid w:val="00503567"/>
    <w:rsid w:val="005035E6"/>
    <w:rsid w:val="00503EEC"/>
    <w:rsid w:val="00504017"/>
    <w:rsid w:val="00504AF5"/>
    <w:rsid w:val="005052CF"/>
    <w:rsid w:val="005056C3"/>
    <w:rsid w:val="00506C01"/>
    <w:rsid w:val="00506F4E"/>
    <w:rsid w:val="00507230"/>
    <w:rsid w:val="00511359"/>
    <w:rsid w:val="00511815"/>
    <w:rsid w:val="005119DC"/>
    <w:rsid w:val="00511F0F"/>
    <w:rsid w:val="0051263F"/>
    <w:rsid w:val="00514206"/>
    <w:rsid w:val="0051452B"/>
    <w:rsid w:val="00516024"/>
    <w:rsid w:val="005176FF"/>
    <w:rsid w:val="00517E66"/>
    <w:rsid w:val="0052019D"/>
    <w:rsid w:val="00520472"/>
    <w:rsid w:val="005206D4"/>
    <w:rsid w:val="00520E56"/>
    <w:rsid w:val="0052116C"/>
    <w:rsid w:val="00521AA6"/>
    <w:rsid w:val="0052256D"/>
    <w:rsid w:val="00523732"/>
    <w:rsid w:val="00523B7F"/>
    <w:rsid w:val="0052420E"/>
    <w:rsid w:val="005247FB"/>
    <w:rsid w:val="00525126"/>
    <w:rsid w:val="00525208"/>
    <w:rsid w:val="00525552"/>
    <w:rsid w:val="00525AAB"/>
    <w:rsid w:val="00525B62"/>
    <w:rsid w:val="00526595"/>
    <w:rsid w:val="00526E31"/>
    <w:rsid w:val="005275B0"/>
    <w:rsid w:val="00527678"/>
    <w:rsid w:val="0053059B"/>
    <w:rsid w:val="00530CC4"/>
    <w:rsid w:val="00530FF0"/>
    <w:rsid w:val="005316BB"/>
    <w:rsid w:val="0053350F"/>
    <w:rsid w:val="00535456"/>
    <w:rsid w:val="00537183"/>
    <w:rsid w:val="00537945"/>
    <w:rsid w:val="00537A6E"/>
    <w:rsid w:val="005400A2"/>
    <w:rsid w:val="005401EA"/>
    <w:rsid w:val="005411A4"/>
    <w:rsid w:val="0054120E"/>
    <w:rsid w:val="00541311"/>
    <w:rsid w:val="0054188A"/>
    <w:rsid w:val="0054215B"/>
    <w:rsid w:val="0054234A"/>
    <w:rsid w:val="005424ED"/>
    <w:rsid w:val="00543B9A"/>
    <w:rsid w:val="005441D3"/>
    <w:rsid w:val="005443E8"/>
    <w:rsid w:val="005446AD"/>
    <w:rsid w:val="00544AE8"/>
    <w:rsid w:val="00544BC1"/>
    <w:rsid w:val="00545185"/>
    <w:rsid w:val="0054573F"/>
    <w:rsid w:val="00545821"/>
    <w:rsid w:val="00546160"/>
    <w:rsid w:val="00546359"/>
    <w:rsid w:val="005468BC"/>
    <w:rsid w:val="00546F2D"/>
    <w:rsid w:val="00546F91"/>
    <w:rsid w:val="0054738E"/>
    <w:rsid w:val="0054744D"/>
    <w:rsid w:val="005475BB"/>
    <w:rsid w:val="0054780B"/>
    <w:rsid w:val="00547F8C"/>
    <w:rsid w:val="005500A6"/>
    <w:rsid w:val="005501B6"/>
    <w:rsid w:val="00550F7C"/>
    <w:rsid w:val="00551170"/>
    <w:rsid w:val="00551EAA"/>
    <w:rsid w:val="00552427"/>
    <w:rsid w:val="00552C68"/>
    <w:rsid w:val="005532B8"/>
    <w:rsid w:val="0055348D"/>
    <w:rsid w:val="00553854"/>
    <w:rsid w:val="00553DF9"/>
    <w:rsid w:val="00554ACC"/>
    <w:rsid w:val="00554FE7"/>
    <w:rsid w:val="005553BC"/>
    <w:rsid w:val="00555CC0"/>
    <w:rsid w:val="0055668A"/>
    <w:rsid w:val="00557FE8"/>
    <w:rsid w:val="00557FEB"/>
    <w:rsid w:val="0056152B"/>
    <w:rsid w:val="005620A7"/>
    <w:rsid w:val="00562514"/>
    <w:rsid w:val="00563530"/>
    <w:rsid w:val="00563946"/>
    <w:rsid w:val="00563A4F"/>
    <w:rsid w:val="005640AB"/>
    <w:rsid w:val="00564620"/>
    <w:rsid w:val="00564CEC"/>
    <w:rsid w:val="005657C1"/>
    <w:rsid w:val="00565F4E"/>
    <w:rsid w:val="00566DC5"/>
    <w:rsid w:val="0056726F"/>
    <w:rsid w:val="005675A7"/>
    <w:rsid w:val="00567AF1"/>
    <w:rsid w:val="0057036A"/>
    <w:rsid w:val="00570A57"/>
    <w:rsid w:val="00571070"/>
    <w:rsid w:val="0057140F"/>
    <w:rsid w:val="00571627"/>
    <w:rsid w:val="005716D4"/>
    <w:rsid w:val="00571E9A"/>
    <w:rsid w:val="005733AC"/>
    <w:rsid w:val="00573CAE"/>
    <w:rsid w:val="00573D1C"/>
    <w:rsid w:val="0057500A"/>
    <w:rsid w:val="00575BF9"/>
    <w:rsid w:val="00575C3B"/>
    <w:rsid w:val="00575CA0"/>
    <w:rsid w:val="00576194"/>
    <w:rsid w:val="005762DF"/>
    <w:rsid w:val="005763FA"/>
    <w:rsid w:val="00576679"/>
    <w:rsid w:val="00576794"/>
    <w:rsid w:val="005768B0"/>
    <w:rsid w:val="0057692B"/>
    <w:rsid w:val="00577DCB"/>
    <w:rsid w:val="005802DC"/>
    <w:rsid w:val="00581A49"/>
    <w:rsid w:val="00582C3A"/>
    <w:rsid w:val="00582D96"/>
    <w:rsid w:val="005836F3"/>
    <w:rsid w:val="005841BB"/>
    <w:rsid w:val="00585115"/>
    <w:rsid w:val="0058536F"/>
    <w:rsid w:val="00585791"/>
    <w:rsid w:val="00585BC7"/>
    <w:rsid w:val="00585E98"/>
    <w:rsid w:val="005866C2"/>
    <w:rsid w:val="005870E6"/>
    <w:rsid w:val="00587DAF"/>
    <w:rsid w:val="00591128"/>
    <w:rsid w:val="005914C8"/>
    <w:rsid w:val="00592A2B"/>
    <w:rsid w:val="005939DB"/>
    <w:rsid w:val="00593B31"/>
    <w:rsid w:val="00593CD1"/>
    <w:rsid w:val="00594453"/>
    <w:rsid w:val="00594CF3"/>
    <w:rsid w:val="00594F01"/>
    <w:rsid w:val="005951AA"/>
    <w:rsid w:val="00595641"/>
    <w:rsid w:val="005957DF"/>
    <w:rsid w:val="005958CD"/>
    <w:rsid w:val="00595FB0"/>
    <w:rsid w:val="00596EF4"/>
    <w:rsid w:val="00597498"/>
    <w:rsid w:val="00597DB1"/>
    <w:rsid w:val="00597EEE"/>
    <w:rsid w:val="005A0A9A"/>
    <w:rsid w:val="005A0C73"/>
    <w:rsid w:val="005A2C8F"/>
    <w:rsid w:val="005A3D68"/>
    <w:rsid w:val="005A472C"/>
    <w:rsid w:val="005A505E"/>
    <w:rsid w:val="005A5CD3"/>
    <w:rsid w:val="005A624F"/>
    <w:rsid w:val="005A62B9"/>
    <w:rsid w:val="005A65C9"/>
    <w:rsid w:val="005A6B4E"/>
    <w:rsid w:val="005A6B9C"/>
    <w:rsid w:val="005A6BB3"/>
    <w:rsid w:val="005A6FCB"/>
    <w:rsid w:val="005A7025"/>
    <w:rsid w:val="005A7B69"/>
    <w:rsid w:val="005A7EC5"/>
    <w:rsid w:val="005A7F84"/>
    <w:rsid w:val="005B02A7"/>
    <w:rsid w:val="005B045B"/>
    <w:rsid w:val="005B110F"/>
    <w:rsid w:val="005B20AB"/>
    <w:rsid w:val="005B2DC3"/>
    <w:rsid w:val="005B2ED3"/>
    <w:rsid w:val="005B3000"/>
    <w:rsid w:val="005B3E00"/>
    <w:rsid w:val="005B3ED3"/>
    <w:rsid w:val="005B45B4"/>
    <w:rsid w:val="005B4A61"/>
    <w:rsid w:val="005B599A"/>
    <w:rsid w:val="005B66C9"/>
    <w:rsid w:val="005B6A64"/>
    <w:rsid w:val="005B6E32"/>
    <w:rsid w:val="005C10EC"/>
    <w:rsid w:val="005C14DC"/>
    <w:rsid w:val="005C2411"/>
    <w:rsid w:val="005C2573"/>
    <w:rsid w:val="005C3BE1"/>
    <w:rsid w:val="005C40E5"/>
    <w:rsid w:val="005C51F3"/>
    <w:rsid w:val="005C561D"/>
    <w:rsid w:val="005C5AC8"/>
    <w:rsid w:val="005C6AA9"/>
    <w:rsid w:val="005C7135"/>
    <w:rsid w:val="005C75C1"/>
    <w:rsid w:val="005C7C3E"/>
    <w:rsid w:val="005C7D2B"/>
    <w:rsid w:val="005D15CE"/>
    <w:rsid w:val="005D2181"/>
    <w:rsid w:val="005D2258"/>
    <w:rsid w:val="005D2674"/>
    <w:rsid w:val="005D3560"/>
    <w:rsid w:val="005D37F8"/>
    <w:rsid w:val="005D3B70"/>
    <w:rsid w:val="005D3E76"/>
    <w:rsid w:val="005D3F9B"/>
    <w:rsid w:val="005D44E3"/>
    <w:rsid w:val="005D57D1"/>
    <w:rsid w:val="005D5AAE"/>
    <w:rsid w:val="005D6853"/>
    <w:rsid w:val="005D6B72"/>
    <w:rsid w:val="005D6EE6"/>
    <w:rsid w:val="005D7357"/>
    <w:rsid w:val="005D7C32"/>
    <w:rsid w:val="005E00AE"/>
    <w:rsid w:val="005E0643"/>
    <w:rsid w:val="005E13B3"/>
    <w:rsid w:val="005E3C23"/>
    <w:rsid w:val="005E3D1D"/>
    <w:rsid w:val="005E3EFE"/>
    <w:rsid w:val="005E4314"/>
    <w:rsid w:val="005E4A5D"/>
    <w:rsid w:val="005E4FC4"/>
    <w:rsid w:val="005E5583"/>
    <w:rsid w:val="005E579E"/>
    <w:rsid w:val="005E5866"/>
    <w:rsid w:val="005E5A58"/>
    <w:rsid w:val="005E647A"/>
    <w:rsid w:val="005E7C3E"/>
    <w:rsid w:val="005F15AA"/>
    <w:rsid w:val="005F1EEC"/>
    <w:rsid w:val="005F25A2"/>
    <w:rsid w:val="005F2A95"/>
    <w:rsid w:val="005F3A49"/>
    <w:rsid w:val="005F3B1D"/>
    <w:rsid w:val="005F3E64"/>
    <w:rsid w:val="005F3FB4"/>
    <w:rsid w:val="005F4876"/>
    <w:rsid w:val="005F4D5F"/>
    <w:rsid w:val="005F562F"/>
    <w:rsid w:val="005F5C4C"/>
    <w:rsid w:val="005F5D44"/>
    <w:rsid w:val="005F5ECD"/>
    <w:rsid w:val="005F63F6"/>
    <w:rsid w:val="005F6E3C"/>
    <w:rsid w:val="005F7605"/>
    <w:rsid w:val="00600ACA"/>
    <w:rsid w:val="00600C6C"/>
    <w:rsid w:val="006015D1"/>
    <w:rsid w:val="006020A3"/>
    <w:rsid w:val="006020EF"/>
    <w:rsid w:val="006035EB"/>
    <w:rsid w:val="00603F23"/>
    <w:rsid w:val="0060401C"/>
    <w:rsid w:val="0060425E"/>
    <w:rsid w:val="006046DC"/>
    <w:rsid w:val="00604B13"/>
    <w:rsid w:val="00604C26"/>
    <w:rsid w:val="00604F7C"/>
    <w:rsid w:val="00605194"/>
    <w:rsid w:val="0060527E"/>
    <w:rsid w:val="00607278"/>
    <w:rsid w:val="006074C4"/>
    <w:rsid w:val="00607F22"/>
    <w:rsid w:val="00610C22"/>
    <w:rsid w:val="00610E49"/>
    <w:rsid w:val="00611C01"/>
    <w:rsid w:val="006120E7"/>
    <w:rsid w:val="0061260E"/>
    <w:rsid w:val="00613E5C"/>
    <w:rsid w:val="00615B74"/>
    <w:rsid w:val="00615D29"/>
    <w:rsid w:val="00616CF6"/>
    <w:rsid w:val="00616ECD"/>
    <w:rsid w:val="00617ACF"/>
    <w:rsid w:val="00617D13"/>
    <w:rsid w:val="00620ACB"/>
    <w:rsid w:val="00620DA8"/>
    <w:rsid w:val="006222F2"/>
    <w:rsid w:val="00623466"/>
    <w:rsid w:val="00623A78"/>
    <w:rsid w:val="00623F88"/>
    <w:rsid w:val="00624332"/>
    <w:rsid w:val="00624B80"/>
    <w:rsid w:val="00624D0A"/>
    <w:rsid w:val="00626384"/>
    <w:rsid w:val="00626D93"/>
    <w:rsid w:val="00626F98"/>
    <w:rsid w:val="00627491"/>
    <w:rsid w:val="006279A0"/>
    <w:rsid w:val="006313BD"/>
    <w:rsid w:val="00632859"/>
    <w:rsid w:val="00632D70"/>
    <w:rsid w:val="006333A2"/>
    <w:rsid w:val="00633DA7"/>
    <w:rsid w:val="00634311"/>
    <w:rsid w:val="006346AB"/>
    <w:rsid w:val="00635D47"/>
    <w:rsid w:val="00640211"/>
    <w:rsid w:val="00640492"/>
    <w:rsid w:val="006404D6"/>
    <w:rsid w:val="006409D0"/>
    <w:rsid w:val="0064105F"/>
    <w:rsid w:val="0064111C"/>
    <w:rsid w:val="00641EAE"/>
    <w:rsid w:val="0064202F"/>
    <w:rsid w:val="0064270A"/>
    <w:rsid w:val="0064290C"/>
    <w:rsid w:val="00642B07"/>
    <w:rsid w:val="00642E99"/>
    <w:rsid w:val="00644E55"/>
    <w:rsid w:val="00644FB9"/>
    <w:rsid w:val="0064530D"/>
    <w:rsid w:val="00645503"/>
    <w:rsid w:val="00645529"/>
    <w:rsid w:val="00645A0A"/>
    <w:rsid w:val="00645B43"/>
    <w:rsid w:val="00645EE3"/>
    <w:rsid w:val="006464FB"/>
    <w:rsid w:val="00646559"/>
    <w:rsid w:val="0065040E"/>
    <w:rsid w:val="00650709"/>
    <w:rsid w:val="00650A7C"/>
    <w:rsid w:val="0065236E"/>
    <w:rsid w:val="006523D9"/>
    <w:rsid w:val="006530CA"/>
    <w:rsid w:val="00653641"/>
    <w:rsid w:val="006539E9"/>
    <w:rsid w:val="00653A42"/>
    <w:rsid w:val="00653A59"/>
    <w:rsid w:val="00655360"/>
    <w:rsid w:val="006556C6"/>
    <w:rsid w:val="00655F29"/>
    <w:rsid w:val="00656877"/>
    <w:rsid w:val="00656EB5"/>
    <w:rsid w:val="00656F91"/>
    <w:rsid w:val="006574E5"/>
    <w:rsid w:val="00657836"/>
    <w:rsid w:val="00657A28"/>
    <w:rsid w:val="00657AC1"/>
    <w:rsid w:val="00657D91"/>
    <w:rsid w:val="00660223"/>
    <w:rsid w:val="00660BD5"/>
    <w:rsid w:val="00660CA0"/>
    <w:rsid w:val="0066101D"/>
    <w:rsid w:val="006610A3"/>
    <w:rsid w:val="00661362"/>
    <w:rsid w:val="00661A2C"/>
    <w:rsid w:val="00661EBD"/>
    <w:rsid w:val="00662BF5"/>
    <w:rsid w:val="00663775"/>
    <w:rsid w:val="00663C28"/>
    <w:rsid w:val="00663FE4"/>
    <w:rsid w:val="0066651E"/>
    <w:rsid w:val="00666EC5"/>
    <w:rsid w:val="00667137"/>
    <w:rsid w:val="0066728C"/>
    <w:rsid w:val="006679E3"/>
    <w:rsid w:val="00667DDC"/>
    <w:rsid w:val="00667E2C"/>
    <w:rsid w:val="00670163"/>
    <w:rsid w:val="0067098F"/>
    <w:rsid w:val="00670B03"/>
    <w:rsid w:val="00671C9E"/>
    <w:rsid w:val="00672B68"/>
    <w:rsid w:val="00673327"/>
    <w:rsid w:val="006739B1"/>
    <w:rsid w:val="0067423F"/>
    <w:rsid w:val="00674ACD"/>
    <w:rsid w:val="00675161"/>
    <w:rsid w:val="0067546B"/>
    <w:rsid w:val="00675CC8"/>
    <w:rsid w:val="0068010D"/>
    <w:rsid w:val="00680C13"/>
    <w:rsid w:val="00680E8B"/>
    <w:rsid w:val="00680EAF"/>
    <w:rsid w:val="00682AA3"/>
    <w:rsid w:val="0068304A"/>
    <w:rsid w:val="006837CE"/>
    <w:rsid w:val="00683C5B"/>
    <w:rsid w:val="00684260"/>
    <w:rsid w:val="006845B9"/>
    <w:rsid w:val="00684C93"/>
    <w:rsid w:val="00684FDD"/>
    <w:rsid w:val="006853E0"/>
    <w:rsid w:val="006867BE"/>
    <w:rsid w:val="0068685B"/>
    <w:rsid w:val="00686BFA"/>
    <w:rsid w:val="00687F0E"/>
    <w:rsid w:val="006903BA"/>
    <w:rsid w:val="0069069F"/>
    <w:rsid w:val="00690812"/>
    <w:rsid w:val="0069159B"/>
    <w:rsid w:val="00691A1B"/>
    <w:rsid w:val="00691D52"/>
    <w:rsid w:val="00692046"/>
    <w:rsid w:val="00692B35"/>
    <w:rsid w:val="00692EC0"/>
    <w:rsid w:val="00693406"/>
    <w:rsid w:val="00693473"/>
    <w:rsid w:val="006935DA"/>
    <w:rsid w:val="006945F1"/>
    <w:rsid w:val="00696CB2"/>
    <w:rsid w:val="006974F9"/>
    <w:rsid w:val="006A01C3"/>
    <w:rsid w:val="006A03AA"/>
    <w:rsid w:val="006A2788"/>
    <w:rsid w:val="006A2CC1"/>
    <w:rsid w:val="006A31B5"/>
    <w:rsid w:val="006A32E7"/>
    <w:rsid w:val="006A3822"/>
    <w:rsid w:val="006A3972"/>
    <w:rsid w:val="006A3F80"/>
    <w:rsid w:val="006A4592"/>
    <w:rsid w:val="006A47CC"/>
    <w:rsid w:val="006A4B6F"/>
    <w:rsid w:val="006A4CF0"/>
    <w:rsid w:val="006A4DC2"/>
    <w:rsid w:val="006A4DFB"/>
    <w:rsid w:val="006A55BE"/>
    <w:rsid w:val="006A5B6C"/>
    <w:rsid w:val="006A5C4D"/>
    <w:rsid w:val="006A5E3E"/>
    <w:rsid w:val="006A6482"/>
    <w:rsid w:val="006A65CC"/>
    <w:rsid w:val="006A6AB6"/>
    <w:rsid w:val="006A6D2E"/>
    <w:rsid w:val="006A78BE"/>
    <w:rsid w:val="006A7EEE"/>
    <w:rsid w:val="006A7FCC"/>
    <w:rsid w:val="006B044B"/>
    <w:rsid w:val="006B0CA0"/>
    <w:rsid w:val="006B0DD6"/>
    <w:rsid w:val="006B135F"/>
    <w:rsid w:val="006B155B"/>
    <w:rsid w:val="006B22F0"/>
    <w:rsid w:val="006B2861"/>
    <w:rsid w:val="006B2A0F"/>
    <w:rsid w:val="006B3A85"/>
    <w:rsid w:val="006B507D"/>
    <w:rsid w:val="006B536C"/>
    <w:rsid w:val="006B5D7B"/>
    <w:rsid w:val="006B6827"/>
    <w:rsid w:val="006B6A77"/>
    <w:rsid w:val="006B6A7C"/>
    <w:rsid w:val="006B6D1A"/>
    <w:rsid w:val="006B6FFF"/>
    <w:rsid w:val="006B762C"/>
    <w:rsid w:val="006C2773"/>
    <w:rsid w:val="006C40A4"/>
    <w:rsid w:val="006C40A5"/>
    <w:rsid w:val="006C451A"/>
    <w:rsid w:val="006C488C"/>
    <w:rsid w:val="006C65FD"/>
    <w:rsid w:val="006C7DB6"/>
    <w:rsid w:val="006D03B6"/>
    <w:rsid w:val="006D1435"/>
    <w:rsid w:val="006D1C82"/>
    <w:rsid w:val="006D1CB9"/>
    <w:rsid w:val="006D22DB"/>
    <w:rsid w:val="006D2DA9"/>
    <w:rsid w:val="006D326E"/>
    <w:rsid w:val="006D356F"/>
    <w:rsid w:val="006D41A4"/>
    <w:rsid w:val="006D4539"/>
    <w:rsid w:val="006D495B"/>
    <w:rsid w:val="006D5B1F"/>
    <w:rsid w:val="006D6553"/>
    <w:rsid w:val="006D6BE4"/>
    <w:rsid w:val="006D71F5"/>
    <w:rsid w:val="006D735B"/>
    <w:rsid w:val="006D73A7"/>
    <w:rsid w:val="006D74BC"/>
    <w:rsid w:val="006D7A0C"/>
    <w:rsid w:val="006D7A6A"/>
    <w:rsid w:val="006E063F"/>
    <w:rsid w:val="006E09D6"/>
    <w:rsid w:val="006E0C19"/>
    <w:rsid w:val="006E157C"/>
    <w:rsid w:val="006E167E"/>
    <w:rsid w:val="006E1831"/>
    <w:rsid w:val="006E1EF3"/>
    <w:rsid w:val="006E1F50"/>
    <w:rsid w:val="006E21FF"/>
    <w:rsid w:val="006E263C"/>
    <w:rsid w:val="006E3FD5"/>
    <w:rsid w:val="006E4153"/>
    <w:rsid w:val="006E431C"/>
    <w:rsid w:val="006F2012"/>
    <w:rsid w:val="006F2220"/>
    <w:rsid w:val="006F2AB4"/>
    <w:rsid w:val="006F3AAF"/>
    <w:rsid w:val="006F4582"/>
    <w:rsid w:val="006F477D"/>
    <w:rsid w:val="006F4EF5"/>
    <w:rsid w:val="006F5564"/>
    <w:rsid w:val="006F63C0"/>
    <w:rsid w:val="006F65A7"/>
    <w:rsid w:val="006F6DED"/>
    <w:rsid w:val="00700BB8"/>
    <w:rsid w:val="00700F9E"/>
    <w:rsid w:val="007010A8"/>
    <w:rsid w:val="00701A2E"/>
    <w:rsid w:val="00701A5B"/>
    <w:rsid w:val="00701CC0"/>
    <w:rsid w:val="0070213E"/>
    <w:rsid w:val="0070273D"/>
    <w:rsid w:val="0070277A"/>
    <w:rsid w:val="00702AFE"/>
    <w:rsid w:val="007032CF"/>
    <w:rsid w:val="00703BDE"/>
    <w:rsid w:val="0070432F"/>
    <w:rsid w:val="00704574"/>
    <w:rsid w:val="00706029"/>
    <w:rsid w:val="00706D8E"/>
    <w:rsid w:val="00707727"/>
    <w:rsid w:val="00707F9A"/>
    <w:rsid w:val="0071009C"/>
    <w:rsid w:val="00711123"/>
    <w:rsid w:val="007113BE"/>
    <w:rsid w:val="00712628"/>
    <w:rsid w:val="00712E2E"/>
    <w:rsid w:val="00713134"/>
    <w:rsid w:val="007140BD"/>
    <w:rsid w:val="00714660"/>
    <w:rsid w:val="00714D82"/>
    <w:rsid w:val="007152D1"/>
    <w:rsid w:val="0071685F"/>
    <w:rsid w:val="00716C7C"/>
    <w:rsid w:val="00717F33"/>
    <w:rsid w:val="007201A9"/>
    <w:rsid w:val="0072283B"/>
    <w:rsid w:val="00722A58"/>
    <w:rsid w:val="00722B06"/>
    <w:rsid w:val="007230A9"/>
    <w:rsid w:val="00723419"/>
    <w:rsid w:val="00724AA1"/>
    <w:rsid w:val="007250F8"/>
    <w:rsid w:val="007254C9"/>
    <w:rsid w:val="00725EDE"/>
    <w:rsid w:val="007264F8"/>
    <w:rsid w:val="00726DAB"/>
    <w:rsid w:val="00727D41"/>
    <w:rsid w:val="007308A0"/>
    <w:rsid w:val="00731E7F"/>
    <w:rsid w:val="00731FE7"/>
    <w:rsid w:val="007320A0"/>
    <w:rsid w:val="00732313"/>
    <w:rsid w:val="0073259F"/>
    <w:rsid w:val="00732660"/>
    <w:rsid w:val="00734076"/>
    <w:rsid w:val="007358FC"/>
    <w:rsid w:val="00735B00"/>
    <w:rsid w:val="00740EEE"/>
    <w:rsid w:val="00741A43"/>
    <w:rsid w:val="00741B31"/>
    <w:rsid w:val="007421BB"/>
    <w:rsid w:val="00742A6F"/>
    <w:rsid w:val="00742FA3"/>
    <w:rsid w:val="007448A0"/>
    <w:rsid w:val="00746ABC"/>
    <w:rsid w:val="00747D2E"/>
    <w:rsid w:val="00750083"/>
    <w:rsid w:val="00751124"/>
    <w:rsid w:val="00751716"/>
    <w:rsid w:val="00751BD6"/>
    <w:rsid w:val="007524D5"/>
    <w:rsid w:val="0075261B"/>
    <w:rsid w:val="00752B6C"/>
    <w:rsid w:val="00752B72"/>
    <w:rsid w:val="00752C16"/>
    <w:rsid w:val="0075363C"/>
    <w:rsid w:val="0075448B"/>
    <w:rsid w:val="007544DC"/>
    <w:rsid w:val="007548B1"/>
    <w:rsid w:val="00754DFA"/>
    <w:rsid w:val="00755017"/>
    <w:rsid w:val="0075510E"/>
    <w:rsid w:val="00755693"/>
    <w:rsid w:val="00755B3B"/>
    <w:rsid w:val="00755C98"/>
    <w:rsid w:val="007561E4"/>
    <w:rsid w:val="007571B4"/>
    <w:rsid w:val="007576C1"/>
    <w:rsid w:val="007603FB"/>
    <w:rsid w:val="00760634"/>
    <w:rsid w:val="0076070D"/>
    <w:rsid w:val="007608BE"/>
    <w:rsid w:val="00761566"/>
    <w:rsid w:val="00761A5A"/>
    <w:rsid w:val="00761E83"/>
    <w:rsid w:val="0076279B"/>
    <w:rsid w:val="00763F15"/>
    <w:rsid w:val="00764467"/>
    <w:rsid w:val="0076494C"/>
    <w:rsid w:val="00764EAB"/>
    <w:rsid w:val="007653A8"/>
    <w:rsid w:val="00765931"/>
    <w:rsid w:val="0076606B"/>
    <w:rsid w:val="007667CA"/>
    <w:rsid w:val="00766A5B"/>
    <w:rsid w:val="00767280"/>
    <w:rsid w:val="00767AA7"/>
    <w:rsid w:val="00767B08"/>
    <w:rsid w:val="00770CCF"/>
    <w:rsid w:val="00771A8C"/>
    <w:rsid w:val="00773759"/>
    <w:rsid w:val="00774C32"/>
    <w:rsid w:val="007754B3"/>
    <w:rsid w:val="007758D2"/>
    <w:rsid w:val="00775C79"/>
    <w:rsid w:val="00775DA3"/>
    <w:rsid w:val="00776ABB"/>
    <w:rsid w:val="00776B92"/>
    <w:rsid w:val="00777630"/>
    <w:rsid w:val="0077770C"/>
    <w:rsid w:val="00777D62"/>
    <w:rsid w:val="00780D13"/>
    <w:rsid w:val="0078147C"/>
    <w:rsid w:val="007814EC"/>
    <w:rsid w:val="0078195F"/>
    <w:rsid w:val="00783829"/>
    <w:rsid w:val="00783C80"/>
    <w:rsid w:val="007848B4"/>
    <w:rsid w:val="007851A8"/>
    <w:rsid w:val="00785B85"/>
    <w:rsid w:val="007863E7"/>
    <w:rsid w:val="00786DED"/>
    <w:rsid w:val="007878B2"/>
    <w:rsid w:val="00787B6B"/>
    <w:rsid w:val="00787BB7"/>
    <w:rsid w:val="00790198"/>
    <w:rsid w:val="00790674"/>
    <w:rsid w:val="00790C42"/>
    <w:rsid w:val="007912CE"/>
    <w:rsid w:val="007914C5"/>
    <w:rsid w:val="00792F9C"/>
    <w:rsid w:val="00794CFA"/>
    <w:rsid w:val="00794F1C"/>
    <w:rsid w:val="007952B2"/>
    <w:rsid w:val="007961BA"/>
    <w:rsid w:val="00796254"/>
    <w:rsid w:val="0079629F"/>
    <w:rsid w:val="007968AC"/>
    <w:rsid w:val="00797003"/>
    <w:rsid w:val="007975AC"/>
    <w:rsid w:val="00797709"/>
    <w:rsid w:val="007A0AB8"/>
    <w:rsid w:val="007A17FF"/>
    <w:rsid w:val="007A1A65"/>
    <w:rsid w:val="007A1E23"/>
    <w:rsid w:val="007A2BE1"/>
    <w:rsid w:val="007A33FE"/>
    <w:rsid w:val="007A4A1C"/>
    <w:rsid w:val="007A5818"/>
    <w:rsid w:val="007A62EC"/>
    <w:rsid w:val="007A65FF"/>
    <w:rsid w:val="007A6BA8"/>
    <w:rsid w:val="007A77DC"/>
    <w:rsid w:val="007A7B90"/>
    <w:rsid w:val="007B06F3"/>
    <w:rsid w:val="007B1144"/>
    <w:rsid w:val="007B12A9"/>
    <w:rsid w:val="007B1D50"/>
    <w:rsid w:val="007B2EFC"/>
    <w:rsid w:val="007B3336"/>
    <w:rsid w:val="007B485C"/>
    <w:rsid w:val="007B663C"/>
    <w:rsid w:val="007B668F"/>
    <w:rsid w:val="007B66B8"/>
    <w:rsid w:val="007B7C54"/>
    <w:rsid w:val="007C01B6"/>
    <w:rsid w:val="007C0CD5"/>
    <w:rsid w:val="007C1454"/>
    <w:rsid w:val="007C168E"/>
    <w:rsid w:val="007C24F4"/>
    <w:rsid w:val="007C2D0E"/>
    <w:rsid w:val="007C345D"/>
    <w:rsid w:val="007C38BD"/>
    <w:rsid w:val="007C3EEA"/>
    <w:rsid w:val="007C41EE"/>
    <w:rsid w:val="007C4CF7"/>
    <w:rsid w:val="007C4FA0"/>
    <w:rsid w:val="007C50BE"/>
    <w:rsid w:val="007C57FB"/>
    <w:rsid w:val="007C5A6F"/>
    <w:rsid w:val="007C5F05"/>
    <w:rsid w:val="007C61CA"/>
    <w:rsid w:val="007C61E0"/>
    <w:rsid w:val="007C6698"/>
    <w:rsid w:val="007C7050"/>
    <w:rsid w:val="007C7837"/>
    <w:rsid w:val="007C7A30"/>
    <w:rsid w:val="007C7E1D"/>
    <w:rsid w:val="007D1AE1"/>
    <w:rsid w:val="007D2F18"/>
    <w:rsid w:val="007D386D"/>
    <w:rsid w:val="007D3D57"/>
    <w:rsid w:val="007D41E1"/>
    <w:rsid w:val="007D4398"/>
    <w:rsid w:val="007D447C"/>
    <w:rsid w:val="007D63B0"/>
    <w:rsid w:val="007D6BEB"/>
    <w:rsid w:val="007D6F02"/>
    <w:rsid w:val="007D724A"/>
    <w:rsid w:val="007D7918"/>
    <w:rsid w:val="007D7A3E"/>
    <w:rsid w:val="007D7C71"/>
    <w:rsid w:val="007E04C0"/>
    <w:rsid w:val="007E171B"/>
    <w:rsid w:val="007E1B30"/>
    <w:rsid w:val="007E1DC0"/>
    <w:rsid w:val="007E2C5C"/>
    <w:rsid w:val="007E2DFB"/>
    <w:rsid w:val="007E3D71"/>
    <w:rsid w:val="007E3EF5"/>
    <w:rsid w:val="007E406F"/>
    <w:rsid w:val="007E5F33"/>
    <w:rsid w:val="007E611F"/>
    <w:rsid w:val="007E6FFC"/>
    <w:rsid w:val="007E75C0"/>
    <w:rsid w:val="007F0B35"/>
    <w:rsid w:val="007F1906"/>
    <w:rsid w:val="007F1E34"/>
    <w:rsid w:val="007F1FD6"/>
    <w:rsid w:val="007F20E0"/>
    <w:rsid w:val="007F2448"/>
    <w:rsid w:val="007F29DE"/>
    <w:rsid w:val="007F308E"/>
    <w:rsid w:val="007F30B7"/>
    <w:rsid w:val="007F3172"/>
    <w:rsid w:val="007F359C"/>
    <w:rsid w:val="007F38A8"/>
    <w:rsid w:val="007F42CA"/>
    <w:rsid w:val="007F487A"/>
    <w:rsid w:val="007F502F"/>
    <w:rsid w:val="007F514D"/>
    <w:rsid w:val="007F5494"/>
    <w:rsid w:val="007F5EDE"/>
    <w:rsid w:val="007F67F0"/>
    <w:rsid w:val="007F6E92"/>
    <w:rsid w:val="007F748C"/>
    <w:rsid w:val="007F749A"/>
    <w:rsid w:val="007F7CCE"/>
    <w:rsid w:val="00801D91"/>
    <w:rsid w:val="00802428"/>
    <w:rsid w:val="00802B4F"/>
    <w:rsid w:val="0080343F"/>
    <w:rsid w:val="008039D8"/>
    <w:rsid w:val="00803C50"/>
    <w:rsid w:val="0080449E"/>
    <w:rsid w:val="00805133"/>
    <w:rsid w:val="00805D49"/>
    <w:rsid w:val="0080667E"/>
    <w:rsid w:val="00807650"/>
    <w:rsid w:val="0081020A"/>
    <w:rsid w:val="008107EA"/>
    <w:rsid w:val="00811595"/>
    <w:rsid w:val="00811B05"/>
    <w:rsid w:val="00812458"/>
    <w:rsid w:val="00812BD3"/>
    <w:rsid w:val="00812D63"/>
    <w:rsid w:val="00812FD2"/>
    <w:rsid w:val="0081427B"/>
    <w:rsid w:val="00814CEC"/>
    <w:rsid w:val="00815902"/>
    <w:rsid w:val="008177E0"/>
    <w:rsid w:val="008179D0"/>
    <w:rsid w:val="00817F6B"/>
    <w:rsid w:val="00820461"/>
    <w:rsid w:val="0082263F"/>
    <w:rsid w:val="00823B55"/>
    <w:rsid w:val="00823F8C"/>
    <w:rsid w:val="00824B5E"/>
    <w:rsid w:val="00825D56"/>
    <w:rsid w:val="00827088"/>
    <w:rsid w:val="00827503"/>
    <w:rsid w:val="00827641"/>
    <w:rsid w:val="00827AAF"/>
    <w:rsid w:val="00827DB1"/>
    <w:rsid w:val="00830733"/>
    <w:rsid w:val="0083206A"/>
    <w:rsid w:val="00832252"/>
    <w:rsid w:val="008325F5"/>
    <w:rsid w:val="00832B89"/>
    <w:rsid w:val="00833499"/>
    <w:rsid w:val="0083365A"/>
    <w:rsid w:val="00833FB0"/>
    <w:rsid w:val="0083478C"/>
    <w:rsid w:val="00834B4E"/>
    <w:rsid w:val="008351D6"/>
    <w:rsid w:val="00835CFE"/>
    <w:rsid w:val="00835DF8"/>
    <w:rsid w:val="0083658D"/>
    <w:rsid w:val="00836890"/>
    <w:rsid w:val="008379B6"/>
    <w:rsid w:val="00840061"/>
    <w:rsid w:val="00840172"/>
    <w:rsid w:val="00840DD9"/>
    <w:rsid w:val="00841E17"/>
    <w:rsid w:val="00842DF9"/>
    <w:rsid w:val="0084479C"/>
    <w:rsid w:val="008453E8"/>
    <w:rsid w:val="00846790"/>
    <w:rsid w:val="008467F2"/>
    <w:rsid w:val="008468E1"/>
    <w:rsid w:val="00846A1E"/>
    <w:rsid w:val="00847075"/>
    <w:rsid w:val="00847810"/>
    <w:rsid w:val="00847E3C"/>
    <w:rsid w:val="00847FBB"/>
    <w:rsid w:val="0085004A"/>
    <w:rsid w:val="00850E1E"/>
    <w:rsid w:val="008518D7"/>
    <w:rsid w:val="0085194B"/>
    <w:rsid w:val="008527EA"/>
    <w:rsid w:val="00852AF0"/>
    <w:rsid w:val="00852E23"/>
    <w:rsid w:val="008530EC"/>
    <w:rsid w:val="008539B9"/>
    <w:rsid w:val="00854167"/>
    <w:rsid w:val="00854727"/>
    <w:rsid w:val="00855785"/>
    <w:rsid w:val="00855F2F"/>
    <w:rsid w:val="00857090"/>
    <w:rsid w:val="008577BC"/>
    <w:rsid w:val="00857D37"/>
    <w:rsid w:val="008606D8"/>
    <w:rsid w:val="0086075E"/>
    <w:rsid w:val="00860B69"/>
    <w:rsid w:val="00860D76"/>
    <w:rsid w:val="00860EB1"/>
    <w:rsid w:val="00861507"/>
    <w:rsid w:val="00861B4D"/>
    <w:rsid w:val="00861C77"/>
    <w:rsid w:val="00863063"/>
    <w:rsid w:val="00863298"/>
    <w:rsid w:val="00863539"/>
    <w:rsid w:val="008637AF"/>
    <w:rsid w:val="008638B2"/>
    <w:rsid w:val="008645A7"/>
    <w:rsid w:val="00864A56"/>
    <w:rsid w:val="00866BA6"/>
    <w:rsid w:val="00866CD7"/>
    <w:rsid w:val="00867E0C"/>
    <w:rsid w:val="00870A05"/>
    <w:rsid w:val="00870B3E"/>
    <w:rsid w:val="0087181D"/>
    <w:rsid w:val="00871C05"/>
    <w:rsid w:val="0087225B"/>
    <w:rsid w:val="00873792"/>
    <w:rsid w:val="00873902"/>
    <w:rsid w:val="00874047"/>
    <w:rsid w:val="008744EB"/>
    <w:rsid w:val="00874C94"/>
    <w:rsid w:val="00874F02"/>
    <w:rsid w:val="0087511A"/>
    <w:rsid w:val="00875A02"/>
    <w:rsid w:val="00875D1C"/>
    <w:rsid w:val="0087722E"/>
    <w:rsid w:val="008774A7"/>
    <w:rsid w:val="00877573"/>
    <w:rsid w:val="00881E7C"/>
    <w:rsid w:val="00883841"/>
    <w:rsid w:val="0088404A"/>
    <w:rsid w:val="0088416D"/>
    <w:rsid w:val="00884640"/>
    <w:rsid w:val="008846B7"/>
    <w:rsid w:val="0089101F"/>
    <w:rsid w:val="008910BE"/>
    <w:rsid w:val="00891E63"/>
    <w:rsid w:val="0089223B"/>
    <w:rsid w:val="00892A5B"/>
    <w:rsid w:val="008933D7"/>
    <w:rsid w:val="00894103"/>
    <w:rsid w:val="008945CF"/>
    <w:rsid w:val="00895148"/>
    <w:rsid w:val="00896B59"/>
    <w:rsid w:val="008976EE"/>
    <w:rsid w:val="008977DC"/>
    <w:rsid w:val="008A15F7"/>
    <w:rsid w:val="008A1606"/>
    <w:rsid w:val="008A1B0A"/>
    <w:rsid w:val="008A1FEB"/>
    <w:rsid w:val="008A21B3"/>
    <w:rsid w:val="008A24D6"/>
    <w:rsid w:val="008A328F"/>
    <w:rsid w:val="008A4064"/>
    <w:rsid w:val="008A43C7"/>
    <w:rsid w:val="008A4D12"/>
    <w:rsid w:val="008A4DBC"/>
    <w:rsid w:val="008A4F8A"/>
    <w:rsid w:val="008A56E5"/>
    <w:rsid w:val="008A6825"/>
    <w:rsid w:val="008A7331"/>
    <w:rsid w:val="008A777E"/>
    <w:rsid w:val="008B13FA"/>
    <w:rsid w:val="008B17D1"/>
    <w:rsid w:val="008B1F36"/>
    <w:rsid w:val="008B211A"/>
    <w:rsid w:val="008B2260"/>
    <w:rsid w:val="008B233F"/>
    <w:rsid w:val="008B4561"/>
    <w:rsid w:val="008B4906"/>
    <w:rsid w:val="008B4E0C"/>
    <w:rsid w:val="008B6C2C"/>
    <w:rsid w:val="008B723B"/>
    <w:rsid w:val="008B77A8"/>
    <w:rsid w:val="008C035B"/>
    <w:rsid w:val="008C0D39"/>
    <w:rsid w:val="008C1B2D"/>
    <w:rsid w:val="008C1FF6"/>
    <w:rsid w:val="008C31C5"/>
    <w:rsid w:val="008C37C7"/>
    <w:rsid w:val="008C3C35"/>
    <w:rsid w:val="008C436C"/>
    <w:rsid w:val="008C4BEE"/>
    <w:rsid w:val="008C4C3C"/>
    <w:rsid w:val="008C5915"/>
    <w:rsid w:val="008C5AF5"/>
    <w:rsid w:val="008C7A88"/>
    <w:rsid w:val="008C7F5F"/>
    <w:rsid w:val="008D0BBF"/>
    <w:rsid w:val="008D0BD1"/>
    <w:rsid w:val="008D1DF1"/>
    <w:rsid w:val="008D1F1E"/>
    <w:rsid w:val="008D22B2"/>
    <w:rsid w:val="008D2769"/>
    <w:rsid w:val="008D2BF3"/>
    <w:rsid w:val="008D340C"/>
    <w:rsid w:val="008D3948"/>
    <w:rsid w:val="008D3949"/>
    <w:rsid w:val="008D40EB"/>
    <w:rsid w:val="008D4874"/>
    <w:rsid w:val="008D4FB9"/>
    <w:rsid w:val="008D5ADD"/>
    <w:rsid w:val="008D5DE7"/>
    <w:rsid w:val="008D6413"/>
    <w:rsid w:val="008D6D7A"/>
    <w:rsid w:val="008D7903"/>
    <w:rsid w:val="008D7A93"/>
    <w:rsid w:val="008E02C3"/>
    <w:rsid w:val="008E1A1C"/>
    <w:rsid w:val="008E1E2A"/>
    <w:rsid w:val="008E1EF7"/>
    <w:rsid w:val="008E3424"/>
    <w:rsid w:val="008E42E9"/>
    <w:rsid w:val="008E4DD3"/>
    <w:rsid w:val="008E53CD"/>
    <w:rsid w:val="008E5634"/>
    <w:rsid w:val="008E5D62"/>
    <w:rsid w:val="008E795D"/>
    <w:rsid w:val="008E798F"/>
    <w:rsid w:val="008E7E94"/>
    <w:rsid w:val="008F09C7"/>
    <w:rsid w:val="008F1779"/>
    <w:rsid w:val="008F266D"/>
    <w:rsid w:val="008F3BF7"/>
    <w:rsid w:val="008F48DD"/>
    <w:rsid w:val="008F61AB"/>
    <w:rsid w:val="008F7006"/>
    <w:rsid w:val="008F719F"/>
    <w:rsid w:val="008F7BEB"/>
    <w:rsid w:val="0090036E"/>
    <w:rsid w:val="009007B9"/>
    <w:rsid w:val="009009B0"/>
    <w:rsid w:val="00901438"/>
    <w:rsid w:val="0090249A"/>
    <w:rsid w:val="009027DB"/>
    <w:rsid w:val="00902D59"/>
    <w:rsid w:val="00902F84"/>
    <w:rsid w:val="009045FB"/>
    <w:rsid w:val="00904A57"/>
    <w:rsid w:val="00904FC4"/>
    <w:rsid w:val="00905791"/>
    <w:rsid w:val="00905A1F"/>
    <w:rsid w:val="00905BAD"/>
    <w:rsid w:val="009069B3"/>
    <w:rsid w:val="00906A58"/>
    <w:rsid w:val="00907493"/>
    <w:rsid w:val="00907AC7"/>
    <w:rsid w:val="0091077C"/>
    <w:rsid w:val="009109D8"/>
    <w:rsid w:val="00911059"/>
    <w:rsid w:val="009116B3"/>
    <w:rsid w:val="009118D5"/>
    <w:rsid w:val="00911AC3"/>
    <w:rsid w:val="00911D22"/>
    <w:rsid w:val="00911FAA"/>
    <w:rsid w:val="0091292D"/>
    <w:rsid w:val="00912C10"/>
    <w:rsid w:val="00913293"/>
    <w:rsid w:val="009136BF"/>
    <w:rsid w:val="00913D4C"/>
    <w:rsid w:val="00913FCF"/>
    <w:rsid w:val="009147CD"/>
    <w:rsid w:val="00914C18"/>
    <w:rsid w:val="009173F8"/>
    <w:rsid w:val="00917F24"/>
    <w:rsid w:val="00920075"/>
    <w:rsid w:val="00920E3A"/>
    <w:rsid w:val="0092105D"/>
    <w:rsid w:val="009219A6"/>
    <w:rsid w:val="00921AD0"/>
    <w:rsid w:val="00922339"/>
    <w:rsid w:val="00922B1A"/>
    <w:rsid w:val="00922BBA"/>
    <w:rsid w:val="00923153"/>
    <w:rsid w:val="0092346A"/>
    <w:rsid w:val="009239BE"/>
    <w:rsid w:val="009241BD"/>
    <w:rsid w:val="009242B2"/>
    <w:rsid w:val="00924504"/>
    <w:rsid w:val="009245E4"/>
    <w:rsid w:val="00924714"/>
    <w:rsid w:val="009250BD"/>
    <w:rsid w:val="0092584E"/>
    <w:rsid w:val="00925FF8"/>
    <w:rsid w:val="009260E5"/>
    <w:rsid w:val="00927360"/>
    <w:rsid w:val="00927610"/>
    <w:rsid w:val="00930434"/>
    <w:rsid w:val="0093098B"/>
    <w:rsid w:val="00930B3C"/>
    <w:rsid w:val="009321DA"/>
    <w:rsid w:val="009322DA"/>
    <w:rsid w:val="00933B1D"/>
    <w:rsid w:val="00933B91"/>
    <w:rsid w:val="00934BE7"/>
    <w:rsid w:val="00934D41"/>
    <w:rsid w:val="0093509F"/>
    <w:rsid w:val="0093556E"/>
    <w:rsid w:val="00935AFE"/>
    <w:rsid w:val="00935FA3"/>
    <w:rsid w:val="00936C25"/>
    <w:rsid w:val="009370C7"/>
    <w:rsid w:val="00937B9C"/>
    <w:rsid w:val="00940629"/>
    <w:rsid w:val="00940F7D"/>
    <w:rsid w:val="009412D2"/>
    <w:rsid w:val="00941AAC"/>
    <w:rsid w:val="00941CA7"/>
    <w:rsid w:val="00941E4A"/>
    <w:rsid w:val="00941F76"/>
    <w:rsid w:val="00942805"/>
    <w:rsid w:val="00943466"/>
    <w:rsid w:val="0094392D"/>
    <w:rsid w:val="009447CD"/>
    <w:rsid w:val="00944CC9"/>
    <w:rsid w:val="00944DCE"/>
    <w:rsid w:val="00945745"/>
    <w:rsid w:val="00945851"/>
    <w:rsid w:val="0094628F"/>
    <w:rsid w:val="0094687B"/>
    <w:rsid w:val="00947624"/>
    <w:rsid w:val="009511FA"/>
    <w:rsid w:val="00951941"/>
    <w:rsid w:val="009525B5"/>
    <w:rsid w:val="00952FE3"/>
    <w:rsid w:val="00953665"/>
    <w:rsid w:val="00953FFD"/>
    <w:rsid w:val="0095481C"/>
    <w:rsid w:val="00954B35"/>
    <w:rsid w:val="00954CB8"/>
    <w:rsid w:val="00954F7A"/>
    <w:rsid w:val="0095628F"/>
    <w:rsid w:val="00956633"/>
    <w:rsid w:val="00961263"/>
    <w:rsid w:val="00961A85"/>
    <w:rsid w:val="0096220F"/>
    <w:rsid w:val="00963B81"/>
    <w:rsid w:val="00971171"/>
    <w:rsid w:val="009733FC"/>
    <w:rsid w:val="00973778"/>
    <w:rsid w:val="00973CD5"/>
    <w:rsid w:val="009745DF"/>
    <w:rsid w:val="009750C4"/>
    <w:rsid w:val="009758B3"/>
    <w:rsid w:val="00976692"/>
    <w:rsid w:val="00976D70"/>
    <w:rsid w:val="009810C5"/>
    <w:rsid w:val="00981696"/>
    <w:rsid w:val="00981794"/>
    <w:rsid w:val="00982CCB"/>
    <w:rsid w:val="00984247"/>
    <w:rsid w:val="009845A9"/>
    <w:rsid w:val="00984AB0"/>
    <w:rsid w:val="009854DB"/>
    <w:rsid w:val="00985CAE"/>
    <w:rsid w:val="00986425"/>
    <w:rsid w:val="00986506"/>
    <w:rsid w:val="00986538"/>
    <w:rsid w:val="009869E5"/>
    <w:rsid w:val="0098710A"/>
    <w:rsid w:val="00987653"/>
    <w:rsid w:val="009902CC"/>
    <w:rsid w:val="00990549"/>
    <w:rsid w:val="009915F9"/>
    <w:rsid w:val="00991AEE"/>
    <w:rsid w:val="00992E94"/>
    <w:rsid w:val="00993562"/>
    <w:rsid w:val="009937BE"/>
    <w:rsid w:val="009950A3"/>
    <w:rsid w:val="009950AB"/>
    <w:rsid w:val="00995EDC"/>
    <w:rsid w:val="00996126"/>
    <w:rsid w:val="009968DD"/>
    <w:rsid w:val="00997166"/>
    <w:rsid w:val="00997409"/>
    <w:rsid w:val="009977CF"/>
    <w:rsid w:val="009A0A9A"/>
    <w:rsid w:val="009A0C32"/>
    <w:rsid w:val="009A0CFE"/>
    <w:rsid w:val="009A17CF"/>
    <w:rsid w:val="009A1D37"/>
    <w:rsid w:val="009A1D7E"/>
    <w:rsid w:val="009A1E79"/>
    <w:rsid w:val="009A1F12"/>
    <w:rsid w:val="009A1F34"/>
    <w:rsid w:val="009A2354"/>
    <w:rsid w:val="009A2565"/>
    <w:rsid w:val="009A2BFC"/>
    <w:rsid w:val="009A2F42"/>
    <w:rsid w:val="009A311A"/>
    <w:rsid w:val="009A39EF"/>
    <w:rsid w:val="009A4790"/>
    <w:rsid w:val="009A48EA"/>
    <w:rsid w:val="009A4E1C"/>
    <w:rsid w:val="009A5853"/>
    <w:rsid w:val="009A5AE1"/>
    <w:rsid w:val="009A629F"/>
    <w:rsid w:val="009A681A"/>
    <w:rsid w:val="009A78AF"/>
    <w:rsid w:val="009A78D6"/>
    <w:rsid w:val="009B1773"/>
    <w:rsid w:val="009B2578"/>
    <w:rsid w:val="009B339D"/>
    <w:rsid w:val="009B33A7"/>
    <w:rsid w:val="009B4132"/>
    <w:rsid w:val="009B4403"/>
    <w:rsid w:val="009B45EB"/>
    <w:rsid w:val="009B505A"/>
    <w:rsid w:val="009B54CA"/>
    <w:rsid w:val="009B58EF"/>
    <w:rsid w:val="009B6485"/>
    <w:rsid w:val="009C04DB"/>
    <w:rsid w:val="009C063E"/>
    <w:rsid w:val="009C08C3"/>
    <w:rsid w:val="009C0D40"/>
    <w:rsid w:val="009C12B6"/>
    <w:rsid w:val="009C1318"/>
    <w:rsid w:val="009C25F4"/>
    <w:rsid w:val="009C3422"/>
    <w:rsid w:val="009C3B14"/>
    <w:rsid w:val="009C3D07"/>
    <w:rsid w:val="009C3E83"/>
    <w:rsid w:val="009C4A9B"/>
    <w:rsid w:val="009C5238"/>
    <w:rsid w:val="009C5BEA"/>
    <w:rsid w:val="009C6009"/>
    <w:rsid w:val="009C7896"/>
    <w:rsid w:val="009C7A5B"/>
    <w:rsid w:val="009D0C2F"/>
    <w:rsid w:val="009D129E"/>
    <w:rsid w:val="009D13BE"/>
    <w:rsid w:val="009D154D"/>
    <w:rsid w:val="009D171E"/>
    <w:rsid w:val="009D2036"/>
    <w:rsid w:val="009D2117"/>
    <w:rsid w:val="009D27E0"/>
    <w:rsid w:val="009D2B84"/>
    <w:rsid w:val="009D3037"/>
    <w:rsid w:val="009D354F"/>
    <w:rsid w:val="009D525E"/>
    <w:rsid w:val="009D5611"/>
    <w:rsid w:val="009D5ACC"/>
    <w:rsid w:val="009D6CF5"/>
    <w:rsid w:val="009D6D92"/>
    <w:rsid w:val="009E19BC"/>
    <w:rsid w:val="009E1F9B"/>
    <w:rsid w:val="009E35B0"/>
    <w:rsid w:val="009E3D23"/>
    <w:rsid w:val="009E4391"/>
    <w:rsid w:val="009E4631"/>
    <w:rsid w:val="009E51A9"/>
    <w:rsid w:val="009E520F"/>
    <w:rsid w:val="009E56F0"/>
    <w:rsid w:val="009E6800"/>
    <w:rsid w:val="009E713E"/>
    <w:rsid w:val="009E72C9"/>
    <w:rsid w:val="009E74F3"/>
    <w:rsid w:val="009E7A19"/>
    <w:rsid w:val="009F0322"/>
    <w:rsid w:val="009F2342"/>
    <w:rsid w:val="009F2498"/>
    <w:rsid w:val="009F25CD"/>
    <w:rsid w:val="009F335C"/>
    <w:rsid w:val="009F38C2"/>
    <w:rsid w:val="009F39EC"/>
    <w:rsid w:val="009F4BCE"/>
    <w:rsid w:val="009F4ED3"/>
    <w:rsid w:val="009F60CB"/>
    <w:rsid w:val="009F7882"/>
    <w:rsid w:val="009F7C2F"/>
    <w:rsid w:val="00A008EF"/>
    <w:rsid w:val="00A0092A"/>
    <w:rsid w:val="00A010EC"/>
    <w:rsid w:val="00A01688"/>
    <w:rsid w:val="00A01A36"/>
    <w:rsid w:val="00A01DA9"/>
    <w:rsid w:val="00A02A84"/>
    <w:rsid w:val="00A035DB"/>
    <w:rsid w:val="00A035EC"/>
    <w:rsid w:val="00A03824"/>
    <w:rsid w:val="00A03A30"/>
    <w:rsid w:val="00A04267"/>
    <w:rsid w:val="00A0568E"/>
    <w:rsid w:val="00A06143"/>
    <w:rsid w:val="00A06DC7"/>
    <w:rsid w:val="00A06F1D"/>
    <w:rsid w:val="00A06F3D"/>
    <w:rsid w:val="00A07DDA"/>
    <w:rsid w:val="00A1016A"/>
    <w:rsid w:val="00A10ACD"/>
    <w:rsid w:val="00A10B1F"/>
    <w:rsid w:val="00A111EE"/>
    <w:rsid w:val="00A11279"/>
    <w:rsid w:val="00A1209B"/>
    <w:rsid w:val="00A12E90"/>
    <w:rsid w:val="00A131D6"/>
    <w:rsid w:val="00A1366E"/>
    <w:rsid w:val="00A14B01"/>
    <w:rsid w:val="00A159E8"/>
    <w:rsid w:val="00A15C18"/>
    <w:rsid w:val="00A16F05"/>
    <w:rsid w:val="00A20AF4"/>
    <w:rsid w:val="00A214D2"/>
    <w:rsid w:val="00A21552"/>
    <w:rsid w:val="00A21C47"/>
    <w:rsid w:val="00A22077"/>
    <w:rsid w:val="00A22970"/>
    <w:rsid w:val="00A22B3C"/>
    <w:rsid w:val="00A22D24"/>
    <w:rsid w:val="00A230AD"/>
    <w:rsid w:val="00A258D5"/>
    <w:rsid w:val="00A25A19"/>
    <w:rsid w:val="00A2646F"/>
    <w:rsid w:val="00A26940"/>
    <w:rsid w:val="00A2726C"/>
    <w:rsid w:val="00A2732B"/>
    <w:rsid w:val="00A2758E"/>
    <w:rsid w:val="00A27DF6"/>
    <w:rsid w:val="00A303E4"/>
    <w:rsid w:val="00A3049E"/>
    <w:rsid w:val="00A30574"/>
    <w:rsid w:val="00A307F7"/>
    <w:rsid w:val="00A3142B"/>
    <w:rsid w:val="00A31832"/>
    <w:rsid w:val="00A319A0"/>
    <w:rsid w:val="00A32335"/>
    <w:rsid w:val="00A327FF"/>
    <w:rsid w:val="00A328F9"/>
    <w:rsid w:val="00A33F4E"/>
    <w:rsid w:val="00A34113"/>
    <w:rsid w:val="00A351BA"/>
    <w:rsid w:val="00A35346"/>
    <w:rsid w:val="00A35521"/>
    <w:rsid w:val="00A3598B"/>
    <w:rsid w:val="00A35D97"/>
    <w:rsid w:val="00A36410"/>
    <w:rsid w:val="00A370CD"/>
    <w:rsid w:val="00A4051E"/>
    <w:rsid w:val="00A40A1A"/>
    <w:rsid w:val="00A40D9F"/>
    <w:rsid w:val="00A411BA"/>
    <w:rsid w:val="00A41ADE"/>
    <w:rsid w:val="00A42162"/>
    <w:rsid w:val="00A421B1"/>
    <w:rsid w:val="00A43E8B"/>
    <w:rsid w:val="00A450AB"/>
    <w:rsid w:val="00A45464"/>
    <w:rsid w:val="00A45B23"/>
    <w:rsid w:val="00A46223"/>
    <w:rsid w:val="00A464E4"/>
    <w:rsid w:val="00A47009"/>
    <w:rsid w:val="00A47E8B"/>
    <w:rsid w:val="00A500DC"/>
    <w:rsid w:val="00A5125C"/>
    <w:rsid w:val="00A514E6"/>
    <w:rsid w:val="00A515F5"/>
    <w:rsid w:val="00A5256F"/>
    <w:rsid w:val="00A52E7D"/>
    <w:rsid w:val="00A53177"/>
    <w:rsid w:val="00A5346E"/>
    <w:rsid w:val="00A53936"/>
    <w:rsid w:val="00A549DC"/>
    <w:rsid w:val="00A5569B"/>
    <w:rsid w:val="00A55C1F"/>
    <w:rsid w:val="00A55DB9"/>
    <w:rsid w:val="00A56AEF"/>
    <w:rsid w:val="00A56F6D"/>
    <w:rsid w:val="00A575D8"/>
    <w:rsid w:val="00A57B7C"/>
    <w:rsid w:val="00A606FA"/>
    <w:rsid w:val="00A60D14"/>
    <w:rsid w:val="00A60E72"/>
    <w:rsid w:val="00A61123"/>
    <w:rsid w:val="00A611CB"/>
    <w:rsid w:val="00A615D7"/>
    <w:rsid w:val="00A617A7"/>
    <w:rsid w:val="00A62186"/>
    <w:rsid w:val="00A6238C"/>
    <w:rsid w:val="00A62510"/>
    <w:rsid w:val="00A62911"/>
    <w:rsid w:val="00A62F45"/>
    <w:rsid w:val="00A633BA"/>
    <w:rsid w:val="00A63FA0"/>
    <w:rsid w:val="00A6422A"/>
    <w:rsid w:val="00A6538A"/>
    <w:rsid w:val="00A655DA"/>
    <w:rsid w:val="00A65AC6"/>
    <w:rsid w:val="00A65E2E"/>
    <w:rsid w:val="00A6638F"/>
    <w:rsid w:val="00A66841"/>
    <w:rsid w:val="00A66D22"/>
    <w:rsid w:val="00A70768"/>
    <w:rsid w:val="00A70F19"/>
    <w:rsid w:val="00A710DF"/>
    <w:rsid w:val="00A71786"/>
    <w:rsid w:val="00A71F55"/>
    <w:rsid w:val="00A71F90"/>
    <w:rsid w:val="00A723C5"/>
    <w:rsid w:val="00A728FC"/>
    <w:rsid w:val="00A72E72"/>
    <w:rsid w:val="00A72ECA"/>
    <w:rsid w:val="00A730A5"/>
    <w:rsid w:val="00A7360E"/>
    <w:rsid w:val="00A73E91"/>
    <w:rsid w:val="00A74076"/>
    <w:rsid w:val="00A747E8"/>
    <w:rsid w:val="00A75138"/>
    <w:rsid w:val="00A76066"/>
    <w:rsid w:val="00A766CE"/>
    <w:rsid w:val="00A76B84"/>
    <w:rsid w:val="00A776B6"/>
    <w:rsid w:val="00A77CCE"/>
    <w:rsid w:val="00A80554"/>
    <w:rsid w:val="00A80835"/>
    <w:rsid w:val="00A80C57"/>
    <w:rsid w:val="00A80C66"/>
    <w:rsid w:val="00A81737"/>
    <w:rsid w:val="00A8322A"/>
    <w:rsid w:val="00A83B3C"/>
    <w:rsid w:val="00A83B60"/>
    <w:rsid w:val="00A85683"/>
    <w:rsid w:val="00A85AA3"/>
    <w:rsid w:val="00A85D1D"/>
    <w:rsid w:val="00A85FCF"/>
    <w:rsid w:val="00A86874"/>
    <w:rsid w:val="00A870D5"/>
    <w:rsid w:val="00A87EFE"/>
    <w:rsid w:val="00A90CC0"/>
    <w:rsid w:val="00A91352"/>
    <w:rsid w:val="00A939A0"/>
    <w:rsid w:val="00A93B58"/>
    <w:rsid w:val="00A93F3E"/>
    <w:rsid w:val="00A95687"/>
    <w:rsid w:val="00A96C77"/>
    <w:rsid w:val="00A972B7"/>
    <w:rsid w:val="00A97765"/>
    <w:rsid w:val="00AA0A01"/>
    <w:rsid w:val="00AA0A17"/>
    <w:rsid w:val="00AA0D61"/>
    <w:rsid w:val="00AA153C"/>
    <w:rsid w:val="00AA1814"/>
    <w:rsid w:val="00AA1C83"/>
    <w:rsid w:val="00AA1CE5"/>
    <w:rsid w:val="00AA2C53"/>
    <w:rsid w:val="00AA3228"/>
    <w:rsid w:val="00AA3A70"/>
    <w:rsid w:val="00AA44DD"/>
    <w:rsid w:val="00AA4764"/>
    <w:rsid w:val="00AA4D51"/>
    <w:rsid w:val="00AA5D05"/>
    <w:rsid w:val="00AA5DA5"/>
    <w:rsid w:val="00AA5EBA"/>
    <w:rsid w:val="00AA77DD"/>
    <w:rsid w:val="00AA7A90"/>
    <w:rsid w:val="00AA7B79"/>
    <w:rsid w:val="00AA7C65"/>
    <w:rsid w:val="00AB009A"/>
    <w:rsid w:val="00AB1259"/>
    <w:rsid w:val="00AB13C4"/>
    <w:rsid w:val="00AB1985"/>
    <w:rsid w:val="00AB19E3"/>
    <w:rsid w:val="00AB1A54"/>
    <w:rsid w:val="00AB1C92"/>
    <w:rsid w:val="00AB2D71"/>
    <w:rsid w:val="00AB3195"/>
    <w:rsid w:val="00AB5436"/>
    <w:rsid w:val="00AB6077"/>
    <w:rsid w:val="00AB7766"/>
    <w:rsid w:val="00AB7C97"/>
    <w:rsid w:val="00AB7EFE"/>
    <w:rsid w:val="00AC0579"/>
    <w:rsid w:val="00AC0610"/>
    <w:rsid w:val="00AC1030"/>
    <w:rsid w:val="00AC25AB"/>
    <w:rsid w:val="00AC2A3D"/>
    <w:rsid w:val="00AC2CF9"/>
    <w:rsid w:val="00AC3866"/>
    <w:rsid w:val="00AC38FF"/>
    <w:rsid w:val="00AC3A08"/>
    <w:rsid w:val="00AC3B56"/>
    <w:rsid w:val="00AC3B82"/>
    <w:rsid w:val="00AC4A2A"/>
    <w:rsid w:val="00AC5305"/>
    <w:rsid w:val="00AC56CC"/>
    <w:rsid w:val="00AC5859"/>
    <w:rsid w:val="00AC58F2"/>
    <w:rsid w:val="00AC5A7B"/>
    <w:rsid w:val="00AC5C71"/>
    <w:rsid w:val="00AC5D36"/>
    <w:rsid w:val="00AC6690"/>
    <w:rsid w:val="00AC7A89"/>
    <w:rsid w:val="00AC7E20"/>
    <w:rsid w:val="00AC7E4D"/>
    <w:rsid w:val="00AC7ED2"/>
    <w:rsid w:val="00AD15C9"/>
    <w:rsid w:val="00AD1A84"/>
    <w:rsid w:val="00AD3891"/>
    <w:rsid w:val="00AD3A8C"/>
    <w:rsid w:val="00AD3AC5"/>
    <w:rsid w:val="00AD3BC5"/>
    <w:rsid w:val="00AD566B"/>
    <w:rsid w:val="00AD5CBB"/>
    <w:rsid w:val="00AD5E0E"/>
    <w:rsid w:val="00AD5E5F"/>
    <w:rsid w:val="00AD5E90"/>
    <w:rsid w:val="00AD6EBE"/>
    <w:rsid w:val="00AD7127"/>
    <w:rsid w:val="00AD759E"/>
    <w:rsid w:val="00AD7F39"/>
    <w:rsid w:val="00AE0210"/>
    <w:rsid w:val="00AE0DA1"/>
    <w:rsid w:val="00AE1078"/>
    <w:rsid w:val="00AE1AC2"/>
    <w:rsid w:val="00AE24EB"/>
    <w:rsid w:val="00AE2635"/>
    <w:rsid w:val="00AE26AF"/>
    <w:rsid w:val="00AE28FA"/>
    <w:rsid w:val="00AE3C02"/>
    <w:rsid w:val="00AE50CF"/>
    <w:rsid w:val="00AE538A"/>
    <w:rsid w:val="00AE630F"/>
    <w:rsid w:val="00AE77DF"/>
    <w:rsid w:val="00AE7B9B"/>
    <w:rsid w:val="00AE7C52"/>
    <w:rsid w:val="00AE7F35"/>
    <w:rsid w:val="00AF0AC9"/>
    <w:rsid w:val="00AF118B"/>
    <w:rsid w:val="00AF17F1"/>
    <w:rsid w:val="00AF2483"/>
    <w:rsid w:val="00AF35A0"/>
    <w:rsid w:val="00AF49FD"/>
    <w:rsid w:val="00AF4A32"/>
    <w:rsid w:val="00AF5739"/>
    <w:rsid w:val="00AF69CA"/>
    <w:rsid w:val="00AF74E8"/>
    <w:rsid w:val="00AF77D4"/>
    <w:rsid w:val="00AF7C09"/>
    <w:rsid w:val="00AF7C3A"/>
    <w:rsid w:val="00B0014B"/>
    <w:rsid w:val="00B00390"/>
    <w:rsid w:val="00B007E3"/>
    <w:rsid w:val="00B008C7"/>
    <w:rsid w:val="00B00D06"/>
    <w:rsid w:val="00B01878"/>
    <w:rsid w:val="00B01A6D"/>
    <w:rsid w:val="00B01ACB"/>
    <w:rsid w:val="00B01E37"/>
    <w:rsid w:val="00B02334"/>
    <w:rsid w:val="00B02B81"/>
    <w:rsid w:val="00B02E83"/>
    <w:rsid w:val="00B0376A"/>
    <w:rsid w:val="00B03D71"/>
    <w:rsid w:val="00B04276"/>
    <w:rsid w:val="00B0430D"/>
    <w:rsid w:val="00B04BEB"/>
    <w:rsid w:val="00B0503F"/>
    <w:rsid w:val="00B054A3"/>
    <w:rsid w:val="00B05F4D"/>
    <w:rsid w:val="00B05F99"/>
    <w:rsid w:val="00B06067"/>
    <w:rsid w:val="00B066D4"/>
    <w:rsid w:val="00B0788D"/>
    <w:rsid w:val="00B106A8"/>
    <w:rsid w:val="00B11A4F"/>
    <w:rsid w:val="00B1264F"/>
    <w:rsid w:val="00B1279B"/>
    <w:rsid w:val="00B13823"/>
    <w:rsid w:val="00B138B7"/>
    <w:rsid w:val="00B143E0"/>
    <w:rsid w:val="00B15675"/>
    <w:rsid w:val="00B16B63"/>
    <w:rsid w:val="00B17CAB"/>
    <w:rsid w:val="00B17CDD"/>
    <w:rsid w:val="00B203BB"/>
    <w:rsid w:val="00B21E1A"/>
    <w:rsid w:val="00B228F8"/>
    <w:rsid w:val="00B231DD"/>
    <w:rsid w:val="00B23AC5"/>
    <w:rsid w:val="00B24444"/>
    <w:rsid w:val="00B246E2"/>
    <w:rsid w:val="00B24858"/>
    <w:rsid w:val="00B24B38"/>
    <w:rsid w:val="00B24CDA"/>
    <w:rsid w:val="00B24E5A"/>
    <w:rsid w:val="00B24FEE"/>
    <w:rsid w:val="00B30AF6"/>
    <w:rsid w:val="00B313EA"/>
    <w:rsid w:val="00B3144A"/>
    <w:rsid w:val="00B32353"/>
    <w:rsid w:val="00B328EE"/>
    <w:rsid w:val="00B333E4"/>
    <w:rsid w:val="00B33968"/>
    <w:rsid w:val="00B33DF2"/>
    <w:rsid w:val="00B34060"/>
    <w:rsid w:val="00B35533"/>
    <w:rsid w:val="00B359FE"/>
    <w:rsid w:val="00B360DD"/>
    <w:rsid w:val="00B366E2"/>
    <w:rsid w:val="00B3755E"/>
    <w:rsid w:val="00B40324"/>
    <w:rsid w:val="00B41131"/>
    <w:rsid w:val="00B412F7"/>
    <w:rsid w:val="00B418BB"/>
    <w:rsid w:val="00B41F1E"/>
    <w:rsid w:val="00B42FBA"/>
    <w:rsid w:val="00B4375D"/>
    <w:rsid w:val="00B43806"/>
    <w:rsid w:val="00B43C4D"/>
    <w:rsid w:val="00B43C63"/>
    <w:rsid w:val="00B44158"/>
    <w:rsid w:val="00B4457D"/>
    <w:rsid w:val="00B44958"/>
    <w:rsid w:val="00B44C99"/>
    <w:rsid w:val="00B45728"/>
    <w:rsid w:val="00B46246"/>
    <w:rsid w:val="00B46BC8"/>
    <w:rsid w:val="00B47180"/>
    <w:rsid w:val="00B47666"/>
    <w:rsid w:val="00B47D15"/>
    <w:rsid w:val="00B50239"/>
    <w:rsid w:val="00B504AB"/>
    <w:rsid w:val="00B50B08"/>
    <w:rsid w:val="00B51A57"/>
    <w:rsid w:val="00B52803"/>
    <w:rsid w:val="00B52B91"/>
    <w:rsid w:val="00B530BE"/>
    <w:rsid w:val="00B530FA"/>
    <w:rsid w:val="00B534AF"/>
    <w:rsid w:val="00B535E2"/>
    <w:rsid w:val="00B540E6"/>
    <w:rsid w:val="00B54104"/>
    <w:rsid w:val="00B541DE"/>
    <w:rsid w:val="00B5490E"/>
    <w:rsid w:val="00B54999"/>
    <w:rsid w:val="00B55352"/>
    <w:rsid w:val="00B6028F"/>
    <w:rsid w:val="00B60330"/>
    <w:rsid w:val="00B60BB3"/>
    <w:rsid w:val="00B6155B"/>
    <w:rsid w:val="00B61F8D"/>
    <w:rsid w:val="00B62B2F"/>
    <w:rsid w:val="00B62F30"/>
    <w:rsid w:val="00B634BD"/>
    <w:rsid w:val="00B6409B"/>
    <w:rsid w:val="00B64E94"/>
    <w:rsid w:val="00B64FCF"/>
    <w:rsid w:val="00B6559C"/>
    <w:rsid w:val="00B65BDD"/>
    <w:rsid w:val="00B660FF"/>
    <w:rsid w:val="00B670EC"/>
    <w:rsid w:val="00B67F4C"/>
    <w:rsid w:val="00B7099B"/>
    <w:rsid w:val="00B71030"/>
    <w:rsid w:val="00B71B27"/>
    <w:rsid w:val="00B71C3B"/>
    <w:rsid w:val="00B721AE"/>
    <w:rsid w:val="00B722A9"/>
    <w:rsid w:val="00B7245B"/>
    <w:rsid w:val="00B72A3A"/>
    <w:rsid w:val="00B72E19"/>
    <w:rsid w:val="00B7349D"/>
    <w:rsid w:val="00B73E6D"/>
    <w:rsid w:val="00B751BD"/>
    <w:rsid w:val="00B7597A"/>
    <w:rsid w:val="00B75B00"/>
    <w:rsid w:val="00B75E74"/>
    <w:rsid w:val="00B76368"/>
    <w:rsid w:val="00B76DD4"/>
    <w:rsid w:val="00B76FBF"/>
    <w:rsid w:val="00B77680"/>
    <w:rsid w:val="00B7768B"/>
    <w:rsid w:val="00B77999"/>
    <w:rsid w:val="00B805FC"/>
    <w:rsid w:val="00B8079F"/>
    <w:rsid w:val="00B81C42"/>
    <w:rsid w:val="00B81E96"/>
    <w:rsid w:val="00B824B3"/>
    <w:rsid w:val="00B82C49"/>
    <w:rsid w:val="00B82E3F"/>
    <w:rsid w:val="00B82F04"/>
    <w:rsid w:val="00B83017"/>
    <w:rsid w:val="00B8384B"/>
    <w:rsid w:val="00B83B0D"/>
    <w:rsid w:val="00B8479C"/>
    <w:rsid w:val="00B851ED"/>
    <w:rsid w:val="00B85A5F"/>
    <w:rsid w:val="00B86AC6"/>
    <w:rsid w:val="00B86D68"/>
    <w:rsid w:val="00B90550"/>
    <w:rsid w:val="00B907FE"/>
    <w:rsid w:val="00B909E6"/>
    <w:rsid w:val="00B90C92"/>
    <w:rsid w:val="00B914E3"/>
    <w:rsid w:val="00B91DC5"/>
    <w:rsid w:val="00B92609"/>
    <w:rsid w:val="00B92926"/>
    <w:rsid w:val="00B9401C"/>
    <w:rsid w:val="00B950D9"/>
    <w:rsid w:val="00B952EA"/>
    <w:rsid w:val="00B95A12"/>
    <w:rsid w:val="00B96D80"/>
    <w:rsid w:val="00B9755D"/>
    <w:rsid w:val="00BA02EC"/>
    <w:rsid w:val="00BA0927"/>
    <w:rsid w:val="00BA0CF0"/>
    <w:rsid w:val="00BA1EBA"/>
    <w:rsid w:val="00BA222D"/>
    <w:rsid w:val="00BA25CE"/>
    <w:rsid w:val="00BA476C"/>
    <w:rsid w:val="00BA4920"/>
    <w:rsid w:val="00BA5816"/>
    <w:rsid w:val="00BA5964"/>
    <w:rsid w:val="00BA5AD8"/>
    <w:rsid w:val="00BA6302"/>
    <w:rsid w:val="00BA73F1"/>
    <w:rsid w:val="00BA7463"/>
    <w:rsid w:val="00BA795F"/>
    <w:rsid w:val="00BB0BD7"/>
    <w:rsid w:val="00BB14D2"/>
    <w:rsid w:val="00BB1D65"/>
    <w:rsid w:val="00BB1DBA"/>
    <w:rsid w:val="00BB21FC"/>
    <w:rsid w:val="00BB284E"/>
    <w:rsid w:val="00BB2A65"/>
    <w:rsid w:val="00BB3DA8"/>
    <w:rsid w:val="00BB43BE"/>
    <w:rsid w:val="00BB4B0C"/>
    <w:rsid w:val="00BB54CD"/>
    <w:rsid w:val="00BB646C"/>
    <w:rsid w:val="00BB7FF9"/>
    <w:rsid w:val="00BC010F"/>
    <w:rsid w:val="00BC0C32"/>
    <w:rsid w:val="00BC0C3E"/>
    <w:rsid w:val="00BC1519"/>
    <w:rsid w:val="00BC1A5C"/>
    <w:rsid w:val="00BC1ED5"/>
    <w:rsid w:val="00BC24C7"/>
    <w:rsid w:val="00BC2845"/>
    <w:rsid w:val="00BC3FE7"/>
    <w:rsid w:val="00BC4FD2"/>
    <w:rsid w:val="00BC5F4F"/>
    <w:rsid w:val="00BC62BE"/>
    <w:rsid w:val="00BC6315"/>
    <w:rsid w:val="00BC63C6"/>
    <w:rsid w:val="00BC6624"/>
    <w:rsid w:val="00BC7307"/>
    <w:rsid w:val="00BC79A4"/>
    <w:rsid w:val="00BD0117"/>
    <w:rsid w:val="00BD0565"/>
    <w:rsid w:val="00BD0CCE"/>
    <w:rsid w:val="00BD0F9F"/>
    <w:rsid w:val="00BD148A"/>
    <w:rsid w:val="00BD2722"/>
    <w:rsid w:val="00BD2884"/>
    <w:rsid w:val="00BD2AE8"/>
    <w:rsid w:val="00BD2C85"/>
    <w:rsid w:val="00BD356D"/>
    <w:rsid w:val="00BD4C45"/>
    <w:rsid w:val="00BD5226"/>
    <w:rsid w:val="00BD5CA5"/>
    <w:rsid w:val="00BD6360"/>
    <w:rsid w:val="00BD65A2"/>
    <w:rsid w:val="00BD665E"/>
    <w:rsid w:val="00BD6B63"/>
    <w:rsid w:val="00BD7C76"/>
    <w:rsid w:val="00BD7D29"/>
    <w:rsid w:val="00BE1003"/>
    <w:rsid w:val="00BE1B30"/>
    <w:rsid w:val="00BE2507"/>
    <w:rsid w:val="00BE3CD4"/>
    <w:rsid w:val="00BE40B6"/>
    <w:rsid w:val="00BE6401"/>
    <w:rsid w:val="00BE6846"/>
    <w:rsid w:val="00BE6ED6"/>
    <w:rsid w:val="00BE6FDE"/>
    <w:rsid w:val="00BE71BC"/>
    <w:rsid w:val="00BE724A"/>
    <w:rsid w:val="00BE7DF1"/>
    <w:rsid w:val="00BF0218"/>
    <w:rsid w:val="00BF0662"/>
    <w:rsid w:val="00BF0DFB"/>
    <w:rsid w:val="00BF177A"/>
    <w:rsid w:val="00BF31E5"/>
    <w:rsid w:val="00BF3BEE"/>
    <w:rsid w:val="00BF3D11"/>
    <w:rsid w:val="00BF42B2"/>
    <w:rsid w:val="00BF639B"/>
    <w:rsid w:val="00C00276"/>
    <w:rsid w:val="00C004FE"/>
    <w:rsid w:val="00C00715"/>
    <w:rsid w:val="00C01684"/>
    <w:rsid w:val="00C0202B"/>
    <w:rsid w:val="00C0207C"/>
    <w:rsid w:val="00C024C7"/>
    <w:rsid w:val="00C02653"/>
    <w:rsid w:val="00C02FBD"/>
    <w:rsid w:val="00C0307B"/>
    <w:rsid w:val="00C03BC2"/>
    <w:rsid w:val="00C0441E"/>
    <w:rsid w:val="00C045FA"/>
    <w:rsid w:val="00C0523B"/>
    <w:rsid w:val="00C05933"/>
    <w:rsid w:val="00C06068"/>
    <w:rsid w:val="00C07423"/>
    <w:rsid w:val="00C07637"/>
    <w:rsid w:val="00C07AB6"/>
    <w:rsid w:val="00C105D1"/>
    <w:rsid w:val="00C11962"/>
    <w:rsid w:val="00C11B2F"/>
    <w:rsid w:val="00C12A53"/>
    <w:rsid w:val="00C12B88"/>
    <w:rsid w:val="00C12BB7"/>
    <w:rsid w:val="00C13B56"/>
    <w:rsid w:val="00C1401F"/>
    <w:rsid w:val="00C140DF"/>
    <w:rsid w:val="00C141B4"/>
    <w:rsid w:val="00C14C74"/>
    <w:rsid w:val="00C14EA3"/>
    <w:rsid w:val="00C15A1B"/>
    <w:rsid w:val="00C16EF0"/>
    <w:rsid w:val="00C1743D"/>
    <w:rsid w:val="00C17482"/>
    <w:rsid w:val="00C20303"/>
    <w:rsid w:val="00C20C4C"/>
    <w:rsid w:val="00C21162"/>
    <w:rsid w:val="00C2150F"/>
    <w:rsid w:val="00C21CBF"/>
    <w:rsid w:val="00C22805"/>
    <w:rsid w:val="00C22AC2"/>
    <w:rsid w:val="00C24802"/>
    <w:rsid w:val="00C24D54"/>
    <w:rsid w:val="00C25099"/>
    <w:rsid w:val="00C266AF"/>
    <w:rsid w:val="00C2793B"/>
    <w:rsid w:val="00C27D64"/>
    <w:rsid w:val="00C303E0"/>
    <w:rsid w:val="00C304FE"/>
    <w:rsid w:val="00C30F62"/>
    <w:rsid w:val="00C311E1"/>
    <w:rsid w:val="00C31608"/>
    <w:rsid w:val="00C32526"/>
    <w:rsid w:val="00C32B12"/>
    <w:rsid w:val="00C32E43"/>
    <w:rsid w:val="00C32EC3"/>
    <w:rsid w:val="00C330D3"/>
    <w:rsid w:val="00C336F0"/>
    <w:rsid w:val="00C34914"/>
    <w:rsid w:val="00C34F0C"/>
    <w:rsid w:val="00C35018"/>
    <w:rsid w:val="00C3510F"/>
    <w:rsid w:val="00C35314"/>
    <w:rsid w:val="00C355E2"/>
    <w:rsid w:val="00C3584F"/>
    <w:rsid w:val="00C36802"/>
    <w:rsid w:val="00C368CE"/>
    <w:rsid w:val="00C377F2"/>
    <w:rsid w:val="00C400C8"/>
    <w:rsid w:val="00C40152"/>
    <w:rsid w:val="00C40200"/>
    <w:rsid w:val="00C4054B"/>
    <w:rsid w:val="00C4099D"/>
    <w:rsid w:val="00C40D97"/>
    <w:rsid w:val="00C413AA"/>
    <w:rsid w:val="00C41E60"/>
    <w:rsid w:val="00C42768"/>
    <w:rsid w:val="00C4302A"/>
    <w:rsid w:val="00C433E0"/>
    <w:rsid w:val="00C43503"/>
    <w:rsid w:val="00C4404B"/>
    <w:rsid w:val="00C441A6"/>
    <w:rsid w:val="00C4456F"/>
    <w:rsid w:val="00C44C6C"/>
    <w:rsid w:val="00C45322"/>
    <w:rsid w:val="00C45DC1"/>
    <w:rsid w:val="00C464CB"/>
    <w:rsid w:val="00C46AB0"/>
    <w:rsid w:val="00C471D3"/>
    <w:rsid w:val="00C471D8"/>
    <w:rsid w:val="00C47454"/>
    <w:rsid w:val="00C47CD5"/>
    <w:rsid w:val="00C506FA"/>
    <w:rsid w:val="00C50BE5"/>
    <w:rsid w:val="00C50DE8"/>
    <w:rsid w:val="00C513AA"/>
    <w:rsid w:val="00C52A67"/>
    <w:rsid w:val="00C53030"/>
    <w:rsid w:val="00C532C6"/>
    <w:rsid w:val="00C5439F"/>
    <w:rsid w:val="00C5457E"/>
    <w:rsid w:val="00C54EFE"/>
    <w:rsid w:val="00C553CD"/>
    <w:rsid w:val="00C5548B"/>
    <w:rsid w:val="00C557A6"/>
    <w:rsid w:val="00C561F1"/>
    <w:rsid w:val="00C578B1"/>
    <w:rsid w:val="00C57B16"/>
    <w:rsid w:val="00C57B45"/>
    <w:rsid w:val="00C57CB8"/>
    <w:rsid w:val="00C60490"/>
    <w:rsid w:val="00C60983"/>
    <w:rsid w:val="00C61508"/>
    <w:rsid w:val="00C61587"/>
    <w:rsid w:val="00C62523"/>
    <w:rsid w:val="00C62BD9"/>
    <w:rsid w:val="00C62DA7"/>
    <w:rsid w:val="00C6301C"/>
    <w:rsid w:val="00C63CD7"/>
    <w:rsid w:val="00C641FE"/>
    <w:rsid w:val="00C6498F"/>
    <w:rsid w:val="00C65143"/>
    <w:rsid w:val="00C65C37"/>
    <w:rsid w:val="00C662A6"/>
    <w:rsid w:val="00C66C89"/>
    <w:rsid w:val="00C67EE4"/>
    <w:rsid w:val="00C706FB"/>
    <w:rsid w:val="00C708BD"/>
    <w:rsid w:val="00C70C8B"/>
    <w:rsid w:val="00C714F6"/>
    <w:rsid w:val="00C71B15"/>
    <w:rsid w:val="00C71E09"/>
    <w:rsid w:val="00C74887"/>
    <w:rsid w:val="00C756D3"/>
    <w:rsid w:val="00C7593D"/>
    <w:rsid w:val="00C7621F"/>
    <w:rsid w:val="00C764C6"/>
    <w:rsid w:val="00C767B8"/>
    <w:rsid w:val="00C76E36"/>
    <w:rsid w:val="00C776B9"/>
    <w:rsid w:val="00C77DD1"/>
    <w:rsid w:val="00C80415"/>
    <w:rsid w:val="00C8081D"/>
    <w:rsid w:val="00C80AF3"/>
    <w:rsid w:val="00C81257"/>
    <w:rsid w:val="00C81B71"/>
    <w:rsid w:val="00C81D9D"/>
    <w:rsid w:val="00C835B2"/>
    <w:rsid w:val="00C83C25"/>
    <w:rsid w:val="00C83CFB"/>
    <w:rsid w:val="00C846E9"/>
    <w:rsid w:val="00C857B8"/>
    <w:rsid w:val="00C86173"/>
    <w:rsid w:val="00C905EF"/>
    <w:rsid w:val="00C90E1E"/>
    <w:rsid w:val="00C91EB9"/>
    <w:rsid w:val="00C921A1"/>
    <w:rsid w:val="00C92940"/>
    <w:rsid w:val="00C92A2A"/>
    <w:rsid w:val="00C92E4D"/>
    <w:rsid w:val="00C93E95"/>
    <w:rsid w:val="00C94064"/>
    <w:rsid w:val="00C942EB"/>
    <w:rsid w:val="00C94603"/>
    <w:rsid w:val="00C947A8"/>
    <w:rsid w:val="00C94BAA"/>
    <w:rsid w:val="00C94BAB"/>
    <w:rsid w:val="00C95E6C"/>
    <w:rsid w:val="00C968E6"/>
    <w:rsid w:val="00C97879"/>
    <w:rsid w:val="00C97ED4"/>
    <w:rsid w:val="00CA056A"/>
    <w:rsid w:val="00CA0FB6"/>
    <w:rsid w:val="00CA16F3"/>
    <w:rsid w:val="00CA19FA"/>
    <w:rsid w:val="00CA21A0"/>
    <w:rsid w:val="00CA2680"/>
    <w:rsid w:val="00CA415F"/>
    <w:rsid w:val="00CA463F"/>
    <w:rsid w:val="00CA473A"/>
    <w:rsid w:val="00CA4B5C"/>
    <w:rsid w:val="00CA5C21"/>
    <w:rsid w:val="00CA677A"/>
    <w:rsid w:val="00CA76AF"/>
    <w:rsid w:val="00CA7737"/>
    <w:rsid w:val="00CB0A57"/>
    <w:rsid w:val="00CB0D80"/>
    <w:rsid w:val="00CB1389"/>
    <w:rsid w:val="00CB17D7"/>
    <w:rsid w:val="00CB1CF0"/>
    <w:rsid w:val="00CB1FDE"/>
    <w:rsid w:val="00CB21AD"/>
    <w:rsid w:val="00CB2F6E"/>
    <w:rsid w:val="00CB40D8"/>
    <w:rsid w:val="00CB5097"/>
    <w:rsid w:val="00CB5921"/>
    <w:rsid w:val="00CB5CA0"/>
    <w:rsid w:val="00CB5E66"/>
    <w:rsid w:val="00CB6314"/>
    <w:rsid w:val="00CB63D3"/>
    <w:rsid w:val="00CB68A1"/>
    <w:rsid w:val="00CB697E"/>
    <w:rsid w:val="00CB69AE"/>
    <w:rsid w:val="00CB6A7C"/>
    <w:rsid w:val="00CB6B7A"/>
    <w:rsid w:val="00CB6F57"/>
    <w:rsid w:val="00CB727C"/>
    <w:rsid w:val="00CB77E7"/>
    <w:rsid w:val="00CC0722"/>
    <w:rsid w:val="00CC0FBE"/>
    <w:rsid w:val="00CC1B27"/>
    <w:rsid w:val="00CC248E"/>
    <w:rsid w:val="00CC2E9A"/>
    <w:rsid w:val="00CC37E5"/>
    <w:rsid w:val="00CC412F"/>
    <w:rsid w:val="00CC4595"/>
    <w:rsid w:val="00CC4B7D"/>
    <w:rsid w:val="00CC4D69"/>
    <w:rsid w:val="00CC5080"/>
    <w:rsid w:val="00CC5094"/>
    <w:rsid w:val="00CC7321"/>
    <w:rsid w:val="00CD0102"/>
    <w:rsid w:val="00CD0A59"/>
    <w:rsid w:val="00CD0BA7"/>
    <w:rsid w:val="00CD108D"/>
    <w:rsid w:val="00CD13A0"/>
    <w:rsid w:val="00CD24A3"/>
    <w:rsid w:val="00CD2684"/>
    <w:rsid w:val="00CD2936"/>
    <w:rsid w:val="00CD2970"/>
    <w:rsid w:val="00CD3076"/>
    <w:rsid w:val="00CD3256"/>
    <w:rsid w:val="00CD66F6"/>
    <w:rsid w:val="00CD7464"/>
    <w:rsid w:val="00CD7D8F"/>
    <w:rsid w:val="00CE03AF"/>
    <w:rsid w:val="00CE04A5"/>
    <w:rsid w:val="00CE067A"/>
    <w:rsid w:val="00CE15CE"/>
    <w:rsid w:val="00CE2A28"/>
    <w:rsid w:val="00CE2B3A"/>
    <w:rsid w:val="00CE37A1"/>
    <w:rsid w:val="00CE4A15"/>
    <w:rsid w:val="00CE51A9"/>
    <w:rsid w:val="00CF059A"/>
    <w:rsid w:val="00CF0F1D"/>
    <w:rsid w:val="00CF146D"/>
    <w:rsid w:val="00CF17C7"/>
    <w:rsid w:val="00CF28F3"/>
    <w:rsid w:val="00CF29D2"/>
    <w:rsid w:val="00CF44F5"/>
    <w:rsid w:val="00CF4FAF"/>
    <w:rsid w:val="00CF5496"/>
    <w:rsid w:val="00CF54D8"/>
    <w:rsid w:val="00CF591A"/>
    <w:rsid w:val="00CF5FF8"/>
    <w:rsid w:val="00CF69A6"/>
    <w:rsid w:val="00CF7B54"/>
    <w:rsid w:val="00D000FC"/>
    <w:rsid w:val="00D014DF"/>
    <w:rsid w:val="00D01DBC"/>
    <w:rsid w:val="00D01F04"/>
    <w:rsid w:val="00D02C19"/>
    <w:rsid w:val="00D02FBF"/>
    <w:rsid w:val="00D034B4"/>
    <w:rsid w:val="00D048C8"/>
    <w:rsid w:val="00D048F7"/>
    <w:rsid w:val="00D05605"/>
    <w:rsid w:val="00D0597A"/>
    <w:rsid w:val="00D05C96"/>
    <w:rsid w:val="00D0628C"/>
    <w:rsid w:val="00D068E6"/>
    <w:rsid w:val="00D06CB5"/>
    <w:rsid w:val="00D07A2A"/>
    <w:rsid w:val="00D07B7C"/>
    <w:rsid w:val="00D07CD8"/>
    <w:rsid w:val="00D10927"/>
    <w:rsid w:val="00D10B77"/>
    <w:rsid w:val="00D111A7"/>
    <w:rsid w:val="00D1186C"/>
    <w:rsid w:val="00D13BE3"/>
    <w:rsid w:val="00D13C8B"/>
    <w:rsid w:val="00D14A59"/>
    <w:rsid w:val="00D14A5F"/>
    <w:rsid w:val="00D14D97"/>
    <w:rsid w:val="00D14E9F"/>
    <w:rsid w:val="00D15742"/>
    <w:rsid w:val="00D159F4"/>
    <w:rsid w:val="00D17A63"/>
    <w:rsid w:val="00D17B28"/>
    <w:rsid w:val="00D21005"/>
    <w:rsid w:val="00D211A3"/>
    <w:rsid w:val="00D2171C"/>
    <w:rsid w:val="00D22109"/>
    <w:rsid w:val="00D2228B"/>
    <w:rsid w:val="00D225ED"/>
    <w:rsid w:val="00D22A9F"/>
    <w:rsid w:val="00D23838"/>
    <w:rsid w:val="00D23A44"/>
    <w:rsid w:val="00D23DB4"/>
    <w:rsid w:val="00D24BF6"/>
    <w:rsid w:val="00D25157"/>
    <w:rsid w:val="00D26126"/>
    <w:rsid w:val="00D2618B"/>
    <w:rsid w:val="00D27138"/>
    <w:rsid w:val="00D275B5"/>
    <w:rsid w:val="00D27CC1"/>
    <w:rsid w:val="00D307C2"/>
    <w:rsid w:val="00D31646"/>
    <w:rsid w:val="00D31A1D"/>
    <w:rsid w:val="00D32703"/>
    <w:rsid w:val="00D3319F"/>
    <w:rsid w:val="00D3335A"/>
    <w:rsid w:val="00D334B7"/>
    <w:rsid w:val="00D339F7"/>
    <w:rsid w:val="00D34487"/>
    <w:rsid w:val="00D34F5C"/>
    <w:rsid w:val="00D356A3"/>
    <w:rsid w:val="00D36401"/>
    <w:rsid w:val="00D369DA"/>
    <w:rsid w:val="00D36BBE"/>
    <w:rsid w:val="00D371E7"/>
    <w:rsid w:val="00D37F40"/>
    <w:rsid w:val="00D414CC"/>
    <w:rsid w:val="00D419D9"/>
    <w:rsid w:val="00D422B2"/>
    <w:rsid w:val="00D4269E"/>
    <w:rsid w:val="00D43995"/>
    <w:rsid w:val="00D44F65"/>
    <w:rsid w:val="00D4516C"/>
    <w:rsid w:val="00D458B6"/>
    <w:rsid w:val="00D46434"/>
    <w:rsid w:val="00D464C6"/>
    <w:rsid w:val="00D46EC4"/>
    <w:rsid w:val="00D47E1D"/>
    <w:rsid w:val="00D50665"/>
    <w:rsid w:val="00D5166C"/>
    <w:rsid w:val="00D51918"/>
    <w:rsid w:val="00D53026"/>
    <w:rsid w:val="00D5322A"/>
    <w:rsid w:val="00D53269"/>
    <w:rsid w:val="00D5472C"/>
    <w:rsid w:val="00D55B2A"/>
    <w:rsid w:val="00D55F88"/>
    <w:rsid w:val="00D56189"/>
    <w:rsid w:val="00D56A31"/>
    <w:rsid w:val="00D56D81"/>
    <w:rsid w:val="00D57378"/>
    <w:rsid w:val="00D574D0"/>
    <w:rsid w:val="00D5770E"/>
    <w:rsid w:val="00D602FC"/>
    <w:rsid w:val="00D603EF"/>
    <w:rsid w:val="00D60722"/>
    <w:rsid w:val="00D619B5"/>
    <w:rsid w:val="00D61CB8"/>
    <w:rsid w:val="00D628FB"/>
    <w:rsid w:val="00D63001"/>
    <w:rsid w:val="00D632FF"/>
    <w:rsid w:val="00D6389D"/>
    <w:rsid w:val="00D639A5"/>
    <w:rsid w:val="00D63E81"/>
    <w:rsid w:val="00D641A1"/>
    <w:rsid w:val="00D6428E"/>
    <w:rsid w:val="00D6517F"/>
    <w:rsid w:val="00D65CED"/>
    <w:rsid w:val="00D661DE"/>
    <w:rsid w:val="00D663BB"/>
    <w:rsid w:val="00D670F1"/>
    <w:rsid w:val="00D67781"/>
    <w:rsid w:val="00D7013C"/>
    <w:rsid w:val="00D702D1"/>
    <w:rsid w:val="00D7036A"/>
    <w:rsid w:val="00D708C4"/>
    <w:rsid w:val="00D71412"/>
    <w:rsid w:val="00D71BFA"/>
    <w:rsid w:val="00D71E58"/>
    <w:rsid w:val="00D72290"/>
    <w:rsid w:val="00D725F2"/>
    <w:rsid w:val="00D72CD3"/>
    <w:rsid w:val="00D73702"/>
    <w:rsid w:val="00D73723"/>
    <w:rsid w:val="00D7386E"/>
    <w:rsid w:val="00D7474B"/>
    <w:rsid w:val="00D74E61"/>
    <w:rsid w:val="00D74E9E"/>
    <w:rsid w:val="00D75517"/>
    <w:rsid w:val="00D767D8"/>
    <w:rsid w:val="00D774C1"/>
    <w:rsid w:val="00D77C52"/>
    <w:rsid w:val="00D77DC7"/>
    <w:rsid w:val="00D80AAD"/>
    <w:rsid w:val="00D820C6"/>
    <w:rsid w:val="00D8224A"/>
    <w:rsid w:val="00D82967"/>
    <w:rsid w:val="00D833E1"/>
    <w:rsid w:val="00D839D0"/>
    <w:rsid w:val="00D85B16"/>
    <w:rsid w:val="00D85BEB"/>
    <w:rsid w:val="00D85DAE"/>
    <w:rsid w:val="00D86776"/>
    <w:rsid w:val="00D867B3"/>
    <w:rsid w:val="00D8776C"/>
    <w:rsid w:val="00D87F20"/>
    <w:rsid w:val="00D87FBE"/>
    <w:rsid w:val="00D90614"/>
    <w:rsid w:val="00D908FA"/>
    <w:rsid w:val="00D9094D"/>
    <w:rsid w:val="00D90FCE"/>
    <w:rsid w:val="00D91731"/>
    <w:rsid w:val="00D92694"/>
    <w:rsid w:val="00D9269B"/>
    <w:rsid w:val="00D92B18"/>
    <w:rsid w:val="00D935C5"/>
    <w:rsid w:val="00D9395D"/>
    <w:rsid w:val="00D943DA"/>
    <w:rsid w:val="00D949BF"/>
    <w:rsid w:val="00D95313"/>
    <w:rsid w:val="00D954E1"/>
    <w:rsid w:val="00D95950"/>
    <w:rsid w:val="00D95AE4"/>
    <w:rsid w:val="00D96547"/>
    <w:rsid w:val="00D96FEC"/>
    <w:rsid w:val="00D970DB"/>
    <w:rsid w:val="00D9744F"/>
    <w:rsid w:val="00D97C84"/>
    <w:rsid w:val="00DA0A64"/>
    <w:rsid w:val="00DA2028"/>
    <w:rsid w:val="00DA223B"/>
    <w:rsid w:val="00DA2263"/>
    <w:rsid w:val="00DA38D4"/>
    <w:rsid w:val="00DA3CE3"/>
    <w:rsid w:val="00DA43BD"/>
    <w:rsid w:val="00DA557A"/>
    <w:rsid w:val="00DA5B71"/>
    <w:rsid w:val="00DA6B50"/>
    <w:rsid w:val="00DA6CCD"/>
    <w:rsid w:val="00DB05F7"/>
    <w:rsid w:val="00DB072D"/>
    <w:rsid w:val="00DB08C0"/>
    <w:rsid w:val="00DB2659"/>
    <w:rsid w:val="00DB3258"/>
    <w:rsid w:val="00DB3984"/>
    <w:rsid w:val="00DB3ADD"/>
    <w:rsid w:val="00DB3CEE"/>
    <w:rsid w:val="00DB49BC"/>
    <w:rsid w:val="00DB5AA5"/>
    <w:rsid w:val="00DB7CE4"/>
    <w:rsid w:val="00DC01C2"/>
    <w:rsid w:val="00DC1D8F"/>
    <w:rsid w:val="00DC2149"/>
    <w:rsid w:val="00DC2B8F"/>
    <w:rsid w:val="00DC31C2"/>
    <w:rsid w:val="00DC33D6"/>
    <w:rsid w:val="00DC34FB"/>
    <w:rsid w:val="00DC4E16"/>
    <w:rsid w:val="00DC500D"/>
    <w:rsid w:val="00DC54F9"/>
    <w:rsid w:val="00DC65F7"/>
    <w:rsid w:val="00DC6838"/>
    <w:rsid w:val="00DC6E6C"/>
    <w:rsid w:val="00DC706C"/>
    <w:rsid w:val="00DC735E"/>
    <w:rsid w:val="00DC7492"/>
    <w:rsid w:val="00DC7E4B"/>
    <w:rsid w:val="00DC7ED9"/>
    <w:rsid w:val="00DC7EFC"/>
    <w:rsid w:val="00DD00AD"/>
    <w:rsid w:val="00DD055C"/>
    <w:rsid w:val="00DD0AFB"/>
    <w:rsid w:val="00DD0EF2"/>
    <w:rsid w:val="00DD1298"/>
    <w:rsid w:val="00DD1C8B"/>
    <w:rsid w:val="00DD395F"/>
    <w:rsid w:val="00DD3AF7"/>
    <w:rsid w:val="00DD4335"/>
    <w:rsid w:val="00DD4DC5"/>
    <w:rsid w:val="00DD4FAE"/>
    <w:rsid w:val="00DD513F"/>
    <w:rsid w:val="00DD61AA"/>
    <w:rsid w:val="00DD65BD"/>
    <w:rsid w:val="00DD6609"/>
    <w:rsid w:val="00DD6C49"/>
    <w:rsid w:val="00DE095F"/>
    <w:rsid w:val="00DE146D"/>
    <w:rsid w:val="00DE2579"/>
    <w:rsid w:val="00DE27E8"/>
    <w:rsid w:val="00DE32C8"/>
    <w:rsid w:val="00DE3661"/>
    <w:rsid w:val="00DE4B9B"/>
    <w:rsid w:val="00DE515B"/>
    <w:rsid w:val="00DE53D7"/>
    <w:rsid w:val="00DE5859"/>
    <w:rsid w:val="00DE6782"/>
    <w:rsid w:val="00DE6C52"/>
    <w:rsid w:val="00DE7472"/>
    <w:rsid w:val="00DE7A37"/>
    <w:rsid w:val="00DF0886"/>
    <w:rsid w:val="00DF09AA"/>
    <w:rsid w:val="00DF0CB6"/>
    <w:rsid w:val="00DF0F96"/>
    <w:rsid w:val="00DF1147"/>
    <w:rsid w:val="00DF1320"/>
    <w:rsid w:val="00DF146B"/>
    <w:rsid w:val="00DF16A5"/>
    <w:rsid w:val="00DF1893"/>
    <w:rsid w:val="00DF1A1F"/>
    <w:rsid w:val="00DF1FB2"/>
    <w:rsid w:val="00DF215B"/>
    <w:rsid w:val="00DF2317"/>
    <w:rsid w:val="00DF2A1D"/>
    <w:rsid w:val="00DF32D4"/>
    <w:rsid w:val="00DF36C6"/>
    <w:rsid w:val="00DF4133"/>
    <w:rsid w:val="00DF45F0"/>
    <w:rsid w:val="00DF48E9"/>
    <w:rsid w:val="00DF560D"/>
    <w:rsid w:val="00DF58AB"/>
    <w:rsid w:val="00DF5B9D"/>
    <w:rsid w:val="00DF66E0"/>
    <w:rsid w:val="00DF680A"/>
    <w:rsid w:val="00DF6DA6"/>
    <w:rsid w:val="00E01BD4"/>
    <w:rsid w:val="00E02931"/>
    <w:rsid w:val="00E02DDE"/>
    <w:rsid w:val="00E044FA"/>
    <w:rsid w:val="00E04BC6"/>
    <w:rsid w:val="00E04F48"/>
    <w:rsid w:val="00E05297"/>
    <w:rsid w:val="00E05F1D"/>
    <w:rsid w:val="00E05F24"/>
    <w:rsid w:val="00E06431"/>
    <w:rsid w:val="00E06596"/>
    <w:rsid w:val="00E075D6"/>
    <w:rsid w:val="00E07CBC"/>
    <w:rsid w:val="00E07CF9"/>
    <w:rsid w:val="00E10368"/>
    <w:rsid w:val="00E103F9"/>
    <w:rsid w:val="00E10AE2"/>
    <w:rsid w:val="00E11048"/>
    <w:rsid w:val="00E12AD8"/>
    <w:rsid w:val="00E131CF"/>
    <w:rsid w:val="00E1384F"/>
    <w:rsid w:val="00E14392"/>
    <w:rsid w:val="00E144CC"/>
    <w:rsid w:val="00E14A7E"/>
    <w:rsid w:val="00E1574E"/>
    <w:rsid w:val="00E179E3"/>
    <w:rsid w:val="00E20B0B"/>
    <w:rsid w:val="00E20FA5"/>
    <w:rsid w:val="00E20FA8"/>
    <w:rsid w:val="00E21D5F"/>
    <w:rsid w:val="00E21EB6"/>
    <w:rsid w:val="00E220AF"/>
    <w:rsid w:val="00E22B67"/>
    <w:rsid w:val="00E23C0E"/>
    <w:rsid w:val="00E242E1"/>
    <w:rsid w:val="00E24372"/>
    <w:rsid w:val="00E24A75"/>
    <w:rsid w:val="00E24BA4"/>
    <w:rsid w:val="00E267FE"/>
    <w:rsid w:val="00E27081"/>
    <w:rsid w:val="00E2728D"/>
    <w:rsid w:val="00E27298"/>
    <w:rsid w:val="00E27DAC"/>
    <w:rsid w:val="00E27E74"/>
    <w:rsid w:val="00E30988"/>
    <w:rsid w:val="00E30F05"/>
    <w:rsid w:val="00E3197B"/>
    <w:rsid w:val="00E31F14"/>
    <w:rsid w:val="00E33849"/>
    <w:rsid w:val="00E33A21"/>
    <w:rsid w:val="00E35407"/>
    <w:rsid w:val="00E35D2D"/>
    <w:rsid w:val="00E35F63"/>
    <w:rsid w:val="00E36356"/>
    <w:rsid w:val="00E36C82"/>
    <w:rsid w:val="00E37F08"/>
    <w:rsid w:val="00E40A9E"/>
    <w:rsid w:val="00E419AE"/>
    <w:rsid w:val="00E41E88"/>
    <w:rsid w:val="00E42B81"/>
    <w:rsid w:val="00E42F39"/>
    <w:rsid w:val="00E42F4C"/>
    <w:rsid w:val="00E43812"/>
    <w:rsid w:val="00E4385F"/>
    <w:rsid w:val="00E438A3"/>
    <w:rsid w:val="00E43CA2"/>
    <w:rsid w:val="00E44453"/>
    <w:rsid w:val="00E45EC5"/>
    <w:rsid w:val="00E46915"/>
    <w:rsid w:val="00E47921"/>
    <w:rsid w:val="00E5113C"/>
    <w:rsid w:val="00E51388"/>
    <w:rsid w:val="00E51F53"/>
    <w:rsid w:val="00E52AC2"/>
    <w:rsid w:val="00E53DA2"/>
    <w:rsid w:val="00E551A6"/>
    <w:rsid w:val="00E555BF"/>
    <w:rsid w:val="00E55E40"/>
    <w:rsid w:val="00E560BE"/>
    <w:rsid w:val="00E5643A"/>
    <w:rsid w:val="00E571D4"/>
    <w:rsid w:val="00E57344"/>
    <w:rsid w:val="00E57F16"/>
    <w:rsid w:val="00E60A68"/>
    <w:rsid w:val="00E614FE"/>
    <w:rsid w:val="00E62463"/>
    <w:rsid w:val="00E624DB"/>
    <w:rsid w:val="00E62545"/>
    <w:rsid w:val="00E62F27"/>
    <w:rsid w:val="00E643A2"/>
    <w:rsid w:val="00E64EE5"/>
    <w:rsid w:val="00E65394"/>
    <w:rsid w:val="00E656E1"/>
    <w:rsid w:val="00E66261"/>
    <w:rsid w:val="00E66E11"/>
    <w:rsid w:val="00E672D0"/>
    <w:rsid w:val="00E67358"/>
    <w:rsid w:val="00E67571"/>
    <w:rsid w:val="00E708C3"/>
    <w:rsid w:val="00E71BEF"/>
    <w:rsid w:val="00E71ED3"/>
    <w:rsid w:val="00E71FA9"/>
    <w:rsid w:val="00E721B4"/>
    <w:rsid w:val="00E722CF"/>
    <w:rsid w:val="00E7385D"/>
    <w:rsid w:val="00E739FF"/>
    <w:rsid w:val="00E73A30"/>
    <w:rsid w:val="00E74320"/>
    <w:rsid w:val="00E756A0"/>
    <w:rsid w:val="00E75E8C"/>
    <w:rsid w:val="00E76137"/>
    <w:rsid w:val="00E779CC"/>
    <w:rsid w:val="00E8126B"/>
    <w:rsid w:val="00E81991"/>
    <w:rsid w:val="00E822F0"/>
    <w:rsid w:val="00E829A0"/>
    <w:rsid w:val="00E82A73"/>
    <w:rsid w:val="00E82BD0"/>
    <w:rsid w:val="00E830B8"/>
    <w:rsid w:val="00E84945"/>
    <w:rsid w:val="00E85223"/>
    <w:rsid w:val="00E85798"/>
    <w:rsid w:val="00E85A4F"/>
    <w:rsid w:val="00E85BD9"/>
    <w:rsid w:val="00E866FF"/>
    <w:rsid w:val="00E8682F"/>
    <w:rsid w:val="00E87616"/>
    <w:rsid w:val="00E877ED"/>
    <w:rsid w:val="00E879B2"/>
    <w:rsid w:val="00E87A48"/>
    <w:rsid w:val="00E90B44"/>
    <w:rsid w:val="00E9103D"/>
    <w:rsid w:val="00E92DD9"/>
    <w:rsid w:val="00E92F6B"/>
    <w:rsid w:val="00E932F2"/>
    <w:rsid w:val="00E936F6"/>
    <w:rsid w:val="00E93E2F"/>
    <w:rsid w:val="00E9535D"/>
    <w:rsid w:val="00E95881"/>
    <w:rsid w:val="00E95C06"/>
    <w:rsid w:val="00E972A4"/>
    <w:rsid w:val="00EA0148"/>
    <w:rsid w:val="00EA02FB"/>
    <w:rsid w:val="00EA0AC8"/>
    <w:rsid w:val="00EA282E"/>
    <w:rsid w:val="00EA420A"/>
    <w:rsid w:val="00EA44F5"/>
    <w:rsid w:val="00EA547F"/>
    <w:rsid w:val="00EA7CAD"/>
    <w:rsid w:val="00EB110D"/>
    <w:rsid w:val="00EB1203"/>
    <w:rsid w:val="00EB1AB2"/>
    <w:rsid w:val="00EB1E87"/>
    <w:rsid w:val="00EB22E6"/>
    <w:rsid w:val="00EB2D18"/>
    <w:rsid w:val="00EB2DCF"/>
    <w:rsid w:val="00EB2E8C"/>
    <w:rsid w:val="00EB2F29"/>
    <w:rsid w:val="00EB37C1"/>
    <w:rsid w:val="00EB4A1A"/>
    <w:rsid w:val="00EB6680"/>
    <w:rsid w:val="00EB688C"/>
    <w:rsid w:val="00EB741D"/>
    <w:rsid w:val="00EC07C1"/>
    <w:rsid w:val="00EC17BA"/>
    <w:rsid w:val="00EC1BE0"/>
    <w:rsid w:val="00EC1F27"/>
    <w:rsid w:val="00EC2A93"/>
    <w:rsid w:val="00EC2C17"/>
    <w:rsid w:val="00EC35D2"/>
    <w:rsid w:val="00EC3624"/>
    <w:rsid w:val="00EC4350"/>
    <w:rsid w:val="00EC4657"/>
    <w:rsid w:val="00EC48B9"/>
    <w:rsid w:val="00EC4AB4"/>
    <w:rsid w:val="00EC59B8"/>
    <w:rsid w:val="00EC67AE"/>
    <w:rsid w:val="00EC6913"/>
    <w:rsid w:val="00EC699B"/>
    <w:rsid w:val="00EC6C57"/>
    <w:rsid w:val="00EC6D92"/>
    <w:rsid w:val="00EC7326"/>
    <w:rsid w:val="00EC7F0B"/>
    <w:rsid w:val="00ED0F41"/>
    <w:rsid w:val="00ED1413"/>
    <w:rsid w:val="00ED1791"/>
    <w:rsid w:val="00ED2242"/>
    <w:rsid w:val="00ED24B7"/>
    <w:rsid w:val="00ED2C56"/>
    <w:rsid w:val="00ED34EB"/>
    <w:rsid w:val="00ED3535"/>
    <w:rsid w:val="00ED5640"/>
    <w:rsid w:val="00ED596A"/>
    <w:rsid w:val="00ED5B38"/>
    <w:rsid w:val="00ED644D"/>
    <w:rsid w:val="00ED665D"/>
    <w:rsid w:val="00EE037F"/>
    <w:rsid w:val="00EE0713"/>
    <w:rsid w:val="00EE125D"/>
    <w:rsid w:val="00EE131F"/>
    <w:rsid w:val="00EE13EA"/>
    <w:rsid w:val="00EE1504"/>
    <w:rsid w:val="00EE18EC"/>
    <w:rsid w:val="00EE1A88"/>
    <w:rsid w:val="00EE26BB"/>
    <w:rsid w:val="00EE3616"/>
    <w:rsid w:val="00EE3F27"/>
    <w:rsid w:val="00EE40C1"/>
    <w:rsid w:val="00EE4367"/>
    <w:rsid w:val="00EE49CA"/>
    <w:rsid w:val="00EE4B83"/>
    <w:rsid w:val="00EE5344"/>
    <w:rsid w:val="00EE5600"/>
    <w:rsid w:val="00EE5B87"/>
    <w:rsid w:val="00EE609F"/>
    <w:rsid w:val="00EE6729"/>
    <w:rsid w:val="00EE6DD2"/>
    <w:rsid w:val="00EE6FF0"/>
    <w:rsid w:val="00EF0545"/>
    <w:rsid w:val="00EF070C"/>
    <w:rsid w:val="00EF09B0"/>
    <w:rsid w:val="00EF0E77"/>
    <w:rsid w:val="00EF1171"/>
    <w:rsid w:val="00EF1B39"/>
    <w:rsid w:val="00EF1C08"/>
    <w:rsid w:val="00EF28A8"/>
    <w:rsid w:val="00EF2B90"/>
    <w:rsid w:val="00EF2EC8"/>
    <w:rsid w:val="00EF37BD"/>
    <w:rsid w:val="00EF3843"/>
    <w:rsid w:val="00EF415E"/>
    <w:rsid w:val="00EF419F"/>
    <w:rsid w:val="00EF4F5D"/>
    <w:rsid w:val="00EF542F"/>
    <w:rsid w:val="00EF57AD"/>
    <w:rsid w:val="00EF5925"/>
    <w:rsid w:val="00EF5E15"/>
    <w:rsid w:val="00EF5EB1"/>
    <w:rsid w:val="00EF6289"/>
    <w:rsid w:val="00EF6A1A"/>
    <w:rsid w:val="00F0032E"/>
    <w:rsid w:val="00F007F6"/>
    <w:rsid w:val="00F008FF"/>
    <w:rsid w:val="00F00998"/>
    <w:rsid w:val="00F00F58"/>
    <w:rsid w:val="00F011A2"/>
    <w:rsid w:val="00F01771"/>
    <w:rsid w:val="00F025B9"/>
    <w:rsid w:val="00F02D23"/>
    <w:rsid w:val="00F04438"/>
    <w:rsid w:val="00F04555"/>
    <w:rsid w:val="00F04612"/>
    <w:rsid w:val="00F04AE4"/>
    <w:rsid w:val="00F050ED"/>
    <w:rsid w:val="00F054CB"/>
    <w:rsid w:val="00F05862"/>
    <w:rsid w:val="00F05F64"/>
    <w:rsid w:val="00F06EEA"/>
    <w:rsid w:val="00F0701B"/>
    <w:rsid w:val="00F07ED0"/>
    <w:rsid w:val="00F07EED"/>
    <w:rsid w:val="00F10610"/>
    <w:rsid w:val="00F10738"/>
    <w:rsid w:val="00F109FF"/>
    <w:rsid w:val="00F10CF4"/>
    <w:rsid w:val="00F10F54"/>
    <w:rsid w:val="00F11613"/>
    <w:rsid w:val="00F11D92"/>
    <w:rsid w:val="00F12367"/>
    <w:rsid w:val="00F12D5C"/>
    <w:rsid w:val="00F1336D"/>
    <w:rsid w:val="00F13CB7"/>
    <w:rsid w:val="00F14368"/>
    <w:rsid w:val="00F14516"/>
    <w:rsid w:val="00F14853"/>
    <w:rsid w:val="00F14F6B"/>
    <w:rsid w:val="00F1506E"/>
    <w:rsid w:val="00F15851"/>
    <w:rsid w:val="00F1659B"/>
    <w:rsid w:val="00F16C49"/>
    <w:rsid w:val="00F16CF7"/>
    <w:rsid w:val="00F1786C"/>
    <w:rsid w:val="00F17ABD"/>
    <w:rsid w:val="00F2027F"/>
    <w:rsid w:val="00F209BD"/>
    <w:rsid w:val="00F20DC8"/>
    <w:rsid w:val="00F21BC3"/>
    <w:rsid w:val="00F230C2"/>
    <w:rsid w:val="00F239BC"/>
    <w:rsid w:val="00F2440F"/>
    <w:rsid w:val="00F24748"/>
    <w:rsid w:val="00F24D0E"/>
    <w:rsid w:val="00F251F9"/>
    <w:rsid w:val="00F25FFB"/>
    <w:rsid w:val="00F2696D"/>
    <w:rsid w:val="00F26B8A"/>
    <w:rsid w:val="00F31E85"/>
    <w:rsid w:val="00F33F7C"/>
    <w:rsid w:val="00F34886"/>
    <w:rsid w:val="00F356E9"/>
    <w:rsid w:val="00F35830"/>
    <w:rsid w:val="00F35FC7"/>
    <w:rsid w:val="00F36A1E"/>
    <w:rsid w:val="00F377E2"/>
    <w:rsid w:val="00F405D7"/>
    <w:rsid w:val="00F40A0F"/>
    <w:rsid w:val="00F414EC"/>
    <w:rsid w:val="00F420DC"/>
    <w:rsid w:val="00F42387"/>
    <w:rsid w:val="00F42AB1"/>
    <w:rsid w:val="00F43070"/>
    <w:rsid w:val="00F430EE"/>
    <w:rsid w:val="00F43292"/>
    <w:rsid w:val="00F444DE"/>
    <w:rsid w:val="00F44525"/>
    <w:rsid w:val="00F45691"/>
    <w:rsid w:val="00F45972"/>
    <w:rsid w:val="00F45B59"/>
    <w:rsid w:val="00F45C55"/>
    <w:rsid w:val="00F45CB9"/>
    <w:rsid w:val="00F46283"/>
    <w:rsid w:val="00F46C0F"/>
    <w:rsid w:val="00F47B60"/>
    <w:rsid w:val="00F50103"/>
    <w:rsid w:val="00F5037C"/>
    <w:rsid w:val="00F5171C"/>
    <w:rsid w:val="00F51D9C"/>
    <w:rsid w:val="00F51EEC"/>
    <w:rsid w:val="00F523F4"/>
    <w:rsid w:val="00F52731"/>
    <w:rsid w:val="00F54A50"/>
    <w:rsid w:val="00F54A8D"/>
    <w:rsid w:val="00F54BED"/>
    <w:rsid w:val="00F54C1E"/>
    <w:rsid w:val="00F54D77"/>
    <w:rsid w:val="00F55431"/>
    <w:rsid w:val="00F5551D"/>
    <w:rsid w:val="00F556E0"/>
    <w:rsid w:val="00F56297"/>
    <w:rsid w:val="00F57651"/>
    <w:rsid w:val="00F60057"/>
    <w:rsid w:val="00F60533"/>
    <w:rsid w:val="00F608DB"/>
    <w:rsid w:val="00F611DC"/>
    <w:rsid w:val="00F616A4"/>
    <w:rsid w:val="00F61876"/>
    <w:rsid w:val="00F61EB2"/>
    <w:rsid w:val="00F639DD"/>
    <w:rsid w:val="00F63D6D"/>
    <w:rsid w:val="00F64E46"/>
    <w:rsid w:val="00F65D08"/>
    <w:rsid w:val="00F67077"/>
    <w:rsid w:val="00F67426"/>
    <w:rsid w:val="00F67AF9"/>
    <w:rsid w:val="00F71096"/>
    <w:rsid w:val="00F7185B"/>
    <w:rsid w:val="00F71C33"/>
    <w:rsid w:val="00F723AC"/>
    <w:rsid w:val="00F7265F"/>
    <w:rsid w:val="00F7303B"/>
    <w:rsid w:val="00F750C1"/>
    <w:rsid w:val="00F751F9"/>
    <w:rsid w:val="00F7551B"/>
    <w:rsid w:val="00F75F27"/>
    <w:rsid w:val="00F76204"/>
    <w:rsid w:val="00F76354"/>
    <w:rsid w:val="00F77493"/>
    <w:rsid w:val="00F774FF"/>
    <w:rsid w:val="00F775D0"/>
    <w:rsid w:val="00F8214A"/>
    <w:rsid w:val="00F825B9"/>
    <w:rsid w:val="00F826B8"/>
    <w:rsid w:val="00F8306C"/>
    <w:rsid w:val="00F83457"/>
    <w:rsid w:val="00F841B9"/>
    <w:rsid w:val="00F842B8"/>
    <w:rsid w:val="00F84CC7"/>
    <w:rsid w:val="00F85579"/>
    <w:rsid w:val="00F855B5"/>
    <w:rsid w:val="00F86516"/>
    <w:rsid w:val="00F86DE8"/>
    <w:rsid w:val="00F87E78"/>
    <w:rsid w:val="00F905CB"/>
    <w:rsid w:val="00F90E9E"/>
    <w:rsid w:val="00F90FC7"/>
    <w:rsid w:val="00F91A70"/>
    <w:rsid w:val="00F92C0F"/>
    <w:rsid w:val="00F92CF0"/>
    <w:rsid w:val="00F93A50"/>
    <w:rsid w:val="00F94326"/>
    <w:rsid w:val="00F94E95"/>
    <w:rsid w:val="00F953A2"/>
    <w:rsid w:val="00F95A73"/>
    <w:rsid w:val="00F95DFE"/>
    <w:rsid w:val="00F95EEB"/>
    <w:rsid w:val="00F96C08"/>
    <w:rsid w:val="00F97177"/>
    <w:rsid w:val="00F979F6"/>
    <w:rsid w:val="00FA075F"/>
    <w:rsid w:val="00FA1052"/>
    <w:rsid w:val="00FA28A7"/>
    <w:rsid w:val="00FA44D8"/>
    <w:rsid w:val="00FA5022"/>
    <w:rsid w:val="00FA53B0"/>
    <w:rsid w:val="00FA55CC"/>
    <w:rsid w:val="00FA58E7"/>
    <w:rsid w:val="00FA60F3"/>
    <w:rsid w:val="00FA68AF"/>
    <w:rsid w:val="00FA746F"/>
    <w:rsid w:val="00FA7509"/>
    <w:rsid w:val="00FA7A99"/>
    <w:rsid w:val="00FA7BD1"/>
    <w:rsid w:val="00FB0AA6"/>
    <w:rsid w:val="00FB0BE3"/>
    <w:rsid w:val="00FB22E7"/>
    <w:rsid w:val="00FB2568"/>
    <w:rsid w:val="00FB2D91"/>
    <w:rsid w:val="00FB2E51"/>
    <w:rsid w:val="00FB2F43"/>
    <w:rsid w:val="00FB4873"/>
    <w:rsid w:val="00FB4CDB"/>
    <w:rsid w:val="00FB5C7A"/>
    <w:rsid w:val="00FB5F0B"/>
    <w:rsid w:val="00FB5F59"/>
    <w:rsid w:val="00FB659F"/>
    <w:rsid w:val="00FB6714"/>
    <w:rsid w:val="00FB68FE"/>
    <w:rsid w:val="00FB6AE3"/>
    <w:rsid w:val="00FB6B25"/>
    <w:rsid w:val="00FC1DE2"/>
    <w:rsid w:val="00FC1E3A"/>
    <w:rsid w:val="00FC2543"/>
    <w:rsid w:val="00FC31E9"/>
    <w:rsid w:val="00FC359B"/>
    <w:rsid w:val="00FC3B31"/>
    <w:rsid w:val="00FC3EE2"/>
    <w:rsid w:val="00FC3F14"/>
    <w:rsid w:val="00FC3FD5"/>
    <w:rsid w:val="00FC46DC"/>
    <w:rsid w:val="00FC4D92"/>
    <w:rsid w:val="00FC55FC"/>
    <w:rsid w:val="00FC5CFC"/>
    <w:rsid w:val="00FC689B"/>
    <w:rsid w:val="00FC74C2"/>
    <w:rsid w:val="00FC7919"/>
    <w:rsid w:val="00FC7C47"/>
    <w:rsid w:val="00FD0026"/>
    <w:rsid w:val="00FD0426"/>
    <w:rsid w:val="00FD1409"/>
    <w:rsid w:val="00FD1696"/>
    <w:rsid w:val="00FD1FE3"/>
    <w:rsid w:val="00FD3D94"/>
    <w:rsid w:val="00FD5012"/>
    <w:rsid w:val="00FD5A5C"/>
    <w:rsid w:val="00FD5E3E"/>
    <w:rsid w:val="00FD6139"/>
    <w:rsid w:val="00FD61B0"/>
    <w:rsid w:val="00FD653B"/>
    <w:rsid w:val="00FD71A0"/>
    <w:rsid w:val="00FD7225"/>
    <w:rsid w:val="00FD78BF"/>
    <w:rsid w:val="00FE01B9"/>
    <w:rsid w:val="00FE0795"/>
    <w:rsid w:val="00FE0C75"/>
    <w:rsid w:val="00FE0CEC"/>
    <w:rsid w:val="00FE123D"/>
    <w:rsid w:val="00FE14EC"/>
    <w:rsid w:val="00FE1717"/>
    <w:rsid w:val="00FE1A0E"/>
    <w:rsid w:val="00FE2786"/>
    <w:rsid w:val="00FE2CC8"/>
    <w:rsid w:val="00FE35B4"/>
    <w:rsid w:val="00FE3B16"/>
    <w:rsid w:val="00FE4FEB"/>
    <w:rsid w:val="00FE5B3A"/>
    <w:rsid w:val="00FE616A"/>
    <w:rsid w:val="00FE63B5"/>
    <w:rsid w:val="00FE6963"/>
    <w:rsid w:val="00FE6971"/>
    <w:rsid w:val="00FE7161"/>
    <w:rsid w:val="00FE79F6"/>
    <w:rsid w:val="00FE7B55"/>
    <w:rsid w:val="00FF0116"/>
    <w:rsid w:val="00FF0883"/>
    <w:rsid w:val="00FF0D30"/>
    <w:rsid w:val="00FF0D7F"/>
    <w:rsid w:val="00FF142B"/>
    <w:rsid w:val="00FF19B0"/>
    <w:rsid w:val="00FF223D"/>
    <w:rsid w:val="00FF293E"/>
    <w:rsid w:val="00FF2BB2"/>
    <w:rsid w:val="00FF2F08"/>
    <w:rsid w:val="00FF3C28"/>
    <w:rsid w:val="00FF64CD"/>
    <w:rsid w:val="00FF65B6"/>
    <w:rsid w:val="00FF671E"/>
    <w:rsid w:val="00FF6BB9"/>
    <w:rsid w:val="00FF75A6"/>
    <w:rsid w:val="00FF77CC"/>
    <w:rsid w:val="00FF7F92"/>
    <w:rsid w:val="016111A5"/>
    <w:rsid w:val="01A4ADD2"/>
    <w:rsid w:val="01D9A613"/>
    <w:rsid w:val="01DD3820"/>
    <w:rsid w:val="023EA303"/>
    <w:rsid w:val="02739838"/>
    <w:rsid w:val="030EE36A"/>
    <w:rsid w:val="031AA727"/>
    <w:rsid w:val="0326742E"/>
    <w:rsid w:val="03A7F663"/>
    <w:rsid w:val="03ADC518"/>
    <w:rsid w:val="0432AC6A"/>
    <w:rsid w:val="04654A4D"/>
    <w:rsid w:val="0483E8FC"/>
    <w:rsid w:val="055E8E19"/>
    <w:rsid w:val="057F81C0"/>
    <w:rsid w:val="05B00A86"/>
    <w:rsid w:val="05B2BB45"/>
    <w:rsid w:val="05CE7CD5"/>
    <w:rsid w:val="05E8E2CF"/>
    <w:rsid w:val="0618D62A"/>
    <w:rsid w:val="06325D93"/>
    <w:rsid w:val="06470FC6"/>
    <w:rsid w:val="06682047"/>
    <w:rsid w:val="06A2A233"/>
    <w:rsid w:val="06F7CFA1"/>
    <w:rsid w:val="0706B865"/>
    <w:rsid w:val="075F7E09"/>
    <w:rsid w:val="07C61CF6"/>
    <w:rsid w:val="07D47816"/>
    <w:rsid w:val="0800CB4F"/>
    <w:rsid w:val="0837218B"/>
    <w:rsid w:val="08BF012A"/>
    <w:rsid w:val="09137646"/>
    <w:rsid w:val="09635A06"/>
    <w:rsid w:val="0972EEB8"/>
    <w:rsid w:val="09E71337"/>
    <w:rsid w:val="0A1E2CC9"/>
    <w:rsid w:val="0AF05250"/>
    <w:rsid w:val="0BAF11D2"/>
    <w:rsid w:val="0C005DA2"/>
    <w:rsid w:val="0C1B3071"/>
    <w:rsid w:val="0C2BED25"/>
    <w:rsid w:val="0C3F1572"/>
    <w:rsid w:val="0CA67A05"/>
    <w:rsid w:val="0D01A915"/>
    <w:rsid w:val="0D09C865"/>
    <w:rsid w:val="0D542886"/>
    <w:rsid w:val="0DC081EF"/>
    <w:rsid w:val="0DCB5869"/>
    <w:rsid w:val="0E090EB5"/>
    <w:rsid w:val="0E095403"/>
    <w:rsid w:val="0E859952"/>
    <w:rsid w:val="0E947245"/>
    <w:rsid w:val="0F57AFE5"/>
    <w:rsid w:val="0F913B94"/>
    <w:rsid w:val="0FDB3912"/>
    <w:rsid w:val="0FF3EEC8"/>
    <w:rsid w:val="10262478"/>
    <w:rsid w:val="10659ACF"/>
    <w:rsid w:val="10721AE1"/>
    <w:rsid w:val="10CA0444"/>
    <w:rsid w:val="1270FE46"/>
    <w:rsid w:val="1283D58D"/>
    <w:rsid w:val="128D5CDF"/>
    <w:rsid w:val="12FAD517"/>
    <w:rsid w:val="1335E83A"/>
    <w:rsid w:val="1346767D"/>
    <w:rsid w:val="1397C1EC"/>
    <w:rsid w:val="139B0DD0"/>
    <w:rsid w:val="13B0E19A"/>
    <w:rsid w:val="1426A6FD"/>
    <w:rsid w:val="1434ED77"/>
    <w:rsid w:val="14DE29D5"/>
    <w:rsid w:val="15689A25"/>
    <w:rsid w:val="160C5175"/>
    <w:rsid w:val="1684CFD6"/>
    <w:rsid w:val="16E4055B"/>
    <w:rsid w:val="16EB06DE"/>
    <w:rsid w:val="16F0C4A7"/>
    <w:rsid w:val="1737210A"/>
    <w:rsid w:val="17373E8A"/>
    <w:rsid w:val="1749806A"/>
    <w:rsid w:val="1764D384"/>
    <w:rsid w:val="17C6D064"/>
    <w:rsid w:val="17DE0487"/>
    <w:rsid w:val="198C255A"/>
    <w:rsid w:val="19B4E613"/>
    <w:rsid w:val="19B8BE35"/>
    <w:rsid w:val="19FBB253"/>
    <w:rsid w:val="1A3F666A"/>
    <w:rsid w:val="1A410376"/>
    <w:rsid w:val="1AD9D70E"/>
    <w:rsid w:val="1B01436A"/>
    <w:rsid w:val="1B335797"/>
    <w:rsid w:val="1BDA0CDA"/>
    <w:rsid w:val="1BE70AEE"/>
    <w:rsid w:val="1BF6DA88"/>
    <w:rsid w:val="1C10CC36"/>
    <w:rsid w:val="1C8A0B49"/>
    <w:rsid w:val="1CF8B124"/>
    <w:rsid w:val="1D736779"/>
    <w:rsid w:val="1D873FCE"/>
    <w:rsid w:val="1DC5EC59"/>
    <w:rsid w:val="1DF02754"/>
    <w:rsid w:val="1E2696E5"/>
    <w:rsid w:val="1E713B83"/>
    <w:rsid w:val="1E75E74D"/>
    <w:rsid w:val="1E7DAEFA"/>
    <w:rsid w:val="1EB15D1F"/>
    <w:rsid w:val="1EE5AD69"/>
    <w:rsid w:val="1F277067"/>
    <w:rsid w:val="1F3854CB"/>
    <w:rsid w:val="202F20E8"/>
    <w:rsid w:val="204EF3E8"/>
    <w:rsid w:val="20ADDDA5"/>
    <w:rsid w:val="2126C9F1"/>
    <w:rsid w:val="2147A183"/>
    <w:rsid w:val="21BA7CBE"/>
    <w:rsid w:val="22038E21"/>
    <w:rsid w:val="22AD00CB"/>
    <w:rsid w:val="22E5352A"/>
    <w:rsid w:val="23169F94"/>
    <w:rsid w:val="234027F7"/>
    <w:rsid w:val="2387FC8D"/>
    <w:rsid w:val="23A87C9E"/>
    <w:rsid w:val="23CF4B62"/>
    <w:rsid w:val="23D13045"/>
    <w:rsid w:val="23D97554"/>
    <w:rsid w:val="23FD77D4"/>
    <w:rsid w:val="2438ED9D"/>
    <w:rsid w:val="2447932E"/>
    <w:rsid w:val="247D5692"/>
    <w:rsid w:val="2490C636"/>
    <w:rsid w:val="24E42CB2"/>
    <w:rsid w:val="24EC6114"/>
    <w:rsid w:val="2539CD22"/>
    <w:rsid w:val="25427EF7"/>
    <w:rsid w:val="2600EB7D"/>
    <w:rsid w:val="264ED82D"/>
    <w:rsid w:val="2654DB72"/>
    <w:rsid w:val="265F1A01"/>
    <w:rsid w:val="26C65D8B"/>
    <w:rsid w:val="27546C15"/>
    <w:rsid w:val="275B0C46"/>
    <w:rsid w:val="28DF7B37"/>
    <w:rsid w:val="291BD1D8"/>
    <w:rsid w:val="29E056CB"/>
    <w:rsid w:val="2A429CD8"/>
    <w:rsid w:val="2A50B098"/>
    <w:rsid w:val="2ACF33C8"/>
    <w:rsid w:val="2B0AEA77"/>
    <w:rsid w:val="2B31F717"/>
    <w:rsid w:val="2B452888"/>
    <w:rsid w:val="2B4C8A21"/>
    <w:rsid w:val="2B71C097"/>
    <w:rsid w:val="2B7F6624"/>
    <w:rsid w:val="2C1535DE"/>
    <w:rsid w:val="2C270EEB"/>
    <w:rsid w:val="2C813602"/>
    <w:rsid w:val="2E58BB8C"/>
    <w:rsid w:val="2EFAE755"/>
    <w:rsid w:val="2F2579C8"/>
    <w:rsid w:val="2F2B6A74"/>
    <w:rsid w:val="2F3601CB"/>
    <w:rsid w:val="2FEA4ED4"/>
    <w:rsid w:val="2FEAB444"/>
    <w:rsid w:val="3057313F"/>
    <w:rsid w:val="306421B5"/>
    <w:rsid w:val="309D8A19"/>
    <w:rsid w:val="30FA56B2"/>
    <w:rsid w:val="3191B1B3"/>
    <w:rsid w:val="319232B2"/>
    <w:rsid w:val="31DBAC31"/>
    <w:rsid w:val="3202A8E0"/>
    <w:rsid w:val="321426BB"/>
    <w:rsid w:val="32242E2C"/>
    <w:rsid w:val="32B33B4C"/>
    <w:rsid w:val="32E9D82E"/>
    <w:rsid w:val="3311E37D"/>
    <w:rsid w:val="33123CDC"/>
    <w:rsid w:val="33D3BE98"/>
    <w:rsid w:val="3416054B"/>
    <w:rsid w:val="344B899B"/>
    <w:rsid w:val="34746526"/>
    <w:rsid w:val="3491BF5D"/>
    <w:rsid w:val="352E8641"/>
    <w:rsid w:val="35702579"/>
    <w:rsid w:val="357C5C8C"/>
    <w:rsid w:val="3590172E"/>
    <w:rsid w:val="360377B5"/>
    <w:rsid w:val="366B7BA0"/>
    <w:rsid w:val="366D36B8"/>
    <w:rsid w:val="36BDCA4D"/>
    <w:rsid w:val="36C7F3B2"/>
    <w:rsid w:val="37088FB3"/>
    <w:rsid w:val="370C4333"/>
    <w:rsid w:val="37342A39"/>
    <w:rsid w:val="37B65C79"/>
    <w:rsid w:val="37CE7B3F"/>
    <w:rsid w:val="384D49D1"/>
    <w:rsid w:val="3864C542"/>
    <w:rsid w:val="389EBE40"/>
    <w:rsid w:val="38A7AA77"/>
    <w:rsid w:val="38D83408"/>
    <w:rsid w:val="39873FDC"/>
    <w:rsid w:val="39A02367"/>
    <w:rsid w:val="39A61C7C"/>
    <w:rsid w:val="3A0CCD04"/>
    <w:rsid w:val="3A0E44A5"/>
    <w:rsid w:val="3A610766"/>
    <w:rsid w:val="3A724338"/>
    <w:rsid w:val="3AA76016"/>
    <w:rsid w:val="3AE1C996"/>
    <w:rsid w:val="3B0B1F4E"/>
    <w:rsid w:val="3B286552"/>
    <w:rsid w:val="3B5EA10F"/>
    <w:rsid w:val="3BB80F33"/>
    <w:rsid w:val="3C5EBE7C"/>
    <w:rsid w:val="3C9CF8AA"/>
    <w:rsid w:val="3CA5CE42"/>
    <w:rsid w:val="3CC6F737"/>
    <w:rsid w:val="3CEC4F0A"/>
    <w:rsid w:val="3CFA9584"/>
    <w:rsid w:val="3D9FCE30"/>
    <w:rsid w:val="3DF763EF"/>
    <w:rsid w:val="3E3E7284"/>
    <w:rsid w:val="3E6788EA"/>
    <w:rsid w:val="3E808281"/>
    <w:rsid w:val="3EEEDAEA"/>
    <w:rsid w:val="3F220DE8"/>
    <w:rsid w:val="3F292D85"/>
    <w:rsid w:val="3F39757B"/>
    <w:rsid w:val="3FC530E8"/>
    <w:rsid w:val="402D4D42"/>
    <w:rsid w:val="404C5AC2"/>
    <w:rsid w:val="40CB838D"/>
    <w:rsid w:val="423B59D9"/>
    <w:rsid w:val="4295231D"/>
    <w:rsid w:val="42A4AB60"/>
    <w:rsid w:val="42C9FD4C"/>
    <w:rsid w:val="43225DFB"/>
    <w:rsid w:val="436750F4"/>
    <w:rsid w:val="437A9832"/>
    <w:rsid w:val="44038874"/>
    <w:rsid w:val="44F36A68"/>
    <w:rsid w:val="450E5E3D"/>
    <w:rsid w:val="4529CA03"/>
    <w:rsid w:val="4564BA25"/>
    <w:rsid w:val="4592E062"/>
    <w:rsid w:val="46309D43"/>
    <w:rsid w:val="46782AD3"/>
    <w:rsid w:val="47005421"/>
    <w:rsid w:val="475AD83F"/>
    <w:rsid w:val="4777E47B"/>
    <w:rsid w:val="477B9506"/>
    <w:rsid w:val="47E72FBA"/>
    <w:rsid w:val="480E15DE"/>
    <w:rsid w:val="4829BD0C"/>
    <w:rsid w:val="4834AF22"/>
    <w:rsid w:val="48C3F060"/>
    <w:rsid w:val="49026404"/>
    <w:rsid w:val="4929041C"/>
    <w:rsid w:val="499FFDA3"/>
    <w:rsid w:val="49B9E266"/>
    <w:rsid w:val="49BF34A3"/>
    <w:rsid w:val="49D5406A"/>
    <w:rsid w:val="4A471EC6"/>
    <w:rsid w:val="4AA42537"/>
    <w:rsid w:val="4B6CF3FF"/>
    <w:rsid w:val="4BF6344D"/>
    <w:rsid w:val="4C3668BE"/>
    <w:rsid w:val="4CB8044E"/>
    <w:rsid w:val="4D3E3DF9"/>
    <w:rsid w:val="4D7BBD53"/>
    <w:rsid w:val="4E43F3FE"/>
    <w:rsid w:val="4E4A66A0"/>
    <w:rsid w:val="4E791E19"/>
    <w:rsid w:val="4EBC4A44"/>
    <w:rsid w:val="4F470B8D"/>
    <w:rsid w:val="505F4B1B"/>
    <w:rsid w:val="50BBCA0E"/>
    <w:rsid w:val="50C4DDF8"/>
    <w:rsid w:val="512FF2B4"/>
    <w:rsid w:val="5183FA34"/>
    <w:rsid w:val="5194C7E6"/>
    <w:rsid w:val="51B11E01"/>
    <w:rsid w:val="51C0D39F"/>
    <w:rsid w:val="51C7E87E"/>
    <w:rsid w:val="52240E91"/>
    <w:rsid w:val="5247F633"/>
    <w:rsid w:val="526AC190"/>
    <w:rsid w:val="52AA7051"/>
    <w:rsid w:val="530364E7"/>
    <w:rsid w:val="531B6C6B"/>
    <w:rsid w:val="532CBCA0"/>
    <w:rsid w:val="5392B661"/>
    <w:rsid w:val="53F26D3F"/>
    <w:rsid w:val="541B14A3"/>
    <w:rsid w:val="5427A399"/>
    <w:rsid w:val="542DE787"/>
    <w:rsid w:val="5451C98E"/>
    <w:rsid w:val="5494D472"/>
    <w:rsid w:val="54B68BAD"/>
    <w:rsid w:val="556C7EAD"/>
    <w:rsid w:val="56768801"/>
    <w:rsid w:val="5699FA1E"/>
    <w:rsid w:val="56CA36E1"/>
    <w:rsid w:val="56D215D3"/>
    <w:rsid w:val="573279AA"/>
    <w:rsid w:val="57BF809B"/>
    <w:rsid w:val="57D38B2C"/>
    <w:rsid w:val="57E76BD1"/>
    <w:rsid w:val="57EF27D3"/>
    <w:rsid w:val="57F130EA"/>
    <w:rsid w:val="5828DC0E"/>
    <w:rsid w:val="586435E2"/>
    <w:rsid w:val="588873CD"/>
    <w:rsid w:val="588C6667"/>
    <w:rsid w:val="588ECE2B"/>
    <w:rsid w:val="58E3E598"/>
    <w:rsid w:val="58EE7A09"/>
    <w:rsid w:val="599B5C2D"/>
    <w:rsid w:val="59CFE193"/>
    <w:rsid w:val="59D512CA"/>
    <w:rsid w:val="5A189487"/>
    <w:rsid w:val="5A80DC3A"/>
    <w:rsid w:val="5A89F421"/>
    <w:rsid w:val="5A8F9C7A"/>
    <w:rsid w:val="5A9AF8F7"/>
    <w:rsid w:val="5AA8163A"/>
    <w:rsid w:val="5B033DA5"/>
    <w:rsid w:val="5B81A4EF"/>
    <w:rsid w:val="5B863B17"/>
    <w:rsid w:val="5BCAE7E6"/>
    <w:rsid w:val="5BFBD238"/>
    <w:rsid w:val="5C2D62E1"/>
    <w:rsid w:val="5C4FF244"/>
    <w:rsid w:val="5CAD48BF"/>
    <w:rsid w:val="5CDBE3C1"/>
    <w:rsid w:val="5CFA67E0"/>
    <w:rsid w:val="5D39C4DB"/>
    <w:rsid w:val="5D724650"/>
    <w:rsid w:val="5DA5519B"/>
    <w:rsid w:val="5DCDBC91"/>
    <w:rsid w:val="5E332B93"/>
    <w:rsid w:val="5E69A2C5"/>
    <w:rsid w:val="5EAE91A0"/>
    <w:rsid w:val="5ECAFFA6"/>
    <w:rsid w:val="5F09241C"/>
    <w:rsid w:val="5F2778B8"/>
    <w:rsid w:val="5F68F57A"/>
    <w:rsid w:val="5F86250B"/>
    <w:rsid w:val="604D0F69"/>
    <w:rsid w:val="60E09662"/>
    <w:rsid w:val="61456329"/>
    <w:rsid w:val="61A73588"/>
    <w:rsid w:val="62A46D3C"/>
    <w:rsid w:val="630E73FD"/>
    <w:rsid w:val="631AFE0D"/>
    <w:rsid w:val="6423133F"/>
    <w:rsid w:val="6457CBCF"/>
    <w:rsid w:val="64AEB547"/>
    <w:rsid w:val="64E02BF2"/>
    <w:rsid w:val="661226D1"/>
    <w:rsid w:val="66E17703"/>
    <w:rsid w:val="66F42300"/>
    <w:rsid w:val="66FA8B0A"/>
    <w:rsid w:val="680B5B6D"/>
    <w:rsid w:val="68A5FB0B"/>
    <w:rsid w:val="68C3A418"/>
    <w:rsid w:val="68F982BD"/>
    <w:rsid w:val="6984E71C"/>
    <w:rsid w:val="6B4A38EB"/>
    <w:rsid w:val="6B531677"/>
    <w:rsid w:val="6B59BE32"/>
    <w:rsid w:val="6B85C55D"/>
    <w:rsid w:val="6B8E7018"/>
    <w:rsid w:val="6BB0C8DD"/>
    <w:rsid w:val="6BB3A4E0"/>
    <w:rsid w:val="6C0C2EF2"/>
    <w:rsid w:val="6C28F4CC"/>
    <w:rsid w:val="6C7B5A2D"/>
    <w:rsid w:val="6C93B24C"/>
    <w:rsid w:val="6CCE7108"/>
    <w:rsid w:val="6E272538"/>
    <w:rsid w:val="6E5012DE"/>
    <w:rsid w:val="6ECD32A5"/>
    <w:rsid w:val="6FA326CA"/>
    <w:rsid w:val="70B24CD0"/>
    <w:rsid w:val="70F269A9"/>
    <w:rsid w:val="7242FF2D"/>
    <w:rsid w:val="72C0F08E"/>
    <w:rsid w:val="72CBBE1B"/>
    <w:rsid w:val="72DF39A8"/>
    <w:rsid w:val="73C7541D"/>
    <w:rsid w:val="742FEFAA"/>
    <w:rsid w:val="74357E2B"/>
    <w:rsid w:val="745BB22D"/>
    <w:rsid w:val="74921918"/>
    <w:rsid w:val="75801619"/>
    <w:rsid w:val="75B302E9"/>
    <w:rsid w:val="760ECA1D"/>
    <w:rsid w:val="76387BBB"/>
    <w:rsid w:val="76AAFCE7"/>
    <w:rsid w:val="7728EABD"/>
    <w:rsid w:val="772BF261"/>
    <w:rsid w:val="77380910"/>
    <w:rsid w:val="7777E013"/>
    <w:rsid w:val="77A71BC9"/>
    <w:rsid w:val="77F354CE"/>
    <w:rsid w:val="7814D612"/>
    <w:rsid w:val="7889856A"/>
    <w:rsid w:val="78C4DC80"/>
    <w:rsid w:val="7913AA1D"/>
    <w:rsid w:val="79661939"/>
    <w:rsid w:val="79966AE7"/>
    <w:rsid w:val="799711AF"/>
    <w:rsid w:val="79EAC022"/>
    <w:rsid w:val="7A4C2D2A"/>
    <w:rsid w:val="7B4B2F2E"/>
    <w:rsid w:val="7B87BE64"/>
    <w:rsid w:val="7BEC97B7"/>
    <w:rsid w:val="7C387087"/>
    <w:rsid w:val="7C84FDE5"/>
    <w:rsid w:val="7CA300D3"/>
    <w:rsid w:val="7CDE3BDE"/>
    <w:rsid w:val="7CFF951F"/>
    <w:rsid w:val="7DD389B9"/>
    <w:rsid w:val="7E194662"/>
    <w:rsid w:val="7ECB08E8"/>
    <w:rsid w:val="7F01F041"/>
    <w:rsid w:val="7F07F531"/>
    <w:rsid w:val="7F3A5D20"/>
    <w:rsid w:val="7F557023"/>
    <w:rsid w:val="7F6F5A1A"/>
    <w:rsid w:val="7FD60FB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9701B2"/>
  <w15:docId w15:val="{8193316F-6540-4DAA-8F32-26428CC954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hAnsi="Times New Roman" w:eastAsia="Times New Roman" w:cs="Times New Roman"/>
        <w:sz w:val="26"/>
        <w:szCs w:val="26"/>
        <w:lang w:val="en-US" w:eastAsia="en-US" w:bidi="ar-SA"/>
      </w:rPr>
    </w:rPrDefault>
    <w:pPrDefault>
      <w:pPr>
        <w:spacing w:before="120" w:after="120" w:line="288"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F24748"/>
    <w:rPr>
      <w:rFonts w:cs="Angsana New"/>
      <w:kern w:val="2"/>
      <w:szCs w:val="20"/>
    </w:rPr>
  </w:style>
  <w:style w:type="paragraph" w:styleId="Heading1">
    <w:name w:val="heading 1"/>
    <w:basedOn w:val="Normal"/>
    <w:next w:val="Normal"/>
    <w:link w:val="Heading1Char"/>
    <w:uiPriority w:val="9"/>
    <w:qFormat/>
    <w:rsid w:val="00FD6FC2"/>
    <w:pPr>
      <w:keepNext/>
      <w:keepLines/>
      <w:numPr>
        <w:numId w:val="7"/>
      </w:numPr>
      <w:spacing w:before="0" w:after="600"/>
      <w:jc w:val="center"/>
      <w:outlineLvl w:val="0"/>
    </w:pPr>
    <w:rPr>
      <w:rFonts w:eastAsiaTheme="majorEastAsia" w:cstheme="majorBidi"/>
      <w:b/>
      <w:bCs/>
      <w:kern w:val="0"/>
      <w:sz w:val="32"/>
      <w:szCs w:val="28"/>
    </w:rPr>
  </w:style>
  <w:style w:type="paragraph" w:styleId="Heading2">
    <w:name w:val="heading 2"/>
    <w:basedOn w:val="Normal"/>
    <w:next w:val="Normal"/>
    <w:link w:val="Heading2Char"/>
    <w:uiPriority w:val="9"/>
    <w:unhideWhenUsed/>
    <w:qFormat/>
    <w:rsid w:val="00FD6FC2"/>
    <w:pPr>
      <w:keepNext/>
      <w:keepLines/>
      <w:numPr>
        <w:ilvl w:val="1"/>
        <w:numId w:val="7"/>
      </w:numPr>
      <w:spacing w:before="200" w:after="0"/>
      <w:outlineLvl w:val="1"/>
    </w:pPr>
    <w:rPr>
      <w:rFonts w:eastAsiaTheme="majorEastAsia" w:cstheme="majorBidi"/>
      <w:b/>
      <w:bCs/>
      <w:kern w:val="0"/>
      <w:sz w:val="28"/>
      <w:szCs w:val="26"/>
    </w:rPr>
  </w:style>
  <w:style w:type="paragraph" w:styleId="Heading3">
    <w:name w:val="heading 3"/>
    <w:basedOn w:val="Normal"/>
    <w:next w:val="Normal"/>
    <w:link w:val="Heading3Char"/>
    <w:uiPriority w:val="9"/>
    <w:unhideWhenUsed/>
    <w:qFormat/>
    <w:rsid w:val="00FD6FC2"/>
    <w:pPr>
      <w:keepNext/>
      <w:keepLines/>
      <w:numPr>
        <w:ilvl w:val="2"/>
        <w:numId w:val="7"/>
      </w:numPr>
      <w:spacing w:before="200" w:after="0"/>
      <w:outlineLvl w:val="2"/>
    </w:pPr>
    <w:rPr>
      <w:rFonts w:eastAsiaTheme="majorEastAsia" w:cstheme="majorBidi"/>
      <w:b/>
      <w:bCs/>
      <w:i/>
      <w:kern w:val="0"/>
      <w:szCs w:val="22"/>
    </w:rPr>
  </w:style>
  <w:style w:type="paragraph" w:styleId="Heading4">
    <w:name w:val="heading 4"/>
    <w:basedOn w:val="Normal"/>
    <w:next w:val="Normal"/>
    <w:link w:val="Heading4Char"/>
    <w:uiPriority w:val="9"/>
    <w:unhideWhenUsed/>
    <w:qFormat/>
    <w:rsid w:val="00FD6FC2"/>
    <w:pPr>
      <w:keepNext/>
      <w:keepLines/>
      <w:numPr>
        <w:ilvl w:val="3"/>
        <w:numId w:val="4"/>
      </w:numPr>
      <w:spacing w:before="200" w:after="0"/>
      <w:outlineLvl w:val="3"/>
    </w:pPr>
    <w:rPr>
      <w:rFonts w:eastAsiaTheme="majorEastAsia" w:cstheme="majorBidi"/>
      <w:bCs/>
      <w:i/>
      <w:iCs/>
      <w:kern w:val="0"/>
      <w:szCs w:val="22"/>
    </w:rPr>
  </w:style>
  <w:style w:type="paragraph" w:styleId="Heading5">
    <w:name w:val="heading 5"/>
    <w:basedOn w:val="Normal"/>
    <w:next w:val="Normal"/>
    <w:uiPriority w:val="9"/>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uiPriority w:val="10"/>
    <w:qFormat/>
    <w:pPr>
      <w:keepNext/>
      <w:keepLines/>
      <w:spacing w:before="480"/>
    </w:pPr>
    <w:rPr>
      <w:b/>
      <w:sz w:val="72"/>
      <w:szCs w:val="72"/>
    </w:rPr>
  </w:style>
  <w:style w:type="paragraph" w:styleId="Caption">
    <w:name w:val="caption"/>
    <w:basedOn w:val="Normal"/>
    <w:next w:val="Normal"/>
    <w:autoRedefine/>
    <w:uiPriority w:val="35"/>
    <w:unhideWhenUsed/>
    <w:qFormat/>
    <w:rsid w:val="00C714F6"/>
    <w:pPr>
      <w:keepNext/>
      <w:spacing w:line="240" w:lineRule="auto"/>
      <w:ind w:firstLine="0"/>
      <w:jc w:val="center"/>
    </w:pPr>
    <w:rPr>
      <w:b/>
      <w:bCs/>
      <w:sz w:val="24"/>
      <w:szCs w:val="18"/>
    </w:rPr>
  </w:style>
  <w:style w:type="paragraph" w:styleId="Heading1unnumbered" w:customStyle="1">
    <w:name w:val="Heading 1 unnumbered"/>
    <w:basedOn w:val="Heading1"/>
    <w:next w:val="Normal"/>
    <w:autoRedefine/>
    <w:qFormat/>
    <w:rsid w:val="0058561A"/>
    <w:pPr>
      <w:numPr>
        <w:numId w:val="0"/>
      </w:numPr>
    </w:pPr>
    <w:rPr>
      <w:kern w:val="2"/>
    </w:rPr>
  </w:style>
  <w:style w:type="character" w:styleId="Heading1Char" w:customStyle="1">
    <w:name w:val="Heading 1 Char"/>
    <w:basedOn w:val="DefaultParagraphFont"/>
    <w:link w:val="Heading1"/>
    <w:uiPriority w:val="9"/>
    <w:rsid w:val="00FD6FC2"/>
    <w:rPr>
      <w:rFonts w:eastAsiaTheme="majorEastAsia" w:cstheme="majorBidi"/>
      <w:b/>
      <w:bCs/>
      <w:sz w:val="32"/>
      <w:szCs w:val="28"/>
    </w:rPr>
  </w:style>
  <w:style w:type="character" w:styleId="Heading2Char" w:customStyle="1">
    <w:name w:val="Heading 2 Char"/>
    <w:basedOn w:val="DefaultParagraphFont"/>
    <w:link w:val="Heading2"/>
    <w:uiPriority w:val="9"/>
    <w:rsid w:val="00FD6FC2"/>
    <w:rPr>
      <w:rFonts w:ascii="Times New Roman" w:hAnsi="Times New Roman" w:eastAsiaTheme="majorEastAsia" w:cstheme="majorBidi"/>
      <w:b/>
      <w:bCs/>
      <w:sz w:val="28"/>
      <w:szCs w:val="26"/>
    </w:rPr>
  </w:style>
  <w:style w:type="character" w:styleId="Heading3Char" w:customStyle="1">
    <w:name w:val="Heading 3 Char"/>
    <w:basedOn w:val="DefaultParagraphFont"/>
    <w:link w:val="Heading3"/>
    <w:uiPriority w:val="9"/>
    <w:rsid w:val="00FD6FC2"/>
    <w:rPr>
      <w:rFonts w:ascii="Times New Roman" w:hAnsi="Times New Roman" w:eastAsiaTheme="majorEastAsia" w:cstheme="majorBidi"/>
      <w:b/>
      <w:bCs/>
      <w:i/>
      <w:sz w:val="26"/>
    </w:rPr>
  </w:style>
  <w:style w:type="paragraph" w:styleId="ListBullet">
    <w:name w:val="List Bullet"/>
    <w:basedOn w:val="Normal"/>
    <w:autoRedefine/>
    <w:uiPriority w:val="99"/>
    <w:unhideWhenUsed/>
    <w:qFormat/>
    <w:rsid w:val="00FD6FC2"/>
    <w:pPr>
      <w:numPr>
        <w:numId w:val="8"/>
      </w:numPr>
      <w:contextualSpacing/>
    </w:pPr>
  </w:style>
  <w:style w:type="character" w:styleId="Heading4Char" w:customStyle="1">
    <w:name w:val="Heading 4 Char"/>
    <w:basedOn w:val="DefaultParagraphFont"/>
    <w:link w:val="Heading4"/>
    <w:uiPriority w:val="9"/>
    <w:rsid w:val="00FD6FC2"/>
    <w:rPr>
      <w:rFonts w:ascii="Times New Roman" w:hAnsi="Times New Roman" w:eastAsiaTheme="majorEastAsia" w:cstheme="majorBidi"/>
      <w:bCs/>
      <w:i/>
      <w:iCs/>
      <w:sz w:val="26"/>
    </w:rPr>
  </w:style>
  <w:style w:type="paragraph" w:styleId="ListParagraph">
    <w:name w:val="List Paragraph"/>
    <w:basedOn w:val="Normal"/>
    <w:uiPriority w:val="34"/>
    <w:qFormat/>
    <w:rsid w:val="00DC7CFE"/>
    <w:pPr>
      <w:ind w:left="720"/>
      <w:contextualSpacing/>
    </w:pPr>
  </w:style>
  <w:style w:type="paragraph" w:styleId="TOCHeading">
    <w:name w:val="TOC Heading"/>
    <w:basedOn w:val="Heading1"/>
    <w:next w:val="Normal"/>
    <w:uiPriority w:val="39"/>
    <w:unhideWhenUsed/>
    <w:qFormat/>
    <w:rsid w:val="007E0F90"/>
    <w:pPr>
      <w:numPr>
        <w:numId w:val="0"/>
      </w:numPr>
      <w:spacing w:before="240" w:after="0" w:line="259" w:lineRule="auto"/>
      <w:jc w:val="left"/>
      <w:outlineLvl w:val="9"/>
    </w:pPr>
    <w:rPr>
      <w:rFonts w:asciiTheme="majorHAnsi" w:hAnsiTheme="majorHAnsi"/>
      <w:b w:val="0"/>
      <w:bCs w:val="0"/>
      <w:color w:val="2F5496" w:themeColor="accent1" w:themeShade="BF"/>
      <w:szCs w:val="32"/>
    </w:rPr>
  </w:style>
  <w:style w:type="paragraph" w:styleId="TOC1">
    <w:name w:val="toc 1"/>
    <w:basedOn w:val="Normal"/>
    <w:next w:val="Normal"/>
    <w:autoRedefine/>
    <w:uiPriority w:val="39"/>
    <w:unhideWhenUsed/>
    <w:rsid w:val="007E0F90"/>
    <w:pPr>
      <w:spacing w:after="100"/>
    </w:pPr>
  </w:style>
  <w:style w:type="paragraph" w:styleId="TOC2">
    <w:name w:val="toc 2"/>
    <w:basedOn w:val="Normal"/>
    <w:next w:val="Normal"/>
    <w:autoRedefine/>
    <w:uiPriority w:val="39"/>
    <w:unhideWhenUsed/>
    <w:rsid w:val="007E0F90"/>
    <w:pPr>
      <w:spacing w:after="100"/>
      <w:ind w:left="260"/>
    </w:pPr>
  </w:style>
  <w:style w:type="paragraph" w:styleId="TOC3">
    <w:name w:val="toc 3"/>
    <w:basedOn w:val="Normal"/>
    <w:next w:val="Normal"/>
    <w:autoRedefine/>
    <w:uiPriority w:val="39"/>
    <w:unhideWhenUsed/>
    <w:rsid w:val="007E0F90"/>
    <w:pPr>
      <w:spacing w:after="100"/>
      <w:ind w:left="520"/>
    </w:pPr>
  </w:style>
  <w:style w:type="character" w:styleId="Hyperlink">
    <w:name w:val="Hyperlink"/>
    <w:basedOn w:val="DefaultParagraphFont"/>
    <w:uiPriority w:val="99"/>
    <w:unhideWhenUsed/>
    <w:rsid w:val="007E0F90"/>
    <w:rPr>
      <w:color w:val="0563C1" w:themeColor="hyperlink"/>
      <w:u w:val="single"/>
    </w:rPr>
  </w:style>
  <w:style w:type="table" w:styleId="TableGrid">
    <w:name w:val="Table Grid"/>
    <w:basedOn w:val="TableNormal"/>
    <w:uiPriority w:val="39"/>
    <w:rsid w:val="004F7769"/>
    <w:pPr>
      <w:spacing w:after="0" w:line="240" w:lineRule="auto"/>
    </w:pPr>
    <w:tblPr>
      <w:tblInd w:w="0" w:type="nil"/>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TableofFigures">
    <w:name w:val="table of figures"/>
    <w:basedOn w:val="Normal"/>
    <w:next w:val="Normal"/>
    <w:uiPriority w:val="99"/>
    <w:unhideWhenUsed/>
    <w:rsid w:val="0058561A"/>
    <w:pPr>
      <w:spacing w:after="0"/>
    </w:pPr>
  </w:style>
  <w:style w:type="paragraph" w:styleId="Subtitle">
    <w:name w:val="Subtitle"/>
    <w:basedOn w:val="Normal"/>
    <w:next w:val="Normal"/>
    <w:uiPriority w:val="11"/>
    <w:qFormat/>
    <w:pPr>
      <w:keepNext/>
      <w:keepLines/>
      <w:spacing w:before="360" w:after="80"/>
    </w:pPr>
    <w:rPr>
      <w:rFonts w:ascii="Georgia" w:hAnsi="Georgia" w:eastAsia="Georgia" w:cs="Georgia"/>
      <w:i/>
      <w:color w:val="666666"/>
      <w:sz w:val="48"/>
      <w:szCs w:val="48"/>
    </w:rPr>
  </w:style>
  <w:style w:type="table" w:styleId="a" w:customStyle="1">
    <w:basedOn w:val="TableNormal"/>
    <w:pPr>
      <w:spacing w:after="0" w:line="240" w:lineRule="auto"/>
    </w:pPr>
    <w:tblPr>
      <w:tblStyleRowBandSize w:val="1"/>
      <w:tblStyleColBandSize w:val="1"/>
    </w:tblPr>
  </w:style>
  <w:style w:type="table" w:styleId="a0" w:customStyle="1">
    <w:basedOn w:val="TableNormal"/>
    <w:tblPr>
      <w:tblStyleRowBandSize w:val="1"/>
      <w:tblStyleColBandSize w:val="1"/>
      <w:tblCellMar>
        <w:left w:w="0" w:type="dxa"/>
        <w:right w:w="0" w:type="dxa"/>
      </w:tblCellMar>
    </w:tblPr>
  </w:style>
  <w:style w:type="table" w:styleId="a1" w:customStyle="1">
    <w:basedOn w:val="TableNormal"/>
    <w:tblPr>
      <w:tblStyleRowBandSize w:val="1"/>
      <w:tblStyleColBandSize w:val="1"/>
      <w:tblCellMar>
        <w:left w:w="115" w:type="dxa"/>
        <w:right w:w="115" w:type="dxa"/>
      </w:tblCellMar>
    </w:tblPr>
  </w:style>
  <w:style w:type="table" w:styleId="a2" w:customStyle="1">
    <w:basedOn w:val="TableNormal"/>
    <w:pPr>
      <w:spacing w:after="0" w:line="240" w:lineRule="auto"/>
    </w:pPr>
    <w:tblPr>
      <w:tblStyleRowBandSize w:val="1"/>
      <w:tblStyleColBandSize w:val="1"/>
    </w:tblPr>
  </w:style>
  <w:style w:type="table" w:styleId="a3" w:customStyle="1">
    <w:basedOn w:val="TableNormal"/>
    <w:pPr>
      <w:spacing w:after="0" w:line="240" w:lineRule="auto"/>
    </w:pPr>
    <w:tblPr>
      <w:tblStyleRowBandSize w:val="1"/>
      <w:tblStyleColBandSize w:val="1"/>
    </w:tblPr>
  </w:style>
  <w:style w:type="table" w:styleId="a4" w:customStyle="1">
    <w:basedOn w:val="TableNormal"/>
    <w:pPr>
      <w:spacing w:after="0" w:line="240" w:lineRule="auto"/>
    </w:pPr>
    <w:tblPr>
      <w:tblStyleRowBandSize w:val="1"/>
      <w:tblStyleColBandSize w:val="1"/>
    </w:tblPr>
  </w:style>
  <w:style w:type="paragraph" w:styleId="Header">
    <w:name w:val="header"/>
    <w:basedOn w:val="Normal"/>
    <w:link w:val="HeaderChar"/>
    <w:uiPriority w:val="99"/>
    <w:unhideWhenUsed/>
    <w:rsid w:val="00B90C92"/>
    <w:pPr>
      <w:tabs>
        <w:tab w:val="center" w:pos="4680"/>
        <w:tab w:val="right" w:pos="9360"/>
      </w:tabs>
      <w:spacing w:before="0" w:after="0" w:line="240" w:lineRule="auto"/>
    </w:pPr>
  </w:style>
  <w:style w:type="character" w:styleId="HeaderChar" w:customStyle="1">
    <w:name w:val="Header Char"/>
    <w:basedOn w:val="DefaultParagraphFont"/>
    <w:link w:val="Header"/>
    <w:uiPriority w:val="99"/>
    <w:rsid w:val="00B90C92"/>
    <w:rPr>
      <w:rFonts w:cs="Angsana New"/>
      <w:kern w:val="2"/>
      <w:szCs w:val="20"/>
    </w:rPr>
  </w:style>
  <w:style w:type="paragraph" w:styleId="Footer">
    <w:name w:val="footer"/>
    <w:basedOn w:val="Normal"/>
    <w:link w:val="FooterChar"/>
    <w:uiPriority w:val="99"/>
    <w:unhideWhenUsed/>
    <w:rsid w:val="00B90C92"/>
    <w:pPr>
      <w:tabs>
        <w:tab w:val="center" w:pos="4680"/>
        <w:tab w:val="right" w:pos="9360"/>
      </w:tabs>
      <w:spacing w:before="0" w:after="0" w:line="240" w:lineRule="auto"/>
    </w:pPr>
  </w:style>
  <w:style w:type="character" w:styleId="FooterChar" w:customStyle="1">
    <w:name w:val="Footer Char"/>
    <w:basedOn w:val="DefaultParagraphFont"/>
    <w:link w:val="Footer"/>
    <w:uiPriority w:val="99"/>
    <w:rsid w:val="00B90C92"/>
    <w:rPr>
      <w:rFonts w:cs="Angsana New"/>
      <w:kern w:val="2"/>
      <w:szCs w:val="20"/>
    </w:rPr>
  </w:style>
  <w:style w:type="character" w:styleId="UnresolvedMention">
    <w:name w:val="Unresolved Mention"/>
    <w:basedOn w:val="DefaultParagraphFont"/>
    <w:uiPriority w:val="99"/>
    <w:semiHidden/>
    <w:unhideWhenUsed/>
    <w:rsid w:val="00954B35"/>
    <w:rPr>
      <w:color w:val="605E5C"/>
      <w:shd w:val="clear" w:color="auto" w:fill="E1DFDD"/>
    </w:rPr>
  </w:style>
  <w:style w:type="paragraph" w:styleId="NormalWeb">
    <w:name w:val="Normal (Web)"/>
    <w:basedOn w:val="Normal"/>
    <w:uiPriority w:val="99"/>
    <w:semiHidden/>
    <w:unhideWhenUsed/>
    <w:rsid w:val="00225763"/>
    <w:rPr>
      <w:rFonts w:cs="Times New Roman"/>
      <w:sz w:val="24"/>
      <w:szCs w:val="24"/>
    </w:rPr>
  </w:style>
  <w:style w:type="character" w:styleId="PlaceholderText">
    <w:name w:val="Placeholder Text"/>
    <w:basedOn w:val="DefaultParagraphFont"/>
    <w:uiPriority w:val="99"/>
    <w:semiHidden/>
    <w:rsid w:val="00AA3228"/>
    <w:rPr>
      <w:color w:val="808080"/>
    </w:rPr>
  </w:style>
  <w:style w:type="character" w:styleId="FollowedHyperlink">
    <w:name w:val="FollowedHyperlink"/>
    <w:basedOn w:val="DefaultParagraphFont"/>
    <w:uiPriority w:val="99"/>
    <w:semiHidden/>
    <w:unhideWhenUsed/>
    <w:rsid w:val="00AA3228"/>
    <w:rPr>
      <w:color w:val="954F72" w:themeColor="followedHyperlink"/>
      <w:u w:val="single"/>
    </w:rPr>
  </w:style>
  <w:style w:type="paragraph" w:styleId="TOC4">
    <w:name w:val="toc 4"/>
    <w:basedOn w:val="Normal"/>
    <w:next w:val="Normal"/>
    <w:autoRedefine/>
    <w:uiPriority w:val="39"/>
    <w:unhideWhenUsed/>
    <w:rsid w:val="00AA3228"/>
    <w:pPr>
      <w:spacing w:after="100"/>
      <w:ind w:left="780"/>
    </w:pPr>
  </w:style>
  <w:style w:type="paragraph" w:styleId="TOC5">
    <w:name w:val="toc 5"/>
    <w:basedOn w:val="Normal"/>
    <w:next w:val="Normal"/>
    <w:autoRedefine/>
    <w:uiPriority w:val="39"/>
    <w:unhideWhenUsed/>
    <w:rsid w:val="00AA3228"/>
    <w:pPr>
      <w:spacing w:before="0" w:after="100" w:line="259" w:lineRule="auto"/>
      <w:ind w:left="880" w:firstLine="0"/>
      <w:jc w:val="left"/>
    </w:pPr>
    <w:rPr>
      <w:rFonts w:asciiTheme="minorHAnsi" w:hAnsiTheme="minorHAnsi" w:eastAsiaTheme="minorEastAsia" w:cstheme="minorBidi"/>
      <w:kern w:val="0"/>
      <w:sz w:val="22"/>
      <w:szCs w:val="22"/>
    </w:rPr>
  </w:style>
  <w:style w:type="paragraph" w:styleId="TOC6">
    <w:name w:val="toc 6"/>
    <w:basedOn w:val="Normal"/>
    <w:next w:val="Normal"/>
    <w:autoRedefine/>
    <w:uiPriority w:val="39"/>
    <w:unhideWhenUsed/>
    <w:rsid w:val="00AA3228"/>
    <w:pPr>
      <w:spacing w:before="0" w:after="100" w:line="259" w:lineRule="auto"/>
      <w:ind w:left="1100" w:firstLine="0"/>
      <w:jc w:val="left"/>
    </w:pPr>
    <w:rPr>
      <w:rFonts w:asciiTheme="minorHAnsi" w:hAnsiTheme="minorHAnsi" w:eastAsiaTheme="minorEastAsia" w:cstheme="minorBidi"/>
      <w:kern w:val="0"/>
      <w:sz w:val="22"/>
      <w:szCs w:val="22"/>
    </w:rPr>
  </w:style>
  <w:style w:type="paragraph" w:styleId="TOC7">
    <w:name w:val="toc 7"/>
    <w:basedOn w:val="Normal"/>
    <w:next w:val="Normal"/>
    <w:autoRedefine/>
    <w:uiPriority w:val="39"/>
    <w:unhideWhenUsed/>
    <w:rsid w:val="00AA3228"/>
    <w:pPr>
      <w:spacing w:before="0" w:after="100" w:line="259" w:lineRule="auto"/>
      <w:ind w:left="1320" w:firstLine="0"/>
      <w:jc w:val="left"/>
    </w:pPr>
    <w:rPr>
      <w:rFonts w:asciiTheme="minorHAnsi" w:hAnsiTheme="minorHAnsi" w:eastAsiaTheme="minorEastAsia" w:cstheme="minorBidi"/>
      <w:kern w:val="0"/>
      <w:sz w:val="22"/>
      <w:szCs w:val="22"/>
    </w:rPr>
  </w:style>
  <w:style w:type="paragraph" w:styleId="TOC8">
    <w:name w:val="toc 8"/>
    <w:basedOn w:val="Normal"/>
    <w:next w:val="Normal"/>
    <w:autoRedefine/>
    <w:uiPriority w:val="39"/>
    <w:unhideWhenUsed/>
    <w:rsid w:val="00AA3228"/>
    <w:pPr>
      <w:spacing w:before="0" w:after="100" w:line="259" w:lineRule="auto"/>
      <w:ind w:left="1540" w:firstLine="0"/>
      <w:jc w:val="left"/>
    </w:pPr>
    <w:rPr>
      <w:rFonts w:asciiTheme="minorHAnsi" w:hAnsiTheme="minorHAnsi" w:eastAsiaTheme="minorEastAsia" w:cstheme="minorBidi"/>
      <w:kern w:val="0"/>
      <w:sz w:val="22"/>
      <w:szCs w:val="22"/>
    </w:rPr>
  </w:style>
  <w:style w:type="paragraph" w:styleId="TOC9">
    <w:name w:val="toc 9"/>
    <w:basedOn w:val="Normal"/>
    <w:next w:val="Normal"/>
    <w:autoRedefine/>
    <w:uiPriority w:val="39"/>
    <w:unhideWhenUsed/>
    <w:rsid w:val="00AA3228"/>
    <w:pPr>
      <w:spacing w:before="0" w:after="100" w:line="259" w:lineRule="auto"/>
      <w:ind w:left="1760" w:firstLine="0"/>
      <w:jc w:val="left"/>
    </w:pPr>
    <w:rPr>
      <w:rFonts w:asciiTheme="minorHAnsi" w:hAnsiTheme="minorHAnsi" w:eastAsiaTheme="minorEastAsia" w:cstheme="minorBidi"/>
      <w:kern w:val="0"/>
      <w:sz w:val="22"/>
      <w:szCs w:val="22"/>
    </w:rPr>
  </w:style>
  <w:style w:type="paragraph" w:styleId="HTMLPreformatted">
    <w:name w:val="HTML Preformatted"/>
    <w:basedOn w:val="Normal"/>
    <w:link w:val="HTMLPreformattedChar"/>
    <w:uiPriority w:val="99"/>
    <w:unhideWhenUsed/>
    <w:rsid w:val="00AA32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kern w:val="0"/>
      <w:sz w:val="20"/>
    </w:rPr>
  </w:style>
  <w:style w:type="character" w:styleId="HTMLPreformattedChar" w:customStyle="1">
    <w:name w:val="HTML Preformatted Char"/>
    <w:basedOn w:val="DefaultParagraphFont"/>
    <w:link w:val="HTMLPreformatted"/>
    <w:uiPriority w:val="99"/>
    <w:rsid w:val="00AA3228"/>
    <w:rPr>
      <w:rFonts w:ascii="Courier New" w:hAnsi="Courier New" w:cs="Courier New"/>
      <w:sz w:val="20"/>
      <w:szCs w:val="20"/>
    </w:rPr>
  </w:style>
  <w:style w:type="character" w:styleId="tojvnm2t" w:customStyle="1">
    <w:name w:val="tojvnm2t"/>
    <w:basedOn w:val="DefaultParagraphFont"/>
    <w:rsid w:val="00007FE4"/>
  </w:style>
  <w:style w:type="character" w:styleId="SubtleReference">
    <w:name w:val="Subtle Reference"/>
    <w:basedOn w:val="DefaultParagraphFont"/>
    <w:uiPriority w:val="31"/>
    <w:qFormat/>
    <w:rsid w:val="007F42CA"/>
    <w:rPr>
      <w:smallCaps/>
      <w:color w:val="5A5A5A" w:themeColor="text1" w:themeTint="A5"/>
    </w:rPr>
  </w:style>
  <w:style w:type="character" w:styleId="BookTitle">
    <w:name w:val="Book Title"/>
    <w:basedOn w:val="DefaultParagraphFont"/>
    <w:uiPriority w:val="33"/>
    <w:qFormat/>
    <w:rsid w:val="007F42CA"/>
    <w:rPr>
      <w:b/>
      <w:bCs/>
      <w:i/>
      <w:iCs/>
      <w:spacing w:val="5"/>
    </w:rPr>
  </w:style>
  <w:style w:type="paragraph" w:styleId="EndnoteText">
    <w:name w:val="endnote text"/>
    <w:basedOn w:val="Normal"/>
    <w:link w:val="EndnoteTextChar"/>
    <w:uiPriority w:val="99"/>
    <w:semiHidden/>
    <w:unhideWhenUsed/>
    <w:rsid w:val="00617ACF"/>
    <w:pPr>
      <w:spacing w:before="0" w:after="0" w:line="240" w:lineRule="auto"/>
    </w:pPr>
    <w:rPr>
      <w:sz w:val="20"/>
    </w:rPr>
  </w:style>
  <w:style w:type="character" w:styleId="EndnoteTextChar" w:customStyle="1">
    <w:name w:val="Endnote Text Char"/>
    <w:basedOn w:val="DefaultParagraphFont"/>
    <w:link w:val="EndnoteText"/>
    <w:uiPriority w:val="99"/>
    <w:semiHidden/>
    <w:rsid w:val="00617ACF"/>
    <w:rPr>
      <w:rFonts w:cs="Angsana New"/>
      <w:kern w:val="2"/>
      <w:sz w:val="20"/>
      <w:szCs w:val="20"/>
    </w:rPr>
  </w:style>
  <w:style w:type="character" w:styleId="EndnoteReference">
    <w:name w:val="endnote reference"/>
    <w:basedOn w:val="DefaultParagraphFont"/>
    <w:uiPriority w:val="99"/>
    <w:semiHidden/>
    <w:unhideWhenUsed/>
    <w:rsid w:val="00617ACF"/>
    <w:rPr>
      <w:vertAlign w:val="superscript"/>
    </w:rPr>
  </w:style>
  <w:style w:type="table" w:styleId="TableGrid1" w:customStyle="1">
    <w:name w:val="Table Grid1"/>
    <w:basedOn w:val="TableNormal"/>
    <w:next w:val="TableGrid"/>
    <w:uiPriority w:val="39"/>
    <w:rsid w:val="009321DA"/>
    <w:pPr>
      <w:spacing w:before="0" w:after="0" w:line="240" w:lineRule="auto"/>
      <w:ind w:firstLine="0"/>
      <w:jc w:val="left"/>
    </w:pPr>
    <w:rPr>
      <w:rFonts w:asciiTheme="minorHAnsi" w:hAnsiTheme="minorHAnsi" w:eastAsiaTheme="minorHAnsi" w:cstheme="minorBidi"/>
      <w:kern w:val="2"/>
      <w:sz w:val="22"/>
      <w:szCs w:val="22"/>
      <w14:ligatures w14:val="standardContextual"/>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Grid2" w:customStyle="1">
    <w:name w:val="Table Grid2"/>
    <w:basedOn w:val="TableNormal"/>
    <w:next w:val="TableGrid"/>
    <w:uiPriority w:val="39"/>
    <w:rsid w:val="003F0A3B"/>
    <w:pPr>
      <w:spacing w:before="0" w:after="0" w:line="240" w:lineRule="auto"/>
      <w:ind w:firstLine="0"/>
      <w:jc w:val="left"/>
    </w:pPr>
    <w:rPr>
      <w:rFonts w:asciiTheme="minorHAnsi" w:hAnsiTheme="minorHAnsi" w:eastAsiaTheme="minorHAnsi" w:cstheme="minorBidi"/>
      <w:kern w:val="2"/>
      <w:sz w:val="22"/>
      <w:szCs w:val="22"/>
      <w14:ligatures w14:val="standardContextual"/>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Grid3" w:customStyle="1">
    <w:name w:val="Table Grid3"/>
    <w:basedOn w:val="TableNormal"/>
    <w:next w:val="TableGrid"/>
    <w:uiPriority w:val="39"/>
    <w:rsid w:val="00026F2A"/>
    <w:pPr>
      <w:spacing w:before="0" w:after="0" w:line="240" w:lineRule="auto"/>
      <w:ind w:firstLine="0"/>
      <w:jc w:val="left"/>
    </w:pPr>
    <w:rPr>
      <w:rFonts w:asciiTheme="minorHAnsi" w:hAnsiTheme="minorHAnsi" w:eastAsiaTheme="minorHAnsi" w:cstheme="minorBidi"/>
      <w:kern w:val="2"/>
      <w:sz w:val="22"/>
      <w:szCs w:val="22"/>
      <w14:ligatures w14:val="standardContextual"/>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FootnoteText">
    <w:name w:val="footnote text"/>
    <w:basedOn w:val="Normal"/>
    <w:link w:val="FootnoteTextChar"/>
    <w:uiPriority w:val="99"/>
    <w:semiHidden/>
    <w:unhideWhenUsed/>
    <w:rsid w:val="003C7E66"/>
    <w:pPr>
      <w:spacing w:before="0" w:after="0" w:line="240" w:lineRule="auto"/>
    </w:pPr>
    <w:rPr>
      <w:sz w:val="20"/>
    </w:rPr>
  </w:style>
  <w:style w:type="character" w:styleId="FootnoteTextChar" w:customStyle="1">
    <w:name w:val="Footnote Text Char"/>
    <w:basedOn w:val="DefaultParagraphFont"/>
    <w:link w:val="FootnoteText"/>
    <w:uiPriority w:val="99"/>
    <w:semiHidden/>
    <w:rsid w:val="003C7E66"/>
    <w:rPr>
      <w:rFonts w:cs="Angsana New"/>
      <w:kern w:val="2"/>
      <w:sz w:val="20"/>
      <w:szCs w:val="20"/>
    </w:rPr>
  </w:style>
  <w:style w:type="character" w:styleId="FootnoteReference">
    <w:name w:val="footnote reference"/>
    <w:basedOn w:val="DefaultParagraphFont"/>
    <w:uiPriority w:val="99"/>
    <w:semiHidden/>
    <w:unhideWhenUsed/>
    <w:rsid w:val="003C7E66"/>
    <w:rPr>
      <w:vertAlign w:val="superscript"/>
    </w:rPr>
  </w:style>
  <w:style w:type="paragraph" w:styleId="paragraph" w:customStyle="1">
    <w:name w:val="paragraph"/>
    <w:basedOn w:val="Normal"/>
    <w:rsid w:val="002136E6"/>
    <w:pPr>
      <w:spacing w:before="100" w:beforeAutospacing="1" w:after="100" w:afterAutospacing="1" w:line="240" w:lineRule="auto"/>
      <w:ind w:firstLine="0"/>
      <w:jc w:val="left"/>
    </w:pPr>
    <w:rPr>
      <w:rFonts w:cs="Times New Roman"/>
      <w:kern w:val="0"/>
      <w:sz w:val="24"/>
      <w:szCs w:val="24"/>
    </w:rPr>
  </w:style>
  <w:style w:type="character" w:styleId="normaltextrun" w:customStyle="1">
    <w:name w:val="normaltextrun"/>
    <w:basedOn w:val="DefaultParagraphFont"/>
    <w:rsid w:val="002136E6"/>
  </w:style>
  <w:style w:type="character" w:styleId="eop" w:customStyle="1">
    <w:name w:val="eop"/>
    <w:basedOn w:val="DefaultParagraphFont"/>
    <w:rsid w:val="002136E6"/>
  </w:style>
  <w:style w:type="paragraph" w:styleId="Bibliography">
    <w:name w:val="Bibliography"/>
    <w:basedOn w:val="Normal"/>
    <w:next w:val="Normal"/>
    <w:uiPriority w:val="37"/>
    <w:unhideWhenUsed/>
    <w:rsid w:val="00FC79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26416">
      <w:bodyDiv w:val="1"/>
      <w:marLeft w:val="0"/>
      <w:marRight w:val="0"/>
      <w:marTop w:val="0"/>
      <w:marBottom w:val="0"/>
      <w:divBdr>
        <w:top w:val="none" w:sz="0" w:space="0" w:color="auto"/>
        <w:left w:val="none" w:sz="0" w:space="0" w:color="auto"/>
        <w:bottom w:val="none" w:sz="0" w:space="0" w:color="auto"/>
        <w:right w:val="none" w:sz="0" w:space="0" w:color="auto"/>
      </w:divBdr>
    </w:div>
    <w:div w:id="51272388">
      <w:bodyDiv w:val="1"/>
      <w:marLeft w:val="0"/>
      <w:marRight w:val="0"/>
      <w:marTop w:val="0"/>
      <w:marBottom w:val="0"/>
      <w:divBdr>
        <w:top w:val="none" w:sz="0" w:space="0" w:color="auto"/>
        <w:left w:val="none" w:sz="0" w:space="0" w:color="auto"/>
        <w:bottom w:val="none" w:sz="0" w:space="0" w:color="auto"/>
        <w:right w:val="none" w:sz="0" w:space="0" w:color="auto"/>
      </w:divBdr>
    </w:div>
    <w:div w:id="84034897">
      <w:bodyDiv w:val="1"/>
      <w:marLeft w:val="0"/>
      <w:marRight w:val="0"/>
      <w:marTop w:val="0"/>
      <w:marBottom w:val="0"/>
      <w:divBdr>
        <w:top w:val="none" w:sz="0" w:space="0" w:color="auto"/>
        <w:left w:val="none" w:sz="0" w:space="0" w:color="auto"/>
        <w:bottom w:val="none" w:sz="0" w:space="0" w:color="auto"/>
        <w:right w:val="none" w:sz="0" w:space="0" w:color="auto"/>
      </w:divBdr>
    </w:div>
    <w:div w:id="92482283">
      <w:bodyDiv w:val="1"/>
      <w:marLeft w:val="0"/>
      <w:marRight w:val="0"/>
      <w:marTop w:val="0"/>
      <w:marBottom w:val="0"/>
      <w:divBdr>
        <w:top w:val="none" w:sz="0" w:space="0" w:color="auto"/>
        <w:left w:val="none" w:sz="0" w:space="0" w:color="auto"/>
        <w:bottom w:val="none" w:sz="0" w:space="0" w:color="auto"/>
        <w:right w:val="none" w:sz="0" w:space="0" w:color="auto"/>
      </w:divBdr>
    </w:div>
    <w:div w:id="150879269">
      <w:bodyDiv w:val="1"/>
      <w:marLeft w:val="0"/>
      <w:marRight w:val="0"/>
      <w:marTop w:val="0"/>
      <w:marBottom w:val="0"/>
      <w:divBdr>
        <w:top w:val="none" w:sz="0" w:space="0" w:color="auto"/>
        <w:left w:val="none" w:sz="0" w:space="0" w:color="auto"/>
        <w:bottom w:val="none" w:sz="0" w:space="0" w:color="auto"/>
        <w:right w:val="none" w:sz="0" w:space="0" w:color="auto"/>
      </w:divBdr>
    </w:div>
    <w:div w:id="221018946">
      <w:bodyDiv w:val="1"/>
      <w:marLeft w:val="0"/>
      <w:marRight w:val="0"/>
      <w:marTop w:val="0"/>
      <w:marBottom w:val="0"/>
      <w:divBdr>
        <w:top w:val="none" w:sz="0" w:space="0" w:color="auto"/>
        <w:left w:val="none" w:sz="0" w:space="0" w:color="auto"/>
        <w:bottom w:val="none" w:sz="0" w:space="0" w:color="auto"/>
        <w:right w:val="none" w:sz="0" w:space="0" w:color="auto"/>
      </w:divBdr>
    </w:div>
    <w:div w:id="237134503">
      <w:bodyDiv w:val="1"/>
      <w:marLeft w:val="0"/>
      <w:marRight w:val="0"/>
      <w:marTop w:val="0"/>
      <w:marBottom w:val="0"/>
      <w:divBdr>
        <w:top w:val="none" w:sz="0" w:space="0" w:color="auto"/>
        <w:left w:val="none" w:sz="0" w:space="0" w:color="auto"/>
        <w:bottom w:val="none" w:sz="0" w:space="0" w:color="auto"/>
        <w:right w:val="none" w:sz="0" w:space="0" w:color="auto"/>
      </w:divBdr>
    </w:div>
    <w:div w:id="311755216">
      <w:bodyDiv w:val="1"/>
      <w:marLeft w:val="0"/>
      <w:marRight w:val="0"/>
      <w:marTop w:val="0"/>
      <w:marBottom w:val="0"/>
      <w:divBdr>
        <w:top w:val="none" w:sz="0" w:space="0" w:color="auto"/>
        <w:left w:val="none" w:sz="0" w:space="0" w:color="auto"/>
        <w:bottom w:val="none" w:sz="0" w:space="0" w:color="auto"/>
        <w:right w:val="none" w:sz="0" w:space="0" w:color="auto"/>
      </w:divBdr>
    </w:div>
    <w:div w:id="353573802">
      <w:bodyDiv w:val="1"/>
      <w:marLeft w:val="0"/>
      <w:marRight w:val="0"/>
      <w:marTop w:val="0"/>
      <w:marBottom w:val="0"/>
      <w:divBdr>
        <w:top w:val="none" w:sz="0" w:space="0" w:color="auto"/>
        <w:left w:val="none" w:sz="0" w:space="0" w:color="auto"/>
        <w:bottom w:val="none" w:sz="0" w:space="0" w:color="auto"/>
        <w:right w:val="none" w:sz="0" w:space="0" w:color="auto"/>
      </w:divBdr>
    </w:div>
    <w:div w:id="433282352">
      <w:bodyDiv w:val="1"/>
      <w:marLeft w:val="0"/>
      <w:marRight w:val="0"/>
      <w:marTop w:val="0"/>
      <w:marBottom w:val="0"/>
      <w:divBdr>
        <w:top w:val="none" w:sz="0" w:space="0" w:color="auto"/>
        <w:left w:val="none" w:sz="0" w:space="0" w:color="auto"/>
        <w:bottom w:val="none" w:sz="0" w:space="0" w:color="auto"/>
        <w:right w:val="none" w:sz="0" w:space="0" w:color="auto"/>
      </w:divBdr>
    </w:div>
    <w:div w:id="459038418">
      <w:bodyDiv w:val="1"/>
      <w:marLeft w:val="0"/>
      <w:marRight w:val="0"/>
      <w:marTop w:val="0"/>
      <w:marBottom w:val="0"/>
      <w:divBdr>
        <w:top w:val="none" w:sz="0" w:space="0" w:color="auto"/>
        <w:left w:val="none" w:sz="0" w:space="0" w:color="auto"/>
        <w:bottom w:val="none" w:sz="0" w:space="0" w:color="auto"/>
        <w:right w:val="none" w:sz="0" w:space="0" w:color="auto"/>
      </w:divBdr>
    </w:div>
    <w:div w:id="525758160">
      <w:bodyDiv w:val="1"/>
      <w:marLeft w:val="0"/>
      <w:marRight w:val="0"/>
      <w:marTop w:val="0"/>
      <w:marBottom w:val="0"/>
      <w:divBdr>
        <w:top w:val="none" w:sz="0" w:space="0" w:color="auto"/>
        <w:left w:val="none" w:sz="0" w:space="0" w:color="auto"/>
        <w:bottom w:val="none" w:sz="0" w:space="0" w:color="auto"/>
        <w:right w:val="none" w:sz="0" w:space="0" w:color="auto"/>
      </w:divBdr>
      <w:divsChild>
        <w:div w:id="170339202">
          <w:marLeft w:val="0"/>
          <w:marRight w:val="0"/>
          <w:marTop w:val="0"/>
          <w:marBottom w:val="0"/>
          <w:divBdr>
            <w:top w:val="none" w:sz="0" w:space="0" w:color="auto"/>
            <w:left w:val="none" w:sz="0" w:space="0" w:color="auto"/>
            <w:bottom w:val="none" w:sz="0" w:space="0" w:color="auto"/>
            <w:right w:val="none" w:sz="0" w:space="0" w:color="auto"/>
          </w:divBdr>
        </w:div>
        <w:div w:id="227494105">
          <w:marLeft w:val="0"/>
          <w:marRight w:val="0"/>
          <w:marTop w:val="0"/>
          <w:marBottom w:val="0"/>
          <w:divBdr>
            <w:top w:val="none" w:sz="0" w:space="0" w:color="auto"/>
            <w:left w:val="none" w:sz="0" w:space="0" w:color="auto"/>
            <w:bottom w:val="none" w:sz="0" w:space="0" w:color="auto"/>
            <w:right w:val="none" w:sz="0" w:space="0" w:color="auto"/>
          </w:divBdr>
        </w:div>
        <w:div w:id="353457698">
          <w:marLeft w:val="0"/>
          <w:marRight w:val="0"/>
          <w:marTop w:val="0"/>
          <w:marBottom w:val="0"/>
          <w:divBdr>
            <w:top w:val="none" w:sz="0" w:space="0" w:color="auto"/>
            <w:left w:val="none" w:sz="0" w:space="0" w:color="auto"/>
            <w:bottom w:val="none" w:sz="0" w:space="0" w:color="auto"/>
            <w:right w:val="none" w:sz="0" w:space="0" w:color="auto"/>
          </w:divBdr>
        </w:div>
        <w:div w:id="542325401">
          <w:marLeft w:val="0"/>
          <w:marRight w:val="0"/>
          <w:marTop w:val="0"/>
          <w:marBottom w:val="0"/>
          <w:divBdr>
            <w:top w:val="none" w:sz="0" w:space="0" w:color="auto"/>
            <w:left w:val="none" w:sz="0" w:space="0" w:color="auto"/>
            <w:bottom w:val="none" w:sz="0" w:space="0" w:color="auto"/>
            <w:right w:val="none" w:sz="0" w:space="0" w:color="auto"/>
          </w:divBdr>
        </w:div>
        <w:div w:id="636228021">
          <w:marLeft w:val="0"/>
          <w:marRight w:val="0"/>
          <w:marTop w:val="0"/>
          <w:marBottom w:val="0"/>
          <w:divBdr>
            <w:top w:val="none" w:sz="0" w:space="0" w:color="auto"/>
            <w:left w:val="none" w:sz="0" w:space="0" w:color="auto"/>
            <w:bottom w:val="none" w:sz="0" w:space="0" w:color="auto"/>
            <w:right w:val="none" w:sz="0" w:space="0" w:color="auto"/>
          </w:divBdr>
        </w:div>
        <w:div w:id="943079141">
          <w:marLeft w:val="0"/>
          <w:marRight w:val="0"/>
          <w:marTop w:val="0"/>
          <w:marBottom w:val="0"/>
          <w:divBdr>
            <w:top w:val="none" w:sz="0" w:space="0" w:color="auto"/>
            <w:left w:val="none" w:sz="0" w:space="0" w:color="auto"/>
            <w:bottom w:val="none" w:sz="0" w:space="0" w:color="auto"/>
            <w:right w:val="none" w:sz="0" w:space="0" w:color="auto"/>
          </w:divBdr>
        </w:div>
        <w:div w:id="1002128796">
          <w:marLeft w:val="0"/>
          <w:marRight w:val="0"/>
          <w:marTop w:val="0"/>
          <w:marBottom w:val="0"/>
          <w:divBdr>
            <w:top w:val="none" w:sz="0" w:space="0" w:color="auto"/>
            <w:left w:val="none" w:sz="0" w:space="0" w:color="auto"/>
            <w:bottom w:val="none" w:sz="0" w:space="0" w:color="auto"/>
            <w:right w:val="none" w:sz="0" w:space="0" w:color="auto"/>
          </w:divBdr>
        </w:div>
        <w:div w:id="1319504097">
          <w:marLeft w:val="0"/>
          <w:marRight w:val="0"/>
          <w:marTop w:val="0"/>
          <w:marBottom w:val="0"/>
          <w:divBdr>
            <w:top w:val="none" w:sz="0" w:space="0" w:color="auto"/>
            <w:left w:val="none" w:sz="0" w:space="0" w:color="auto"/>
            <w:bottom w:val="none" w:sz="0" w:space="0" w:color="auto"/>
            <w:right w:val="none" w:sz="0" w:space="0" w:color="auto"/>
          </w:divBdr>
        </w:div>
        <w:div w:id="1446651946">
          <w:marLeft w:val="0"/>
          <w:marRight w:val="0"/>
          <w:marTop w:val="0"/>
          <w:marBottom w:val="0"/>
          <w:divBdr>
            <w:top w:val="none" w:sz="0" w:space="0" w:color="auto"/>
            <w:left w:val="none" w:sz="0" w:space="0" w:color="auto"/>
            <w:bottom w:val="none" w:sz="0" w:space="0" w:color="auto"/>
            <w:right w:val="none" w:sz="0" w:space="0" w:color="auto"/>
          </w:divBdr>
        </w:div>
        <w:div w:id="1502695922">
          <w:marLeft w:val="0"/>
          <w:marRight w:val="0"/>
          <w:marTop w:val="0"/>
          <w:marBottom w:val="0"/>
          <w:divBdr>
            <w:top w:val="none" w:sz="0" w:space="0" w:color="auto"/>
            <w:left w:val="none" w:sz="0" w:space="0" w:color="auto"/>
            <w:bottom w:val="none" w:sz="0" w:space="0" w:color="auto"/>
            <w:right w:val="none" w:sz="0" w:space="0" w:color="auto"/>
          </w:divBdr>
        </w:div>
        <w:div w:id="1625892684">
          <w:marLeft w:val="0"/>
          <w:marRight w:val="0"/>
          <w:marTop w:val="0"/>
          <w:marBottom w:val="0"/>
          <w:divBdr>
            <w:top w:val="none" w:sz="0" w:space="0" w:color="auto"/>
            <w:left w:val="none" w:sz="0" w:space="0" w:color="auto"/>
            <w:bottom w:val="none" w:sz="0" w:space="0" w:color="auto"/>
            <w:right w:val="none" w:sz="0" w:space="0" w:color="auto"/>
          </w:divBdr>
        </w:div>
        <w:div w:id="1735741047">
          <w:marLeft w:val="0"/>
          <w:marRight w:val="0"/>
          <w:marTop w:val="0"/>
          <w:marBottom w:val="0"/>
          <w:divBdr>
            <w:top w:val="none" w:sz="0" w:space="0" w:color="auto"/>
            <w:left w:val="none" w:sz="0" w:space="0" w:color="auto"/>
            <w:bottom w:val="none" w:sz="0" w:space="0" w:color="auto"/>
            <w:right w:val="none" w:sz="0" w:space="0" w:color="auto"/>
          </w:divBdr>
        </w:div>
      </w:divsChild>
    </w:div>
    <w:div w:id="569386282">
      <w:bodyDiv w:val="1"/>
      <w:marLeft w:val="0"/>
      <w:marRight w:val="0"/>
      <w:marTop w:val="0"/>
      <w:marBottom w:val="0"/>
      <w:divBdr>
        <w:top w:val="none" w:sz="0" w:space="0" w:color="auto"/>
        <w:left w:val="none" w:sz="0" w:space="0" w:color="auto"/>
        <w:bottom w:val="none" w:sz="0" w:space="0" w:color="auto"/>
        <w:right w:val="none" w:sz="0" w:space="0" w:color="auto"/>
      </w:divBdr>
    </w:div>
    <w:div w:id="569733541">
      <w:bodyDiv w:val="1"/>
      <w:marLeft w:val="0"/>
      <w:marRight w:val="0"/>
      <w:marTop w:val="0"/>
      <w:marBottom w:val="0"/>
      <w:divBdr>
        <w:top w:val="none" w:sz="0" w:space="0" w:color="auto"/>
        <w:left w:val="none" w:sz="0" w:space="0" w:color="auto"/>
        <w:bottom w:val="none" w:sz="0" w:space="0" w:color="auto"/>
        <w:right w:val="none" w:sz="0" w:space="0" w:color="auto"/>
      </w:divBdr>
    </w:div>
    <w:div w:id="598485456">
      <w:bodyDiv w:val="1"/>
      <w:marLeft w:val="0"/>
      <w:marRight w:val="0"/>
      <w:marTop w:val="0"/>
      <w:marBottom w:val="0"/>
      <w:divBdr>
        <w:top w:val="none" w:sz="0" w:space="0" w:color="auto"/>
        <w:left w:val="none" w:sz="0" w:space="0" w:color="auto"/>
        <w:bottom w:val="none" w:sz="0" w:space="0" w:color="auto"/>
        <w:right w:val="none" w:sz="0" w:space="0" w:color="auto"/>
      </w:divBdr>
    </w:div>
    <w:div w:id="653337083">
      <w:bodyDiv w:val="1"/>
      <w:marLeft w:val="0"/>
      <w:marRight w:val="0"/>
      <w:marTop w:val="0"/>
      <w:marBottom w:val="0"/>
      <w:divBdr>
        <w:top w:val="none" w:sz="0" w:space="0" w:color="auto"/>
        <w:left w:val="none" w:sz="0" w:space="0" w:color="auto"/>
        <w:bottom w:val="none" w:sz="0" w:space="0" w:color="auto"/>
        <w:right w:val="none" w:sz="0" w:space="0" w:color="auto"/>
      </w:divBdr>
    </w:div>
    <w:div w:id="764575723">
      <w:bodyDiv w:val="1"/>
      <w:marLeft w:val="0"/>
      <w:marRight w:val="0"/>
      <w:marTop w:val="0"/>
      <w:marBottom w:val="0"/>
      <w:divBdr>
        <w:top w:val="none" w:sz="0" w:space="0" w:color="auto"/>
        <w:left w:val="none" w:sz="0" w:space="0" w:color="auto"/>
        <w:bottom w:val="none" w:sz="0" w:space="0" w:color="auto"/>
        <w:right w:val="none" w:sz="0" w:space="0" w:color="auto"/>
      </w:divBdr>
    </w:div>
    <w:div w:id="859321130">
      <w:bodyDiv w:val="1"/>
      <w:marLeft w:val="0"/>
      <w:marRight w:val="0"/>
      <w:marTop w:val="0"/>
      <w:marBottom w:val="0"/>
      <w:divBdr>
        <w:top w:val="none" w:sz="0" w:space="0" w:color="auto"/>
        <w:left w:val="none" w:sz="0" w:space="0" w:color="auto"/>
        <w:bottom w:val="none" w:sz="0" w:space="0" w:color="auto"/>
        <w:right w:val="none" w:sz="0" w:space="0" w:color="auto"/>
      </w:divBdr>
    </w:div>
    <w:div w:id="862287439">
      <w:bodyDiv w:val="1"/>
      <w:marLeft w:val="0"/>
      <w:marRight w:val="0"/>
      <w:marTop w:val="0"/>
      <w:marBottom w:val="0"/>
      <w:divBdr>
        <w:top w:val="none" w:sz="0" w:space="0" w:color="auto"/>
        <w:left w:val="none" w:sz="0" w:space="0" w:color="auto"/>
        <w:bottom w:val="none" w:sz="0" w:space="0" w:color="auto"/>
        <w:right w:val="none" w:sz="0" w:space="0" w:color="auto"/>
      </w:divBdr>
    </w:div>
    <w:div w:id="883445994">
      <w:bodyDiv w:val="1"/>
      <w:marLeft w:val="0"/>
      <w:marRight w:val="0"/>
      <w:marTop w:val="0"/>
      <w:marBottom w:val="0"/>
      <w:divBdr>
        <w:top w:val="none" w:sz="0" w:space="0" w:color="auto"/>
        <w:left w:val="none" w:sz="0" w:space="0" w:color="auto"/>
        <w:bottom w:val="none" w:sz="0" w:space="0" w:color="auto"/>
        <w:right w:val="none" w:sz="0" w:space="0" w:color="auto"/>
      </w:divBdr>
    </w:div>
    <w:div w:id="889539026">
      <w:bodyDiv w:val="1"/>
      <w:marLeft w:val="0"/>
      <w:marRight w:val="0"/>
      <w:marTop w:val="0"/>
      <w:marBottom w:val="0"/>
      <w:divBdr>
        <w:top w:val="none" w:sz="0" w:space="0" w:color="auto"/>
        <w:left w:val="none" w:sz="0" w:space="0" w:color="auto"/>
        <w:bottom w:val="none" w:sz="0" w:space="0" w:color="auto"/>
        <w:right w:val="none" w:sz="0" w:space="0" w:color="auto"/>
      </w:divBdr>
    </w:div>
    <w:div w:id="1056853297">
      <w:bodyDiv w:val="1"/>
      <w:marLeft w:val="0"/>
      <w:marRight w:val="0"/>
      <w:marTop w:val="0"/>
      <w:marBottom w:val="0"/>
      <w:divBdr>
        <w:top w:val="none" w:sz="0" w:space="0" w:color="auto"/>
        <w:left w:val="none" w:sz="0" w:space="0" w:color="auto"/>
        <w:bottom w:val="none" w:sz="0" w:space="0" w:color="auto"/>
        <w:right w:val="none" w:sz="0" w:space="0" w:color="auto"/>
      </w:divBdr>
    </w:div>
    <w:div w:id="1078551186">
      <w:bodyDiv w:val="1"/>
      <w:marLeft w:val="0"/>
      <w:marRight w:val="0"/>
      <w:marTop w:val="0"/>
      <w:marBottom w:val="0"/>
      <w:divBdr>
        <w:top w:val="none" w:sz="0" w:space="0" w:color="auto"/>
        <w:left w:val="none" w:sz="0" w:space="0" w:color="auto"/>
        <w:bottom w:val="none" w:sz="0" w:space="0" w:color="auto"/>
        <w:right w:val="none" w:sz="0" w:space="0" w:color="auto"/>
      </w:divBdr>
    </w:div>
    <w:div w:id="1164272976">
      <w:bodyDiv w:val="1"/>
      <w:marLeft w:val="0"/>
      <w:marRight w:val="0"/>
      <w:marTop w:val="0"/>
      <w:marBottom w:val="0"/>
      <w:divBdr>
        <w:top w:val="none" w:sz="0" w:space="0" w:color="auto"/>
        <w:left w:val="none" w:sz="0" w:space="0" w:color="auto"/>
        <w:bottom w:val="none" w:sz="0" w:space="0" w:color="auto"/>
        <w:right w:val="none" w:sz="0" w:space="0" w:color="auto"/>
      </w:divBdr>
    </w:div>
    <w:div w:id="1284264146">
      <w:bodyDiv w:val="1"/>
      <w:marLeft w:val="0"/>
      <w:marRight w:val="0"/>
      <w:marTop w:val="0"/>
      <w:marBottom w:val="0"/>
      <w:divBdr>
        <w:top w:val="none" w:sz="0" w:space="0" w:color="auto"/>
        <w:left w:val="none" w:sz="0" w:space="0" w:color="auto"/>
        <w:bottom w:val="none" w:sz="0" w:space="0" w:color="auto"/>
        <w:right w:val="none" w:sz="0" w:space="0" w:color="auto"/>
      </w:divBdr>
    </w:div>
    <w:div w:id="1294095285">
      <w:bodyDiv w:val="1"/>
      <w:marLeft w:val="0"/>
      <w:marRight w:val="0"/>
      <w:marTop w:val="0"/>
      <w:marBottom w:val="0"/>
      <w:divBdr>
        <w:top w:val="none" w:sz="0" w:space="0" w:color="auto"/>
        <w:left w:val="none" w:sz="0" w:space="0" w:color="auto"/>
        <w:bottom w:val="none" w:sz="0" w:space="0" w:color="auto"/>
        <w:right w:val="none" w:sz="0" w:space="0" w:color="auto"/>
      </w:divBdr>
    </w:div>
    <w:div w:id="1299921857">
      <w:bodyDiv w:val="1"/>
      <w:marLeft w:val="0"/>
      <w:marRight w:val="0"/>
      <w:marTop w:val="0"/>
      <w:marBottom w:val="0"/>
      <w:divBdr>
        <w:top w:val="none" w:sz="0" w:space="0" w:color="auto"/>
        <w:left w:val="none" w:sz="0" w:space="0" w:color="auto"/>
        <w:bottom w:val="none" w:sz="0" w:space="0" w:color="auto"/>
        <w:right w:val="none" w:sz="0" w:space="0" w:color="auto"/>
      </w:divBdr>
    </w:div>
    <w:div w:id="1319579921">
      <w:bodyDiv w:val="1"/>
      <w:marLeft w:val="0"/>
      <w:marRight w:val="0"/>
      <w:marTop w:val="0"/>
      <w:marBottom w:val="0"/>
      <w:divBdr>
        <w:top w:val="none" w:sz="0" w:space="0" w:color="auto"/>
        <w:left w:val="none" w:sz="0" w:space="0" w:color="auto"/>
        <w:bottom w:val="none" w:sz="0" w:space="0" w:color="auto"/>
        <w:right w:val="none" w:sz="0" w:space="0" w:color="auto"/>
      </w:divBdr>
    </w:div>
    <w:div w:id="1336609623">
      <w:bodyDiv w:val="1"/>
      <w:marLeft w:val="0"/>
      <w:marRight w:val="0"/>
      <w:marTop w:val="0"/>
      <w:marBottom w:val="0"/>
      <w:divBdr>
        <w:top w:val="none" w:sz="0" w:space="0" w:color="auto"/>
        <w:left w:val="none" w:sz="0" w:space="0" w:color="auto"/>
        <w:bottom w:val="none" w:sz="0" w:space="0" w:color="auto"/>
        <w:right w:val="none" w:sz="0" w:space="0" w:color="auto"/>
      </w:divBdr>
    </w:div>
    <w:div w:id="1439527663">
      <w:bodyDiv w:val="1"/>
      <w:marLeft w:val="0"/>
      <w:marRight w:val="0"/>
      <w:marTop w:val="0"/>
      <w:marBottom w:val="0"/>
      <w:divBdr>
        <w:top w:val="none" w:sz="0" w:space="0" w:color="auto"/>
        <w:left w:val="none" w:sz="0" w:space="0" w:color="auto"/>
        <w:bottom w:val="none" w:sz="0" w:space="0" w:color="auto"/>
        <w:right w:val="none" w:sz="0" w:space="0" w:color="auto"/>
      </w:divBdr>
    </w:div>
    <w:div w:id="1554005438">
      <w:bodyDiv w:val="1"/>
      <w:marLeft w:val="0"/>
      <w:marRight w:val="0"/>
      <w:marTop w:val="0"/>
      <w:marBottom w:val="0"/>
      <w:divBdr>
        <w:top w:val="none" w:sz="0" w:space="0" w:color="auto"/>
        <w:left w:val="none" w:sz="0" w:space="0" w:color="auto"/>
        <w:bottom w:val="none" w:sz="0" w:space="0" w:color="auto"/>
        <w:right w:val="none" w:sz="0" w:space="0" w:color="auto"/>
      </w:divBdr>
      <w:divsChild>
        <w:div w:id="2074426531">
          <w:marLeft w:val="0"/>
          <w:marRight w:val="0"/>
          <w:marTop w:val="0"/>
          <w:marBottom w:val="0"/>
          <w:divBdr>
            <w:top w:val="none" w:sz="0" w:space="0" w:color="auto"/>
            <w:left w:val="none" w:sz="0" w:space="0" w:color="auto"/>
            <w:bottom w:val="none" w:sz="0" w:space="0" w:color="auto"/>
            <w:right w:val="none" w:sz="0" w:space="0" w:color="auto"/>
          </w:divBdr>
          <w:divsChild>
            <w:div w:id="117738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874415">
      <w:bodyDiv w:val="1"/>
      <w:marLeft w:val="0"/>
      <w:marRight w:val="0"/>
      <w:marTop w:val="0"/>
      <w:marBottom w:val="0"/>
      <w:divBdr>
        <w:top w:val="none" w:sz="0" w:space="0" w:color="auto"/>
        <w:left w:val="none" w:sz="0" w:space="0" w:color="auto"/>
        <w:bottom w:val="none" w:sz="0" w:space="0" w:color="auto"/>
        <w:right w:val="none" w:sz="0" w:space="0" w:color="auto"/>
      </w:divBdr>
    </w:div>
    <w:div w:id="1622110860">
      <w:bodyDiv w:val="1"/>
      <w:marLeft w:val="0"/>
      <w:marRight w:val="0"/>
      <w:marTop w:val="0"/>
      <w:marBottom w:val="0"/>
      <w:divBdr>
        <w:top w:val="none" w:sz="0" w:space="0" w:color="auto"/>
        <w:left w:val="none" w:sz="0" w:space="0" w:color="auto"/>
        <w:bottom w:val="none" w:sz="0" w:space="0" w:color="auto"/>
        <w:right w:val="none" w:sz="0" w:space="0" w:color="auto"/>
      </w:divBdr>
    </w:div>
    <w:div w:id="1644044184">
      <w:bodyDiv w:val="1"/>
      <w:marLeft w:val="0"/>
      <w:marRight w:val="0"/>
      <w:marTop w:val="0"/>
      <w:marBottom w:val="0"/>
      <w:divBdr>
        <w:top w:val="none" w:sz="0" w:space="0" w:color="auto"/>
        <w:left w:val="none" w:sz="0" w:space="0" w:color="auto"/>
        <w:bottom w:val="none" w:sz="0" w:space="0" w:color="auto"/>
        <w:right w:val="none" w:sz="0" w:space="0" w:color="auto"/>
      </w:divBdr>
    </w:div>
    <w:div w:id="1689870115">
      <w:bodyDiv w:val="1"/>
      <w:marLeft w:val="0"/>
      <w:marRight w:val="0"/>
      <w:marTop w:val="0"/>
      <w:marBottom w:val="0"/>
      <w:divBdr>
        <w:top w:val="none" w:sz="0" w:space="0" w:color="auto"/>
        <w:left w:val="none" w:sz="0" w:space="0" w:color="auto"/>
        <w:bottom w:val="none" w:sz="0" w:space="0" w:color="auto"/>
        <w:right w:val="none" w:sz="0" w:space="0" w:color="auto"/>
      </w:divBdr>
      <w:divsChild>
        <w:div w:id="975525750">
          <w:marLeft w:val="446"/>
          <w:marRight w:val="0"/>
          <w:marTop w:val="0"/>
          <w:marBottom w:val="0"/>
          <w:divBdr>
            <w:top w:val="none" w:sz="0" w:space="0" w:color="auto"/>
            <w:left w:val="none" w:sz="0" w:space="0" w:color="auto"/>
            <w:bottom w:val="none" w:sz="0" w:space="0" w:color="auto"/>
            <w:right w:val="none" w:sz="0" w:space="0" w:color="auto"/>
          </w:divBdr>
        </w:div>
      </w:divsChild>
    </w:div>
    <w:div w:id="1724451016">
      <w:bodyDiv w:val="1"/>
      <w:marLeft w:val="0"/>
      <w:marRight w:val="0"/>
      <w:marTop w:val="0"/>
      <w:marBottom w:val="0"/>
      <w:divBdr>
        <w:top w:val="none" w:sz="0" w:space="0" w:color="auto"/>
        <w:left w:val="none" w:sz="0" w:space="0" w:color="auto"/>
        <w:bottom w:val="none" w:sz="0" w:space="0" w:color="auto"/>
        <w:right w:val="none" w:sz="0" w:space="0" w:color="auto"/>
      </w:divBdr>
    </w:div>
    <w:div w:id="1743601016">
      <w:bodyDiv w:val="1"/>
      <w:marLeft w:val="0"/>
      <w:marRight w:val="0"/>
      <w:marTop w:val="0"/>
      <w:marBottom w:val="0"/>
      <w:divBdr>
        <w:top w:val="none" w:sz="0" w:space="0" w:color="auto"/>
        <w:left w:val="none" w:sz="0" w:space="0" w:color="auto"/>
        <w:bottom w:val="none" w:sz="0" w:space="0" w:color="auto"/>
        <w:right w:val="none" w:sz="0" w:space="0" w:color="auto"/>
      </w:divBdr>
    </w:div>
    <w:div w:id="1841309534">
      <w:bodyDiv w:val="1"/>
      <w:marLeft w:val="0"/>
      <w:marRight w:val="0"/>
      <w:marTop w:val="0"/>
      <w:marBottom w:val="0"/>
      <w:divBdr>
        <w:top w:val="none" w:sz="0" w:space="0" w:color="auto"/>
        <w:left w:val="none" w:sz="0" w:space="0" w:color="auto"/>
        <w:bottom w:val="none" w:sz="0" w:space="0" w:color="auto"/>
        <w:right w:val="none" w:sz="0" w:space="0" w:color="auto"/>
      </w:divBdr>
    </w:div>
    <w:div w:id="1841458164">
      <w:bodyDiv w:val="1"/>
      <w:marLeft w:val="0"/>
      <w:marRight w:val="0"/>
      <w:marTop w:val="0"/>
      <w:marBottom w:val="0"/>
      <w:divBdr>
        <w:top w:val="none" w:sz="0" w:space="0" w:color="auto"/>
        <w:left w:val="none" w:sz="0" w:space="0" w:color="auto"/>
        <w:bottom w:val="none" w:sz="0" w:space="0" w:color="auto"/>
        <w:right w:val="none" w:sz="0" w:space="0" w:color="auto"/>
      </w:divBdr>
    </w:div>
    <w:div w:id="1843546284">
      <w:bodyDiv w:val="1"/>
      <w:marLeft w:val="0"/>
      <w:marRight w:val="0"/>
      <w:marTop w:val="0"/>
      <w:marBottom w:val="0"/>
      <w:divBdr>
        <w:top w:val="none" w:sz="0" w:space="0" w:color="auto"/>
        <w:left w:val="none" w:sz="0" w:space="0" w:color="auto"/>
        <w:bottom w:val="none" w:sz="0" w:space="0" w:color="auto"/>
        <w:right w:val="none" w:sz="0" w:space="0" w:color="auto"/>
      </w:divBdr>
      <w:divsChild>
        <w:div w:id="1582058389">
          <w:marLeft w:val="0"/>
          <w:marRight w:val="0"/>
          <w:marTop w:val="0"/>
          <w:marBottom w:val="0"/>
          <w:divBdr>
            <w:top w:val="none" w:sz="0" w:space="0" w:color="auto"/>
            <w:left w:val="none" w:sz="0" w:space="0" w:color="auto"/>
            <w:bottom w:val="none" w:sz="0" w:space="0" w:color="auto"/>
            <w:right w:val="none" w:sz="0" w:space="0" w:color="auto"/>
          </w:divBdr>
          <w:divsChild>
            <w:div w:id="120466608">
              <w:marLeft w:val="0"/>
              <w:marRight w:val="0"/>
              <w:marTop w:val="0"/>
              <w:marBottom w:val="0"/>
              <w:divBdr>
                <w:top w:val="none" w:sz="0" w:space="0" w:color="auto"/>
                <w:left w:val="none" w:sz="0" w:space="0" w:color="auto"/>
                <w:bottom w:val="none" w:sz="0" w:space="0" w:color="auto"/>
                <w:right w:val="none" w:sz="0" w:space="0" w:color="auto"/>
              </w:divBdr>
              <w:divsChild>
                <w:div w:id="623996965">
                  <w:marLeft w:val="0"/>
                  <w:marRight w:val="0"/>
                  <w:marTop w:val="0"/>
                  <w:marBottom w:val="0"/>
                  <w:divBdr>
                    <w:top w:val="none" w:sz="0" w:space="0" w:color="auto"/>
                    <w:left w:val="none" w:sz="0" w:space="0" w:color="auto"/>
                    <w:bottom w:val="none" w:sz="0" w:space="0" w:color="auto"/>
                    <w:right w:val="none" w:sz="0" w:space="0" w:color="auto"/>
                  </w:divBdr>
                </w:div>
                <w:div w:id="1460606417">
                  <w:marLeft w:val="0"/>
                  <w:marRight w:val="0"/>
                  <w:marTop w:val="0"/>
                  <w:marBottom w:val="0"/>
                  <w:divBdr>
                    <w:top w:val="none" w:sz="0" w:space="0" w:color="auto"/>
                    <w:left w:val="none" w:sz="0" w:space="0" w:color="auto"/>
                    <w:bottom w:val="none" w:sz="0" w:space="0" w:color="auto"/>
                    <w:right w:val="none" w:sz="0" w:space="0" w:color="auto"/>
                  </w:divBdr>
                </w:div>
                <w:div w:id="1592934265">
                  <w:marLeft w:val="0"/>
                  <w:marRight w:val="0"/>
                  <w:marTop w:val="0"/>
                  <w:marBottom w:val="150"/>
                  <w:divBdr>
                    <w:top w:val="none" w:sz="0" w:space="0" w:color="auto"/>
                    <w:left w:val="none" w:sz="0" w:space="0" w:color="auto"/>
                    <w:bottom w:val="none" w:sz="0" w:space="0" w:color="auto"/>
                    <w:right w:val="none" w:sz="0" w:space="0" w:color="auto"/>
                  </w:divBdr>
                </w:div>
                <w:div w:id="1602298971">
                  <w:marLeft w:val="0"/>
                  <w:marRight w:val="0"/>
                  <w:marTop w:val="0"/>
                  <w:marBottom w:val="0"/>
                  <w:divBdr>
                    <w:top w:val="none" w:sz="0" w:space="0" w:color="auto"/>
                    <w:left w:val="none" w:sz="0" w:space="0" w:color="auto"/>
                    <w:bottom w:val="none" w:sz="0" w:space="0" w:color="auto"/>
                    <w:right w:val="none" w:sz="0" w:space="0" w:color="auto"/>
                  </w:divBdr>
                </w:div>
              </w:divsChild>
            </w:div>
            <w:div w:id="163397062">
              <w:marLeft w:val="0"/>
              <w:marRight w:val="0"/>
              <w:marTop w:val="300"/>
              <w:marBottom w:val="300"/>
              <w:divBdr>
                <w:top w:val="none" w:sz="0" w:space="0" w:color="auto"/>
                <w:left w:val="none" w:sz="0" w:space="0" w:color="auto"/>
                <w:bottom w:val="none" w:sz="0" w:space="0" w:color="auto"/>
                <w:right w:val="none" w:sz="0" w:space="0" w:color="auto"/>
              </w:divBdr>
              <w:divsChild>
                <w:div w:id="568536424">
                  <w:marLeft w:val="0"/>
                  <w:marRight w:val="0"/>
                  <w:marTop w:val="0"/>
                  <w:marBottom w:val="0"/>
                  <w:divBdr>
                    <w:top w:val="none" w:sz="0" w:space="0" w:color="auto"/>
                    <w:left w:val="none" w:sz="0" w:space="0" w:color="auto"/>
                    <w:bottom w:val="none" w:sz="0" w:space="0" w:color="auto"/>
                    <w:right w:val="none" w:sz="0" w:space="0" w:color="auto"/>
                  </w:divBdr>
                </w:div>
              </w:divsChild>
            </w:div>
            <w:div w:id="211962690">
              <w:marLeft w:val="0"/>
              <w:marRight w:val="0"/>
              <w:marTop w:val="0"/>
              <w:marBottom w:val="0"/>
              <w:divBdr>
                <w:top w:val="none" w:sz="0" w:space="0" w:color="auto"/>
                <w:left w:val="none" w:sz="0" w:space="0" w:color="auto"/>
                <w:bottom w:val="none" w:sz="0" w:space="0" w:color="auto"/>
                <w:right w:val="none" w:sz="0" w:space="0" w:color="auto"/>
              </w:divBdr>
              <w:divsChild>
                <w:div w:id="123089106">
                  <w:marLeft w:val="0"/>
                  <w:marRight w:val="0"/>
                  <w:marTop w:val="0"/>
                  <w:marBottom w:val="0"/>
                  <w:divBdr>
                    <w:top w:val="none" w:sz="0" w:space="0" w:color="auto"/>
                    <w:left w:val="none" w:sz="0" w:space="0" w:color="auto"/>
                    <w:bottom w:val="none" w:sz="0" w:space="0" w:color="auto"/>
                    <w:right w:val="none" w:sz="0" w:space="0" w:color="auto"/>
                  </w:divBdr>
                </w:div>
                <w:div w:id="1148942468">
                  <w:marLeft w:val="0"/>
                  <w:marRight w:val="0"/>
                  <w:marTop w:val="0"/>
                  <w:marBottom w:val="0"/>
                  <w:divBdr>
                    <w:top w:val="none" w:sz="0" w:space="0" w:color="auto"/>
                    <w:left w:val="none" w:sz="0" w:space="0" w:color="auto"/>
                    <w:bottom w:val="none" w:sz="0" w:space="0" w:color="auto"/>
                    <w:right w:val="none" w:sz="0" w:space="0" w:color="auto"/>
                  </w:divBdr>
                </w:div>
                <w:div w:id="1240947504">
                  <w:marLeft w:val="0"/>
                  <w:marRight w:val="0"/>
                  <w:marTop w:val="0"/>
                  <w:marBottom w:val="0"/>
                  <w:divBdr>
                    <w:top w:val="none" w:sz="0" w:space="0" w:color="auto"/>
                    <w:left w:val="none" w:sz="0" w:space="0" w:color="auto"/>
                    <w:bottom w:val="none" w:sz="0" w:space="0" w:color="auto"/>
                    <w:right w:val="none" w:sz="0" w:space="0" w:color="auto"/>
                  </w:divBdr>
                </w:div>
                <w:div w:id="1425107026">
                  <w:marLeft w:val="0"/>
                  <w:marRight w:val="0"/>
                  <w:marTop w:val="0"/>
                  <w:marBottom w:val="150"/>
                  <w:divBdr>
                    <w:top w:val="none" w:sz="0" w:space="0" w:color="auto"/>
                    <w:left w:val="none" w:sz="0" w:space="0" w:color="auto"/>
                    <w:bottom w:val="none" w:sz="0" w:space="0" w:color="auto"/>
                    <w:right w:val="none" w:sz="0" w:space="0" w:color="auto"/>
                  </w:divBdr>
                </w:div>
              </w:divsChild>
            </w:div>
            <w:div w:id="274213470">
              <w:marLeft w:val="0"/>
              <w:marRight w:val="0"/>
              <w:marTop w:val="0"/>
              <w:marBottom w:val="0"/>
              <w:divBdr>
                <w:top w:val="none" w:sz="0" w:space="0" w:color="auto"/>
                <w:left w:val="none" w:sz="0" w:space="0" w:color="auto"/>
                <w:bottom w:val="none" w:sz="0" w:space="0" w:color="auto"/>
                <w:right w:val="none" w:sz="0" w:space="0" w:color="auto"/>
              </w:divBdr>
              <w:divsChild>
                <w:div w:id="681323279">
                  <w:marLeft w:val="0"/>
                  <w:marRight w:val="0"/>
                  <w:marTop w:val="0"/>
                  <w:marBottom w:val="150"/>
                  <w:divBdr>
                    <w:top w:val="none" w:sz="0" w:space="0" w:color="auto"/>
                    <w:left w:val="none" w:sz="0" w:space="0" w:color="auto"/>
                    <w:bottom w:val="none" w:sz="0" w:space="0" w:color="auto"/>
                    <w:right w:val="none" w:sz="0" w:space="0" w:color="auto"/>
                  </w:divBdr>
                </w:div>
                <w:div w:id="1383364747">
                  <w:marLeft w:val="0"/>
                  <w:marRight w:val="0"/>
                  <w:marTop w:val="0"/>
                  <w:marBottom w:val="0"/>
                  <w:divBdr>
                    <w:top w:val="none" w:sz="0" w:space="0" w:color="auto"/>
                    <w:left w:val="none" w:sz="0" w:space="0" w:color="auto"/>
                    <w:bottom w:val="none" w:sz="0" w:space="0" w:color="auto"/>
                    <w:right w:val="none" w:sz="0" w:space="0" w:color="auto"/>
                  </w:divBdr>
                </w:div>
                <w:div w:id="1711106162">
                  <w:marLeft w:val="0"/>
                  <w:marRight w:val="0"/>
                  <w:marTop w:val="0"/>
                  <w:marBottom w:val="0"/>
                  <w:divBdr>
                    <w:top w:val="none" w:sz="0" w:space="0" w:color="auto"/>
                    <w:left w:val="none" w:sz="0" w:space="0" w:color="auto"/>
                    <w:bottom w:val="none" w:sz="0" w:space="0" w:color="auto"/>
                    <w:right w:val="none" w:sz="0" w:space="0" w:color="auto"/>
                  </w:divBdr>
                </w:div>
                <w:div w:id="2124037991">
                  <w:marLeft w:val="0"/>
                  <w:marRight w:val="0"/>
                  <w:marTop w:val="0"/>
                  <w:marBottom w:val="0"/>
                  <w:divBdr>
                    <w:top w:val="none" w:sz="0" w:space="0" w:color="auto"/>
                    <w:left w:val="none" w:sz="0" w:space="0" w:color="auto"/>
                    <w:bottom w:val="none" w:sz="0" w:space="0" w:color="auto"/>
                    <w:right w:val="none" w:sz="0" w:space="0" w:color="auto"/>
                  </w:divBdr>
                </w:div>
              </w:divsChild>
            </w:div>
            <w:div w:id="541327894">
              <w:marLeft w:val="0"/>
              <w:marRight w:val="0"/>
              <w:marTop w:val="0"/>
              <w:marBottom w:val="0"/>
              <w:divBdr>
                <w:top w:val="none" w:sz="0" w:space="0" w:color="auto"/>
                <w:left w:val="none" w:sz="0" w:space="0" w:color="auto"/>
                <w:bottom w:val="none" w:sz="0" w:space="0" w:color="auto"/>
                <w:right w:val="none" w:sz="0" w:space="0" w:color="auto"/>
              </w:divBdr>
              <w:divsChild>
                <w:div w:id="226691560">
                  <w:marLeft w:val="0"/>
                  <w:marRight w:val="0"/>
                  <w:marTop w:val="0"/>
                  <w:marBottom w:val="0"/>
                  <w:divBdr>
                    <w:top w:val="none" w:sz="0" w:space="0" w:color="auto"/>
                    <w:left w:val="none" w:sz="0" w:space="0" w:color="auto"/>
                    <w:bottom w:val="none" w:sz="0" w:space="0" w:color="auto"/>
                    <w:right w:val="none" w:sz="0" w:space="0" w:color="auto"/>
                  </w:divBdr>
                </w:div>
              </w:divsChild>
            </w:div>
            <w:div w:id="548615737">
              <w:marLeft w:val="0"/>
              <w:marRight w:val="0"/>
              <w:marTop w:val="0"/>
              <w:marBottom w:val="0"/>
              <w:divBdr>
                <w:top w:val="none" w:sz="0" w:space="0" w:color="auto"/>
                <w:left w:val="none" w:sz="0" w:space="0" w:color="auto"/>
                <w:bottom w:val="none" w:sz="0" w:space="0" w:color="auto"/>
                <w:right w:val="none" w:sz="0" w:space="0" w:color="auto"/>
              </w:divBdr>
              <w:divsChild>
                <w:div w:id="182089237">
                  <w:marLeft w:val="0"/>
                  <w:marRight w:val="0"/>
                  <w:marTop w:val="0"/>
                  <w:marBottom w:val="0"/>
                  <w:divBdr>
                    <w:top w:val="none" w:sz="0" w:space="0" w:color="auto"/>
                    <w:left w:val="none" w:sz="0" w:space="0" w:color="auto"/>
                    <w:bottom w:val="none" w:sz="0" w:space="0" w:color="auto"/>
                    <w:right w:val="none" w:sz="0" w:space="0" w:color="auto"/>
                  </w:divBdr>
                </w:div>
                <w:div w:id="223567643">
                  <w:marLeft w:val="0"/>
                  <w:marRight w:val="0"/>
                  <w:marTop w:val="0"/>
                  <w:marBottom w:val="0"/>
                  <w:divBdr>
                    <w:top w:val="none" w:sz="0" w:space="0" w:color="auto"/>
                    <w:left w:val="none" w:sz="0" w:space="0" w:color="auto"/>
                    <w:bottom w:val="none" w:sz="0" w:space="0" w:color="auto"/>
                    <w:right w:val="none" w:sz="0" w:space="0" w:color="auto"/>
                  </w:divBdr>
                </w:div>
                <w:div w:id="775716420">
                  <w:marLeft w:val="0"/>
                  <w:marRight w:val="0"/>
                  <w:marTop w:val="0"/>
                  <w:marBottom w:val="150"/>
                  <w:divBdr>
                    <w:top w:val="none" w:sz="0" w:space="0" w:color="auto"/>
                    <w:left w:val="none" w:sz="0" w:space="0" w:color="auto"/>
                    <w:bottom w:val="none" w:sz="0" w:space="0" w:color="auto"/>
                    <w:right w:val="none" w:sz="0" w:space="0" w:color="auto"/>
                  </w:divBdr>
                </w:div>
                <w:div w:id="996109874">
                  <w:marLeft w:val="0"/>
                  <w:marRight w:val="0"/>
                  <w:marTop w:val="0"/>
                  <w:marBottom w:val="0"/>
                  <w:divBdr>
                    <w:top w:val="none" w:sz="0" w:space="0" w:color="auto"/>
                    <w:left w:val="none" w:sz="0" w:space="0" w:color="auto"/>
                    <w:bottom w:val="none" w:sz="0" w:space="0" w:color="auto"/>
                    <w:right w:val="none" w:sz="0" w:space="0" w:color="auto"/>
                  </w:divBdr>
                </w:div>
              </w:divsChild>
            </w:div>
            <w:div w:id="650602760">
              <w:marLeft w:val="0"/>
              <w:marRight w:val="0"/>
              <w:marTop w:val="0"/>
              <w:marBottom w:val="0"/>
              <w:divBdr>
                <w:top w:val="none" w:sz="0" w:space="0" w:color="auto"/>
                <w:left w:val="none" w:sz="0" w:space="0" w:color="auto"/>
                <w:bottom w:val="none" w:sz="0" w:space="0" w:color="auto"/>
                <w:right w:val="none" w:sz="0" w:space="0" w:color="auto"/>
              </w:divBdr>
              <w:divsChild>
                <w:div w:id="1176723600">
                  <w:marLeft w:val="0"/>
                  <w:marRight w:val="0"/>
                  <w:marTop w:val="0"/>
                  <w:marBottom w:val="0"/>
                  <w:divBdr>
                    <w:top w:val="none" w:sz="0" w:space="0" w:color="auto"/>
                    <w:left w:val="none" w:sz="0" w:space="0" w:color="auto"/>
                    <w:bottom w:val="none" w:sz="0" w:space="0" w:color="auto"/>
                    <w:right w:val="none" w:sz="0" w:space="0" w:color="auto"/>
                  </w:divBdr>
                  <w:divsChild>
                    <w:div w:id="96026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611086">
              <w:marLeft w:val="0"/>
              <w:marRight w:val="0"/>
              <w:marTop w:val="0"/>
              <w:marBottom w:val="0"/>
              <w:divBdr>
                <w:top w:val="none" w:sz="0" w:space="0" w:color="auto"/>
                <w:left w:val="none" w:sz="0" w:space="0" w:color="auto"/>
                <w:bottom w:val="none" w:sz="0" w:space="0" w:color="auto"/>
                <w:right w:val="none" w:sz="0" w:space="0" w:color="auto"/>
              </w:divBdr>
              <w:divsChild>
                <w:div w:id="361562174">
                  <w:marLeft w:val="0"/>
                  <w:marRight w:val="0"/>
                  <w:marTop w:val="0"/>
                  <w:marBottom w:val="0"/>
                  <w:divBdr>
                    <w:top w:val="none" w:sz="0" w:space="0" w:color="auto"/>
                    <w:left w:val="none" w:sz="0" w:space="0" w:color="auto"/>
                    <w:bottom w:val="none" w:sz="0" w:space="0" w:color="auto"/>
                    <w:right w:val="none" w:sz="0" w:space="0" w:color="auto"/>
                  </w:divBdr>
                </w:div>
                <w:div w:id="1696227933">
                  <w:marLeft w:val="0"/>
                  <w:marRight w:val="0"/>
                  <w:marTop w:val="0"/>
                  <w:marBottom w:val="150"/>
                  <w:divBdr>
                    <w:top w:val="none" w:sz="0" w:space="0" w:color="auto"/>
                    <w:left w:val="none" w:sz="0" w:space="0" w:color="auto"/>
                    <w:bottom w:val="none" w:sz="0" w:space="0" w:color="auto"/>
                    <w:right w:val="none" w:sz="0" w:space="0" w:color="auto"/>
                  </w:divBdr>
                </w:div>
                <w:div w:id="1700929932">
                  <w:marLeft w:val="0"/>
                  <w:marRight w:val="0"/>
                  <w:marTop w:val="0"/>
                  <w:marBottom w:val="0"/>
                  <w:divBdr>
                    <w:top w:val="none" w:sz="0" w:space="0" w:color="auto"/>
                    <w:left w:val="none" w:sz="0" w:space="0" w:color="auto"/>
                    <w:bottom w:val="none" w:sz="0" w:space="0" w:color="auto"/>
                    <w:right w:val="none" w:sz="0" w:space="0" w:color="auto"/>
                  </w:divBdr>
                </w:div>
                <w:div w:id="2032995663">
                  <w:marLeft w:val="0"/>
                  <w:marRight w:val="0"/>
                  <w:marTop w:val="0"/>
                  <w:marBottom w:val="0"/>
                  <w:divBdr>
                    <w:top w:val="none" w:sz="0" w:space="0" w:color="auto"/>
                    <w:left w:val="none" w:sz="0" w:space="0" w:color="auto"/>
                    <w:bottom w:val="none" w:sz="0" w:space="0" w:color="auto"/>
                    <w:right w:val="none" w:sz="0" w:space="0" w:color="auto"/>
                  </w:divBdr>
                </w:div>
              </w:divsChild>
            </w:div>
            <w:div w:id="835271631">
              <w:marLeft w:val="0"/>
              <w:marRight w:val="0"/>
              <w:marTop w:val="0"/>
              <w:marBottom w:val="0"/>
              <w:divBdr>
                <w:top w:val="none" w:sz="0" w:space="0" w:color="auto"/>
                <w:left w:val="none" w:sz="0" w:space="0" w:color="auto"/>
                <w:bottom w:val="none" w:sz="0" w:space="0" w:color="auto"/>
                <w:right w:val="none" w:sz="0" w:space="0" w:color="auto"/>
              </w:divBdr>
              <w:divsChild>
                <w:div w:id="599291720">
                  <w:marLeft w:val="0"/>
                  <w:marRight w:val="0"/>
                  <w:marTop w:val="0"/>
                  <w:marBottom w:val="0"/>
                  <w:divBdr>
                    <w:top w:val="none" w:sz="0" w:space="0" w:color="auto"/>
                    <w:left w:val="none" w:sz="0" w:space="0" w:color="auto"/>
                    <w:bottom w:val="none" w:sz="0" w:space="0" w:color="auto"/>
                    <w:right w:val="none" w:sz="0" w:space="0" w:color="auto"/>
                  </w:divBdr>
                </w:div>
                <w:div w:id="695470829">
                  <w:marLeft w:val="0"/>
                  <w:marRight w:val="0"/>
                  <w:marTop w:val="0"/>
                  <w:marBottom w:val="0"/>
                  <w:divBdr>
                    <w:top w:val="none" w:sz="0" w:space="0" w:color="auto"/>
                    <w:left w:val="none" w:sz="0" w:space="0" w:color="auto"/>
                    <w:bottom w:val="none" w:sz="0" w:space="0" w:color="auto"/>
                    <w:right w:val="none" w:sz="0" w:space="0" w:color="auto"/>
                  </w:divBdr>
                </w:div>
                <w:div w:id="731662534">
                  <w:marLeft w:val="0"/>
                  <w:marRight w:val="0"/>
                  <w:marTop w:val="0"/>
                  <w:marBottom w:val="0"/>
                  <w:divBdr>
                    <w:top w:val="none" w:sz="0" w:space="0" w:color="auto"/>
                    <w:left w:val="none" w:sz="0" w:space="0" w:color="auto"/>
                    <w:bottom w:val="none" w:sz="0" w:space="0" w:color="auto"/>
                    <w:right w:val="none" w:sz="0" w:space="0" w:color="auto"/>
                  </w:divBdr>
                </w:div>
                <w:div w:id="2141262468">
                  <w:marLeft w:val="0"/>
                  <w:marRight w:val="0"/>
                  <w:marTop w:val="0"/>
                  <w:marBottom w:val="150"/>
                  <w:divBdr>
                    <w:top w:val="none" w:sz="0" w:space="0" w:color="auto"/>
                    <w:left w:val="none" w:sz="0" w:space="0" w:color="auto"/>
                    <w:bottom w:val="none" w:sz="0" w:space="0" w:color="auto"/>
                    <w:right w:val="none" w:sz="0" w:space="0" w:color="auto"/>
                  </w:divBdr>
                </w:div>
              </w:divsChild>
            </w:div>
            <w:div w:id="953169288">
              <w:marLeft w:val="0"/>
              <w:marRight w:val="0"/>
              <w:marTop w:val="0"/>
              <w:marBottom w:val="0"/>
              <w:divBdr>
                <w:top w:val="none" w:sz="0" w:space="0" w:color="auto"/>
                <w:left w:val="none" w:sz="0" w:space="0" w:color="auto"/>
                <w:bottom w:val="none" w:sz="0" w:space="0" w:color="auto"/>
                <w:right w:val="none" w:sz="0" w:space="0" w:color="auto"/>
              </w:divBdr>
              <w:divsChild>
                <w:div w:id="288828113">
                  <w:marLeft w:val="0"/>
                  <w:marRight w:val="0"/>
                  <w:marTop w:val="0"/>
                  <w:marBottom w:val="0"/>
                  <w:divBdr>
                    <w:top w:val="none" w:sz="0" w:space="0" w:color="auto"/>
                    <w:left w:val="none" w:sz="0" w:space="0" w:color="auto"/>
                    <w:bottom w:val="none" w:sz="0" w:space="0" w:color="auto"/>
                    <w:right w:val="none" w:sz="0" w:space="0" w:color="auto"/>
                  </w:divBdr>
                </w:div>
                <w:div w:id="1111243122">
                  <w:marLeft w:val="0"/>
                  <w:marRight w:val="0"/>
                  <w:marTop w:val="0"/>
                  <w:marBottom w:val="150"/>
                  <w:divBdr>
                    <w:top w:val="none" w:sz="0" w:space="0" w:color="auto"/>
                    <w:left w:val="none" w:sz="0" w:space="0" w:color="auto"/>
                    <w:bottom w:val="none" w:sz="0" w:space="0" w:color="auto"/>
                    <w:right w:val="none" w:sz="0" w:space="0" w:color="auto"/>
                  </w:divBdr>
                </w:div>
                <w:div w:id="1265114583">
                  <w:marLeft w:val="0"/>
                  <w:marRight w:val="0"/>
                  <w:marTop w:val="0"/>
                  <w:marBottom w:val="0"/>
                  <w:divBdr>
                    <w:top w:val="none" w:sz="0" w:space="0" w:color="auto"/>
                    <w:left w:val="none" w:sz="0" w:space="0" w:color="auto"/>
                    <w:bottom w:val="none" w:sz="0" w:space="0" w:color="auto"/>
                    <w:right w:val="none" w:sz="0" w:space="0" w:color="auto"/>
                  </w:divBdr>
                </w:div>
                <w:div w:id="1936740842">
                  <w:marLeft w:val="0"/>
                  <w:marRight w:val="0"/>
                  <w:marTop w:val="0"/>
                  <w:marBottom w:val="0"/>
                  <w:divBdr>
                    <w:top w:val="none" w:sz="0" w:space="0" w:color="auto"/>
                    <w:left w:val="none" w:sz="0" w:space="0" w:color="auto"/>
                    <w:bottom w:val="none" w:sz="0" w:space="0" w:color="auto"/>
                    <w:right w:val="none" w:sz="0" w:space="0" w:color="auto"/>
                  </w:divBdr>
                </w:div>
              </w:divsChild>
            </w:div>
            <w:div w:id="990713953">
              <w:marLeft w:val="0"/>
              <w:marRight w:val="0"/>
              <w:marTop w:val="0"/>
              <w:marBottom w:val="0"/>
              <w:divBdr>
                <w:top w:val="none" w:sz="0" w:space="0" w:color="auto"/>
                <w:left w:val="none" w:sz="0" w:space="0" w:color="auto"/>
                <w:bottom w:val="none" w:sz="0" w:space="0" w:color="auto"/>
                <w:right w:val="none" w:sz="0" w:space="0" w:color="auto"/>
              </w:divBdr>
              <w:divsChild>
                <w:div w:id="52432072">
                  <w:marLeft w:val="0"/>
                  <w:marRight w:val="0"/>
                  <w:marTop w:val="0"/>
                  <w:marBottom w:val="0"/>
                  <w:divBdr>
                    <w:top w:val="none" w:sz="0" w:space="0" w:color="auto"/>
                    <w:left w:val="none" w:sz="0" w:space="0" w:color="auto"/>
                    <w:bottom w:val="none" w:sz="0" w:space="0" w:color="auto"/>
                    <w:right w:val="none" w:sz="0" w:space="0" w:color="auto"/>
                  </w:divBdr>
                </w:div>
                <w:div w:id="1227691525">
                  <w:marLeft w:val="0"/>
                  <w:marRight w:val="0"/>
                  <w:marTop w:val="0"/>
                  <w:marBottom w:val="0"/>
                  <w:divBdr>
                    <w:top w:val="none" w:sz="0" w:space="0" w:color="auto"/>
                    <w:left w:val="none" w:sz="0" w:space="0" w:color="auto"/>
                    <w:bottom w:val="none" w:sz="0" w:space="0" w:color="auto"/>
                    <w:right w:val="none" w:sz="0" w:space="0" w:color="auto"/>
                  </w:divBdr>
                </w:div>
                <w:div w:id="1299726756">
                  <w:marLeft w:val="0"/>
                  <w:marRight w:val="0"/>
                  <w:marTop w:val="0"/>
                  <w:marBottom w:val="0"/>
                  <w:divBdr>
                    <w:top w:val="none" w:sz="0" w:space="0" w:color="auto"/>
                    <w:left w:val="none" w:sz="0" w:space="0" w:color="auto"/>
                    <w:bottom w:val="none" w:sz="0" w:space="0" w:color="auto"/>
                    <w:right w:val="none" w:sz="0" w:space="0" w:color="auto"/>
                  </w:divBdr>
                </w:div>
                <w:div w:id="1497113976">
                  <w:marLeft w:val="0"/>
                  <w:marRight w:val="0"/>
                  <w:marTop w:val="0"/>
                  <w:marBottom w:val="150"/>
                  <w:divBdr>
                    <w:top w:val="none" w:sz="0" w:space="0" w:color="auto"/>
                    <w:left w:val="none" w:sz="0" w:space="0" w:color="auto"/>
                    <w:bottom w:val="none" w:sz="0" w:space="0" w:color="auto"/>
                    <w:right w:val="none" w:sz="0" w:space="0" w:color="auto"/>
                  </w:divBdr>
                </w:div>
              </w:divsChild>
            </w:div>
            <w:div w:id="1026443612">
              <w:marLeft w:val="0"/>
              <w:marRight w:val="0"/>
              <w:marTop w:val="0"/>
              <w:marBottom w:val="0"/>
              <w:divBdr>
                <w:top w:val="none" w:sz="0" w:space="0" w:color="auto"/>
                <w:left w:val="none" w:sz="0" w:space="0" w:color="auto"/>
                <w:bottom w:val="none" w:sz="0" w:space="0" w:color="auto"/>
                <w:right w:val="none" w:sz="0" w:space="0" w:color="auto"/>
              </w:divBdr>
              <w:divsChild>
                <w:div w:id="93941245">
                  <w:marLeft w:val="0"/>
                  <w:marRight w:val="0"/>
                  <w:marTop w:val="0"/>
                  <w:marBottom w:val="0"/>
                  <w:divBdr>
                    <w:top w:val="none" w:sz="0" w:space="0" w:color="auto"/>
                    <w:left w:val="none" w:sz="0" w:space="0" w:color="auto"/>
                    <w:bottom w:val="none" w:sz="0" w:space="0" w:color="auto"/>
                    <w:right w:val="none" w:sz="0" w:space="0" w:color="auto"/>
                  </w:divBdr>
                </w:div>
                <w:div w:id="412820254">
                  <w:marLeft w:val="0"/>
                  <w:marRight w:val="0"/>
                  <w:marTop w:val="0"/>
                  <w:marBottom w:val="150"/>
                  <w:divBdr>
                    <w:top w:val="none" w:sz="0" w:space="0" w:color="auto"/>
                    <w:left w:val="none" w:sz="0" w:space="0" w:color="auto"/>
                    <w:bottom w:val="none" w:sz="0" w:space="0" w:color="auto"/>
                    <w:right w:val="none" w:sz="0" w:space="0" w:color="auto"/>
                  </w:divBdr>
                </w:div>
                <w:div w:id="1793285092">
                  <w:marLeft w:val="0"/>
                  <w:marRight w:val="0"/>
                  <w:marTop w:val="0"/>
                  <w:marBottom w:val="0"/>
                  <w:divBdr>
                    <w:top w:val="none" w:sz="0" w:space="0" w:color="auto"/>
                    <w:left w:val="none" w:sz="0" w:space="0" w:color="auto"/>
                    <w:bottom w:val="none" w:sz="0" w:space="0" w:color="auto"/>
                    <w:right w:val="none" w:sz="0" w:space="0" w:color="auto"/>
                  </w:divBdr>
                </w:div>
                <w:div w:id="1809781326">
                  <w:marLeft w:val="0"/>
                  <w:marRight w:val="0"/>
                  <w:marTop w:val="0"/>
                  <w:marBottom w:val="0"/>
                  <w:divBdr>
                    <w:top w:val="none" w:sz="0" w:space="0" w:color="auto"/>
                    <w:left w:val="none" w:sz="0" w:space="0" w:color="auto"/>
                    <w:bottom w:val="none" w:sz="0" w:space="0" w:color="auto"/>
                    <w:right w:val="none" w:sz="0" w:space="0" w:color="auto"/>
                  </w:divBdr>
                </w:div>
              </w:divsChild>
            </w:div>
            <w:div w:id="1031103603">
              <w:marLeft w:val="0"/>
              <w:marRight w:val="0"/>
              <w:marTop w:val="0"/>
              <w:marBottom w:val="0"/>
              <w:divBdr>
                <w:top w:val="none" w:sz="0" w:space="0" w:color="auto"/>
                <w:left w:val="none" w:sz="0" w:space="0" w:color="auto"/>
                <w:bottom w:val="none" w:sz="0" w:space="0" w:color="auto"/>
                <w:right w:val="none" w:sz="0" w:space="0" w:color="auto"/>
              </w:divBdr>
              <w:divsChild>
                <w:div w:id="847214624">
                  <w:marLeft w:val="0"/>
                  <w:marRight w:val="0"/>
                  <w:marTop w:val="0"/>
                  <w:marBottom w:val="0"/>
                  <w:divBdr>
                    <w:top w:val="none" w:sz="0" w:space="0" w:color="auto"/>
                    <w:left w:val="none" w:sz="0" w:space="0" w:color="auto"/>
                    <w:bottom w:val="none" w:sz="0" w:space="0" w:color="auto"/>
                    <w:right w:val="none" w:sz="0" w:space="0" w:color="auto"/>
                  </w:divBdr>
                  <w:divsChild>
                    <w:div w:id="1881279036">
                      <w:marLeft w:val="0"/>
                      <w:marRight w:val="0"/>
                      <w:marTop w:val="0"/>
                      <w:marBottom w:val="0"/>
                      <w:divBdr>
                        <w:top w:val="none" w:sz="0" w:space="0" w:color="auto"/>
                        <w:left w:val="none" w:sz="0" w:space="0" w:color="auto"/>
                        <w:bottom w:val="none" w:sz="0" w:space="0" w:color="auto"/>
                        <w:right w:val="none" w:sz="0" w:space="0" w:color="auto"/>
                      </w:divBdr>
                      <w:divsChild>
                        <w:div w:id="570115203">
                          <w:marLeft w:val="0"/>
                          <w:marRight w:val="0"/>
                          <w:marTop w:val="0"/>
                          <w:marBottom w:val="0"/>
                          <w:divBdr>
                            <w:top w:val="none" w:sz="0" w:space="0" w:color="auto"/>
                            <w:left w:val="none" w:sz="0" w:space="0" w:color="auto"/>
                            <w:bottom w:val="none" w:sz="0" w:space="0" w:color="auto"/>
                            <w:right w:val="none" w:sz="0" w:space="0" w:color="auto"/>
                          </w:divBdr>
                          <w:divsChild>
                            <w:div w:id="162625703">
                              <w:marLeft w:val="0"/>
                              <w:marRight w:val="0"/>
                              <w:marTop w:val="0"/>
                              <w:marBottom w:val="0"/>
                              <w:divBdr>
                                <w:top w:val="none" w:sz="0" w:space="0" w:color="auto"/>
                                <w:left w:val="none" w:sz="0" w:space="0" w:color="auto"/>
                                <w:bottom w:val="none" w:sz="0" w:space="0" w:color="auto"/>
                                <w:right w:val="none" w:sz="0" w:space="0" w:color="auto"/>
                              </w:divBdr>
                            </w:div>
                            <w:div w:id="488834567">
                              <w:marLeft w:val="0"/>
                              <w:marRight w:val="0"/>
                              <w:marTop w:val="0"/>
                              <w:marBottom w:val="0"/>
                              <w:divBdr>
                                <w:top w:val="none" w:sz="0" w:space="0" w:color="auto"/>
                                <w:left w:val="none" w:sz="0" w:space="0" w:color="auto"/>
                                <w:bottom w:val="none" w:sz="0" w:space="0" w:color="auto"/>
                                <w:right w:val="none" w:sz="0" w:space="0" w:color="auto"/>
                              </w:divBdr>
                            </w:div>
                            <w:div w:id="978457797">
                              <w:marLeft w:val="0"/>
                              <w:marRight w:val="0"/>
                              <w:marTop w:val="0"/>
                              <w:marBottom w:val="0"/>
                              <w:divBdr>
                                <w:top w:val="none" w:sz="0" w:space="0" w:color="auto"/>
                                <w:left w:val="none" w:sz="0" w:space="0" w:color="auto"/>
                                <w:bottom w:val="none" w:sz="0" w:space="0" w:color="auto"/>
                                <w:right w:val="none" w:sz="0" w:space="0" w:color="auto"/>
                              </w:divBdr>
                            </w:div>
                            <w:div w:id="1046222554">
                              <w:marLeft w:val="0"/>
                              <w:marRight w:val="0"/>
                              <w:marTop w:val="0"/>
                              <w:marBottom w:val="0"/>
                              <w:divBdr>
                                <w:top w:val="none" w:sz="0" w:space="0" w:color="auto"/>
                                <w:left w:val="none" w:sz="0" w:space="0" w:color="auto"/>
                                <w:bottom w:val="none" w:sz="0" w:space="0" w:color="auto"/>
                                <w:right w:val="none" w:sz="0" w:space="0" w:color="auto"/>
                              </w:divBdr>
                            </w:div>
                            <w:div w:id="1056858477">
                              <w:marLeft w:val="0"/>
                              <w:marRight w:val="0"/>
                              <w:marTop w:val="0"/>
                              <w:marBottom w:val="0"/>
                              <w:divBdr>
                                <w:top w:val="none" w:sz="0" w:space="0" w:color="auto"/>
                                <w:left w:val="none" w:sz="0" w:space="0" w:color="auto"/>
                                <w:bottom w:val="none" w:sz="0" w:space="0" w:color="auto"/>
                                <w:right w:val="none" w:sz="0" w:space="0" w:color="auto"/>
                              </w:divBdr>
                            </w:div>
                            <w:div w:id="1060056503">
                              <w:marLeft w:val="0"/>
                              <w:marRight w:val="0"/>
                              <w:marTop w:val="0"/>
                              <w:marBottom w:val="0"/>
                              <w:divBdr>
                                <w:top w:val="none" w:sz="0" w:space="0" w:color="auto"/>
                                <w:left w:val="none" w:sz="0" w:space="0" w:color="auto"/>
                                <w:bottom w:val="none" w:sz="0" w:space="0" w:color="auto"/>
                                <w:right w:val="none" w:sz="0" w:space="0" w:color="auto"/>
                              </w:divBdr>
                            </w:div>
                            <w:div w:id="1127817465">
                              <w:marLeft w:val="0"/>
                              <w:marRight w:val="0"/>
                              <w:marTop w:val="0"/>
                              <w:marBottom w:val="0"/>
                              <w:divBdr>
                                <w:top w:val="none" w:sz="0" w:space="0" w:color="auto"/>
                                <w:left w:val="none" w:sz="0" w:space="0" w:color="auto"/>
                                <w:bottom w:val="none" w:sz="0" w:space="0" w:color="auto"/>
                                <w:right w:val="none" w:sz="0" w:space="0" w:color="auto"/>
                              </w:divBdr>
                            </w:div>
                            <w:div w:id="1252355701">
                              <w:marLeft w:val="0"/>
                              <w:marRight w:val="0"/>
                              <w:marTop w:val="0"/>
                              <w:marBottom w:val="0"/>
                              <w:divBdr>
                                <w:top w:val="none" w:sz="0" w:space="0" w:color="auto"/>
                                <w:left w:val="none" w:sz="0" w:space="0" w:color="auto"/>
                                <w:bottom w:val="none" w:sz="0" w:space="0" w:color="auto"/>
                                <w:right w:val="none" w:sz="0" w:space="0" w:color="auto"/>
                              </w:divBdr>
                            </w:div>
                            <w:div w:id="1281642998">
                              <w:marLeft w:val="0"/>
                              <w:marRight w:val="0"/>
                              <w:marTop w:val="0"/>
                              <w:marBottom w:val="0"/>
                              <w:divBdr>
                                <w:top w:val="none" w:sz="0" w:space="0" w:color="auto"/>
                                <w:left w:val="none" w:sz="0" w:space="0" w:color="auto"/>
                                <w:bottom w:val="none" w:sz="0" w:space="0" w:color="auto"/>
                                <w:right w:val="none" w:sz="0" w:space="0" w:color="auto"/>
                              </w:divBdr>
                            </w:div>
                            <w:div w:id="1290669358">
                              <w:marLeft w:val="0"/>
                              <w:marRight w:val="0"/>
                              <w:marTop w:val="0"/>
                              <w:marBottom w:val="0"/>
                              <w:divBdr>
                                <w:top w:val="none" w:sz="0" w:space="0" w:color="auto"/>
                                <w:left w:val="none" w:sz="0" w:space="0" w:color="auto"/>
                                <w:bottom w:val="none" w:sz="0" w:space="0" w:color="auto"/>
                                <w:right w:val="none" w:sz="0" w:space="0" w:color="auto"/>
                              </w:divBdr>
                            </w:div>
                            <w:div w:id="1316111333">
                              <w:marLeft w:val="0"/>
                              <w:marRight w:val="0"/>
                              <w:marTop w:val="0"/>
                              <w:marBottom w:val="0"/>
                              <w:divBdr>
                                <w:top w:val="none" w:sz="0" w:space="0" w:color="auto"/>
                                <w:left w:val="none" w:sz="0" w:space="0" w:color="auto"/>
                                <w:bottom w:val="none" w:sz="0" w:space="0" w:color="auto"/>
                                <w:right w:val="none" w:sz="0" w:space="0" w:color="auto"/>
                              </w:divBdr>
                            </w:div>
                            <w:div w:id="1838881912">
                              <w:marLeft w:val="0"/>
                              <w:marRight w:val="0"/>
                              <w:marTop w:val="0"/>
                              <w:marBottom w:val="0"/>
                              <w:divBdr>
                                <w:top w:val="none" w:sz="0" w:space="0" w:color="auto"/>
                                <w:left w:val="none" w:sz="0" w:space="0" w:color="auto"/>
                                <w:bottom w:val="none" w:sz="0" w:space="0" w:color="auto"/>
                                <w:right w:val="none" w:sz="0" w:space="0" w:color="auto"/>
                              </w:divBdr>
                              <w:divsChild>
                                <w:div w:id="576674141">
                                  <w:marLeft w:val="0"/>
                                  <w:marRight w:val="0"/>
                                  <w:marTop w:val="0"/>
                                  <w:marBottom w:val="0"/>
                                  <w:divBdr>
                                    <w:top w:val="none" w:sz="0" w:space="0" w:color="auto"/>
                                    <w:left w:val="none" w:sz="0" w:space="0" w:color="auto"/>
                                    <w:bottom w:val="none" w:sz="0" w:space="0" w:color="auto"/>
                                    <w:right w:val="none" w:sz="0" w:space="0" w:color="auto"/>
                                  </w:divBdr>
                                  <w:divsChild>
                                    <w:div w:id="1250575092">
                                      <w:marLeft w:val="0"/>
                                      <w:marRight w:val="0"/>
                                      <w:marTop w:val="0"/>
                                      <w:marBottom w:val="0"/>
                                      <w:divBdr>
                                        <w:top w:val="none" w:sz="0" w:space="0" w:color="auto"/>
                                        <w:left w:val="none" w:sz="0" w:space="0" w:color="auto"/>
                                        <w:bottom w:val="none" w:sz="0" w:space="0" w:color="auto"/>
                                        <w:right w:val="none" w:sz="0" w:space="0" w:color="auto"/>
                                      </w:divBdr>
                                    </w:div>
                                  </w:divsChild>
                                </w:div>
                                <w:div w:id="1640453731">
                                  <w:marLeft w:val="0"/>
                                  <w:marRight w:val="0"/>
                                  <w:marTop w:val="0"/>
                                  <w:marBottom w:val="0"/>
                                  <w:divBdr>
                                    <w:top w:val="none" w:sz="0" w:space="0" w:color="auto"/>
                                    <w:left w:val="none" w:sz="0" w:space="0" w:color="auto"/>
                                    <w:bottom w:val="none" w:sz="0" w:space="0" w:color="auto"/>
                                    <w:right w:val="none" w:sz="0" w:space="0" w:color="auto"/>
                                  </w:divBdr>
                                  <w:divsChild>
                                    <w:div w:id="613826431">
                                      <w:marLeft w:val="0"/>
                                      <w:marRight w:val="0"/>
                                      <w:marTop w:val="0"/>
                                      <w:marBottom w:val="0"/>
                                      <w:divBdr>
                                        <w:top w:val="none" w:sz="0" w:space="0" w:color="auto"/>
                                        <w:left w:val="none" w:sz="0" w:space="0" w:color="auto"/>
                                        <w:bottom w:val="none" w:sz="0" w:space="0" w:color="auto"/>
                                        <w:right w:val="none" w:sz="0" w:space="0" w:color="auto"/>
                                      </w:divBdr>
                                    </w:div>
                                  </w:divsChild>
                                </w:div>
                                <w:div w:id="1849905317">
                                  <w:marLeft w:val="0"/>
                                  <w:marRight w:val="0"/>
                                  <w:marTop w:val="0"/>
                                  <w:marBottom w:val="0"/>
                                  <w:divBdr>
                                    <w:top w:val="none" w:sz="0" w:space="0" w:color="auto"/>
                                    <w:left w:val="none" w:sz="0" w:space="0" w:color="auto"/>
                                    <w:bottom w:val="none" w:sz="0" w:space="0" w:color="auto"/>
                                    <w:right w:val="none" w:sz="0" w:space="0" w:color="auto"/>
                                  </w:divBdr>
                                  <w:divsChild>
                                    <w:div w:id="1568414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196221">
                              <w:marLeft w:val="0"/>
                              <w:marRight w:val="0"/>
                              <w:marTop w:val="0"/>
                              <w:marBottom w:val="0"/>
                              <w:divBdr>
                                <w:top w:val="none" w:sz="0" w:space="0" w:color="auto"/>
                                <w:left w:val="none" w:sz="0" w:space="0" w:color="auto"/>
                                <w:bottom w:val="none" w:sz="0" w:space="0" w:color="auto"/>
                                <w:right w:val="none" w:sz="0" w:space="0" w:color="auto"/>
                              </w:divBdr>
                            </w:div>
                            <w:div w:id="1984773305">
                              <w:marLeft w:val="0"/>
                              <w:marRight w:val="0"/>
                              <w:marTop w:val="0"/>
                              <w:marBottom w:val="225"/>
                              <w:divBdr>
                                <w:top w:val="none" w:sz="0" w:space="0" w:color="auto"/>
                                <w:left w:val="none" w:sz="0" w:space="0" w:color="auto"/>
                                <w:bottom w:val="none" w:sz="0" w:space="0" w:color="auto"/>
                                <w:right w:val="none" w:sz="0" w:space="0" w:color="auto"/>
                              </w:divBdr>
                              <w:divsChild>
                                <w:div w:id="2138134677">
                                  <w:marLeft w:val="0"/>
                                  <w:marRight w:val="0"/>
                                  <w:marTop w:val="0"/>
                                  <w:marBottom w:val="0"/>
                                  <w:divBdr>
                                    <w:top w:val="none" w:sz="0" w:space="0" w:color="auto"/>
                                    <w:left w:val="none" w:sz="0" w:space="0" w:color="auto"/>
                                    <w:bottom w:val="none" w:sz="0" w:space="0" w:color="auto"/>
                                    <w:right w:val="none" w:sz="0" w:space="0" w:color="auto"/>
                                  </w:divBdr>
                                </w:div>
                              </w:divsChild>
                            </w:div>
                            <w:div w:id="2130203056">
                              <w:marLeft w:val="0"/>
                              <w:marRight w:val="0"/>
                              <w:marTop w:val="0"/>
                              <w:marBottom w:val="0"/>
                              <w:divBdr>
                                <w:top w:val="none" w:sz="0" w:space="0" w:color="auto"/>
                                <w:left w:val="none" w:sz="0" w:space="0" w:color="auto"/>
                                <w:bottom w:val="none" w:sz="0" w:space="0" w:color="auto"/>
                                <w:right w:val="none" w:sz="0" w:space="0" w:color="auto"/>
                              </w:divBdr>
                            </w:div>
                            <w:div w:id="2145807875">
                              <w:marLeft w:val="0"/>
                              <w:marRight w:val="0"/>
                              <w:marTop w:val="0"/>
                              <w:marBottom w:val="0"/>
                              <w:divBdr>
                                <w:top w:val="none" w:sz="0" w:space="0" w:color="auto"/>
                                <w:left w:val="none" w:sz="0" w:space="0" w:color="auto"/>
                                <w:bottom w:val="none" w:sz="0" w:space="0" w:color="auto"/>
                                <w:right w:val="none" w:sz="0" w:space="0" w:color="auto"/>
                              </w:divBdr>
                            </w:div>
                          </w:divsChild>
                        </w:div>
                        <w:div w:id="944769766">
                          <w:marLeft w:val="0"/>
                          <w:marRight w:val="0"/>
                          <w:marTop w:val="0"/>
                          <w:marBottom w:val="0"/>
                          <w:divBdr>
                            <w:top w:val="none" w:sz="0" w:space="0" w:color="auto"/>
                            <w:left w:val="none" w:sz="0" w:space="0" w:color="auto"/>
                            <w:bottom w:val="none" w:sz="0" w:space="0" w:color="auto"/>
                            <w:right w:val="none" w:sz="0" w:space="0" w:color="auto"/>
                          </w:divBdr>
                          <w:divsChild>
                            <w:div w:id="1673870372">
                              <w:marLeft w:val="0"/>
                              <w:marRight w:val="0"/>
                              <w:marTop w:val="0"/>
                              <w:marBottom w:val="75"/>
                              <w:divBdr>
                                <w:top w:val="none" w:sz="0" w:space="0" w:color="auto"/>
                                <w:left w:val="none" w:sz="0" w:space="0" w:color="auto"/>
                                <w:bottom w:val="none" w:sz="0" w:space="0" w:color="auto"/>
                                <w:right w:val="none" w:sz="0" w:space="0" w:color="auto"/>
                              </w:divBdr>
                              <w:divsChild>
                                <w:div w:id="1920365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5590324">
                  <w:marLeft w:val="0"/>
                  <w:marRight w:val="0"/>
                  <w:marTop w:val="0"/>
                  <w:marBottom w:val="0"/>
                  <w:divBdr>
                    <w:top w:val="none" w:sz="0" w:space="0" w:color="auto"/>
                    <w:left w:val="none" w:sz="0" w:space="0" w:color="auto"/>
                    <w:bottom w:val="none" w:sz="0" w:space="0" w:color="auto"/>
                    <w:right w:val="none" w:sz="0" w:space="0" w:color="auto"/>
                  </w:divBdr>
                  <w:divsChild>
                    <w:div w:id="335426291">
                      <w:marLeft w:val="0"/>
                      <w:marRight w:val="0"/>
                      <w:marTop w:val="0"/>
                      <w:marBottom w:val="0"/>
                      <w:divBdr>
                        <w:top w:val="none" w:sz="0" w:space="0" w:color="auto"/>
                        <w:left w:val="none" w:sz="0" w:space="0" w:color="auto"/>
                        <w:bottom w:val="none" w:sz="0" w:space="0" w:color="auto"/>
                        <w:right w:val="none" w:sz="0" w:space="0" w:color="auto"/>
                      </w:divBdr>
                      <w:divsChild>
                        <w:div w:id="295453711">
                          <w:marLeft w:val="0"/>
                          <w:marRight w:val="0"/>
                          <w:marTop w:val="0"/>
                          <w:marBottom w:val="0"/>
                          <w:divBdr>
                            <w:top w:val="none" w:sz="0" w:space="0" w:color="auto"/>
                            <w:left w:val="none" w:sz="0" w:space="0" w:color="auto"/>
                            <w:bottom w:val="none" w:sz="0" w:space="0" w:color="auto"/>
                            <w:right w:val="none" w:sz="0" w:space="0" w:color="auto"/>
                          </w:divBdr>
                          <w:divsChild>
                            <w:div w:id="200633005">
                              <w:marLeft w:val="0"/>
                              <w:marRight w:val="0"/>
                              <w:marTop w:val="0"/>
                              <w:marBottom w:val="225"/>
                              <w:divBdr>
                                <w:top w:val="none" w:sz="0" w:space="0" w:color="auto"/>
                                <w:left w:val="none" w:sz="0" w:space="0" w:color="auto"/>
                                <w:bottom w:val="none" w:sz="0" w:space="0" w:color="auto"/>
                                <w:right w:val="none" w:sz="0" w:space="0" w:color="auto"/>
                              </w:divBdr>
                              <w:divsChild>
                                <w:div w:id="217669598">
                                  <w:marLeft w:val="0"/>
                                  <w:marRight w:val="0"/>
                                  <w:marTop w:val="0"/>
                                  <w:marBottom w:val="0"/>
                                  <w:divBdr>
                                    <w:top w:val="none" w:sz="0" w:space="0" w:color="auto"/>
                                    <w:left w:val="none" w:sz="0" w:space="0" w:color="auto"/>
                                    <w:bottom w:val="none" w:sz="0" w:space="0" w:color="auto"/>
                                    <w:right w:val="none" w:sz="0" w:space="0" w:color="auto"/>
                                  </w:divBdr>
                                </w:div>
                                <w:div w:id="418909010">
                                  <w:marLeft w:val="0"/>
                                  <w:marRight w:val="0"/>
                                  <w:marTop w:val="0"/>
                                  <w:marBottom w:val="0"/>
                                  <w:divBdr>
                                    <w:top w:val="none" w:sz="0" w:space="0" w:color="auto"/>
                                    <w:left w:val="none" w:sz="0" w:space="0" w:color="auto"/>
                                    <w:bottom w:val="none" w:sz="0" w:space="0" w:color="auto"/>
                                    <w:right w:val="none" w:sz="0" w:space="0" w:color="auto"/>
                                  </w:divBdr>
                                </w:div>
                                <w:div w:id="538393741">
                                  <w:marLeft w:val="0"/>
                                  <w:marRight w:val="0"/>
                                  <w:marTop w:val="0"/>
                                  <w:marBottom w:val="0"/>
                                  <w:divBdr>
                                    <w:top w:val="none" w:sz="0" w:space="0" w:color="auto"/>
                                    <w:left w:val="none" w:sz="0" w:space="0" w:color="auto"/>
                                    <w:bottom w:val="none" w:sz="0" w:space="0" w:color="auto"/>
                                    <w:right w:val="none" w:sz="0" w:space="0" w:color="auto"/>
                                  </w:divBdr>
                                </w:div>
                                <w:div w:id="729574655">
                                  <w:marLeft w:val="0"/>
                                  <w:marRight w:val="0"/>
                                  <w:marTop w:val="0"/>
                                  <w:marBottom w:val="0"/>
                                  <w:divBdr>
                                    <w:top w:val="none" w:sz="0" w:space="0" w:color="auto"/>
                                    <w:left w:val="none" w:sz="0" w:space="0" w:color="auto"/>
                                    <w:bottom w:val="none" w:sz="0" w:space="0" w:color="auto"/>
                                    <w:right w:val="none" w:sz="0" w:space="0" w:color="auto"/>
                                  </w:divBdr>
                                </w:div>
                                <w:div w:id="1621448380">
                                  <w:marLeft w:val="0"/>
                                  <w:marRight w:val="0"/>
                                  <w:marTop w:val="0"/>
                                  <w:marBottom w:val="0"/>
                                  <w:divBdr>
                                    <w:top w:val="none" w:sz="0" w:space="0" w:color="auto"/>
                                    <w:left w:val="none" w:sz="0" w:space="0" w:color="auto"/>
                                    <w:bottom w:val="none" w:sz="0" w:space="0" w:color="auto"/>
                                    <w:right w:val="none" w:sz="0" w:space="0" w:color="auto"/>
                                  </w:divBdr>
                                </w:div>
                              </w:divsChild>
                            </w:div>
                            <w:div w:id="369692895">
                              <w:marLeft w:val="0"/>
                              <w:marRight w:val="0"/>
                              <w:marTop w:val="120"/>
                              <w:marBottom w:val="180"/>
                              <w:divBdr>
                                <w:top w:val="none" w:sz="0" w:space="0" w:color="auto"/>
                                <w:left w:val="none" w:sz="0" w:space="0" w:color="auto"/>
                                <w:bottom w:val="none" w:sz="0" w:space="0" w:color="auto"/>
                                <w:right w:val="none" w:sz="0" w:space="0" w:color="auto"/>
                              </w:divBdr>
                            </w:div>
                          </w:divsChild>
                        </w:div>
                      </w:divsChild>
                    </w:div>
                    <w:div w:id="890384011">
                      <w:marLeft w:val="0"/>
                      <w:marRight w:val="0"/>
                      <w:marTop w:val="0"/>
                      <w:marBottom w:val="0"/>
                      <w:divBdr>
                        <w:top w:val="none" w:sz="0" w:space="0" w:color="auto"/>
                        <w:left w:val="none" w:sz="0" w:space="0" w:color="auto"/>
                        <w:bottom w:val="none" w:sz="0" w:space="0" w:color="auto"/>
                        <w:right w:val="none" w:sz="0" w:space="0" w:color="auto"/>
                      </w:divBdr>
                      <w:divsChild>
                        <w:div w:id="692539696">
                          <w:marLeft w:val="0"/>
                          <w:marRight w:val="0"/>
                          <w:marTop w:val="0"/>
                          <w:marBottom w:val="0"/>
                          <w:divBdr>
                            <w:top w:val="none" w:sz="0" w:space="0" w:color="auto"/>
                            <w:left w:val="none" w:sz="0" w:space="0" w:color="auto"/>
                            <w:bottom w:val="none" w:sz="0" w:space="0" w:color="auto"/>
                            <w:right w:val="none" w:sz="0" w:space="0" w:color="auto"/>
                          </w:divBdr>
                          <w:divsChild>
                            <w:div w:id="2077509805">
                              <w:marLeft w:val="0"/>
                              <w:marRight w:val="0"/>
                              <w:marTop w:val="0"/>
                              <w:marBottom w:val="225"/>
                              <w:divBdr>
                                <w:top w:val="none" w:sz="0" w:space="0" w:color="auto"/>
                                <w:left w:val="none" w:sz="0" w:space="0" w:color="auto"/>
                                <w:bottom w:val="none" w:sz="0" w:space="0" w:color="auto"/>
                                <w:right w:val="none" w:sz="0" w:space="0" w:color="auto"/>
                              </w:divBdr>
                              <w:divsChild>
                                <w:div w:id="181281957">
                                  <w:marLeft w:val="0"/>
                                  <w:marRight w:val="0"/>
                                  <w:marTop w:val="0"/>
                                  <w:marBottom w:val="0"/>
                                  <w:divBdr>
                                    <w:top w:val="none" w:sz="0" w:space="0" w:color="auto"/>
                                    <w:left w:val="none" w:sz="0" w:space="0" w:color="auto"/>
                                    <w:bottom w:val="none" w:sz="0" w:space="0" w:color="auto"/>
                                    <w:right w:val="none" w:sz="0" w:space="0" w:color="auto"/>
                                  </w:divBdr>
                                </w:div>
                                <w:div w:id="691033399">
                                  <w:marLeft w:val="0"/>
                                  <w:marRight w:val="0"/>
                                  <w:marTop w:val="0"/>
                                  <w:marBottom w:val="0"/>
                                  <w:divBdr>
                                    <w:top w:val="none" w:sz="0" w:space="0" w:color="auto"/>
                                    <w:left w:val="none" w:sz="0" w:space="0" w:color="auto"/>
                                    <w:bottom w:val="none" w:sz="0" w:space="0" w:color="auto"/>
                                    <w:right w:val="none" w:sz="0" w:space="0" w:color="auto"/>
                                  </w:divBdr>
                                </w:div>
                                <w:div w:id="981348181">
                                  <w:marLeft w:val="0"/>
                                  <w:marRight w:val="0"/>
                                  <w:marTop w:val="0"/>
                                  <w:marBottom w:val="0"/>
                                  <w:divBdr>
                                    <w:top w:val="none" w:sz="0" w:space="0" w:color="auto"/>
                                    <w:left w:val="none" w:sz="0" w:space="0" w:color="auto"/>
                                    <w:bottom w:val="none" w:sz="0" w:space="0" w:color="auto"/>
                                    <w:right w:val="none" w:sz="0" w:space="0" w:color="auto"/>
                                  </w:divBdr>
                                </w:div>
                                <w:div w:id="1066343976">
                                  <w:marLeft w:val="0"/>
                                  <w:marRight w:val="0"/>
                                  <w:marTop w:val="0"/>
                                  <w:marBottom w:val="0"/>
                                  <w:divBdr>
                                    <w:top w:val="none" w:sz="0" w:space="0" w:color="auto"/>
                                    <w:left w:val="none" w:sz="0" w:space="0" w:color="auto"/>
                                    <w:bottom w:val="none" w:sz="0" w:space="0" w:color="auto"/>
                                    <w:right w:val="none" w:sz="0" w:space="0" w:color="auto"/>
                                  </w:divBdr>
                                </w:div>
                                <w:div w:id="1321687944">
                                  <w:marLeft w:val="0"/>
                                  <w:marRight w:val="0"/>
                                  <w:marTop w:val="0"/>
                                  <w:marBottom w:val="0"/>
                                  <w:divBdr>
                                    <w:top w:val="none" w:sz="0" w:space="0" w:color="auto"/>
                                    <w:left w:val="none" w:sz="0" w:space="0" w:color="auto"/>
                                    <w:bottom w:val="none" w:sz="0" w:space="0" w:color="auto"/>
                                    <w:right w:val="none" w:sz="0" w:space="0" w:color="auto"/>
                                  </w:divBdr>
                                </w:div>
                                <w:div w:id="1845172345">
                                  <w:marLeft w:val="0"/>
                                  <w:marRight w:val="0"/>
                                  <w:marTop w:val="0"/>
                                  <w:marBottom w:val="0"/>
                                  <w:divBdr>
                                    <w:top w:val="none" w:sz="0" w:space="0" w:color="auto"/>
                                    <w:left w:val="none" w:sz="0" w:space="0" w:color="auto"/>
                                    <w:bottom w:val="none" w:sz="0" w:space="0" w:color="auto"/>
                                    <w:right w:val="none" w:sz="0" w:space="0" w:color="auto"/>
                                  </w:divBdr>
                                </w:div>
                                <w:div w:id="1937596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475285">
                      <w:marLeft w:val="0"/>
                      <w:marRight w:val="0"/>
                      <w:marTop w:val="0"/>
                      <w:marBottom w:val="0"/>
                      <w:divBdr>
                        <w:top w:val="none" w:sz="0" w:space="0" w:color="auto"/>
                        <w:left w:val="none" w:sz="0" w:space="0" w:color="auto"/>
                        <w:bottom w:val="none" w:sz="0" w:space="0" w:color="auto"/>
                        <w:right w:val="none" w:sz="0" w:space="0" w:color="auto"/>
                      </w:divBdr>
                      <w:divsChild>
                        <w:div w:id="2146702119">
                          <w:marLeft w:val="0"/>
                          <w:marRight w:val="0"/>
                          <w:marTop w:val="0"/>
                          <w:marBottom w:val="0"/>
                          <w:divBdr>
                            <w:top w:val="none" w:sz="0" w:space="0" w:color="auto"/>
                            <w:left w:val="none" w:sz="0" w:space="0" w:color="auto"/>
                            <w:bottom w:val="none" w:sz="0" w:space="0" w:color="auto"/>
                            <w:right w:val="none" w:sz="0" w:space="0" w:color="auto"/>
                          </w:divBdr>
                          <w:divsChild>
                            <w:div w:id="1543009675">
                              <w:marLeft w:val="0"/>
                              <w:marRight w:val="0"/>
                              <w:marTop w:val="0"/>
                              <w:marBottom w:val="225"/>
                              <w:divBdr>
                                <w:top w:val="none" w:sz="0" w:space="0" w:color="auto"/>
                                <w:left w:val="none" w:sz="0" w:space="0" w:color="auto"/>
                                <w:bottom w:val="none" w:sz="0" w:space="0" w:color="auto"/>
                                <w:right w:val="none" w:sz="0" w:space="0" w:color="auto"/>
                              </w:divBdr>
                              <w:divsChild>
                                <w:div w:id="1026828112">
                                  <w:marLeft w:val="0"/>
                                  <w:marRight w:val="0"/>
                                  <w:marTop w:val="0"/>
                                  <w:marBottom w:val="0"/>
                                  <w:divBdr>
                                    <w:top w:val="none" w:sz="0" w:space="0" w:color="auto"/>
                                    <w:left w:val="none" w:sz="0" w:space="0" w:color="auto"/>
                                    <w:bottom w:val="none" w:sz="0" w:space="0" w:color="auto"/>
                                    <w:right w:val="none" w:sz="0" w:space="0" w:color="auto"/>
                                  </w:divBdr>
                                </w:div>
                                <w:div w:id="1197812388">
                                  <w:marLeft w:val="0"/>
                                  <w:marRight w:val="0"/>
                                  <w:marTop w:val="0"/>
                                  <w:marBottom w:val="0"/>
                                  <w:divBdr>
                                    <w:top w:val="none" w:sz="0" w:space="0" w:color="auto"/>
                                    <w:left w:val="none" w:sz="0" w:space="0" w:color="auto"/>
                                    <w:bottom w:val="none" w:sz="0" w:space="0" w:color="auto"/>
                                    <w:right w:val="none" w:sz="0" w:space="0" w:color="auto"/>
                                  </w:divBdr>
                                </w:div>
                                <w:div w:id="1602564929">
                                  <w:marLeft w:val="0"/>
                                  <w:marRight w:val="0"/>
                                  <w:marTop w:val="0"/>
                                  <w:marBottom w:val="0"/>
                                  <w:divBdr>
                                    <w:top w:val="none" w:sz="0" w:space="0" w:color="auto"/>
                                    <w:left w:val="none" w:sz="0" w:space="0" w:color="auto"/>
                                    <w:bottom w:val="none" w:sz="0" w:space="0" w:color="auto"/>
                                    <w:right w:val="none" w:sz="0" w:space="0" w:color="auto"/>
                                  </w:divBdr>
                                </w:div>
                                <w:div w:id="1670329414">
                                  <w:marLeft w:val="0"/>
                                  <w:marRight w:val="0"/>
                                  <w:marTop w:val="0"/>
                                  <w:marBottom w:val="0"/>
                                  <w:divBdr>
                                    <w:top w:val="none" w:sz="0" w:space="0" w:color="auto"/>
                                    <w:left w:val="none" w:sz="0" w:space="0" w:color="auto"/>
                                    <w:bottom w:val="none" w:sz="0" w:space="0" w:color="auto"/>
                                    <w:right w:val="none" w:sz="0" w:space="0" w:color="auto"/>
                                  </w:divBdr>
                                </w:div>
                                <w:div w:id="1781873941">
                                  <w:marLeft w:val="0"/>
                                  <w:marRight w:val="0"/>
                                  <w:marTop w:val="0"/>
                                  <w:marBottom w:val="0"/>
                                  <w:divBdr>
                                    <w:top w:val="none" w:sz="0" w:space="0" w:color="auto"/>
                                    <w:left w:val="none" w:sz="0" w:space="0" w:color="auto"/>
                                    <w:bottom w:val="none" w:sz="0" w:space="0" w:color="auto"/>
                                    <w:right w:val="none" w:sz="0" w:space="0" w:color="auto"/>
                                  </w:divBdr>
                                </w:div>
                                <w:div w:id="1812750293">
                                  <w:marLeft w:val="0"/>
                                  <w:marRight w:val="0"/>
                                  <w:marTop w:val="0"/>
                                  <w:marBottom w:val="0"/>
                                  <w:divBdr>
                                    <w:top w:val="none" w:sz="0" w:space="0" w:color="auto"/>
                                    <w:left w:val="none" w:sz="0" w:space="0" w:color="auto"/>
                                    <w:bottom w:val="none" w:sz="0" w:space="0" w:color="auto"/>
                                    <w:right w:val="none" w:sz="0" w:space="0" w:color="auto"/>
                                  </w:divBdr>
                                </w:div>
                                <w:div w:id="183448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812505">
                      <w:marLeft w:val="0"/>
                      <w:marRight w:val="0"/>
                      <w:marTop w:val="0"/>
                      <w:marBottom w:val="0"/>
                      <w:divBdr>
                        <w:top w:val="none" w:sz="0" w:space="0" w:color="auto"/>
                        <w:left w:val="none" w:sz="0" w:space="0" w:color="auto"/>
                        <w:bottom w:val="none" w:sz="0" w:space="0" w:color="auto"/>
                        <w:right w:val="none" w:sz="0" w:space="0" w:color="auto"/>
                      </w:divBdr>
                      <w:divsChild>
                        <w:div w:id="1380932714">
                          <w:marLeft w:val="0"/>
                          <w:marRight w:val="0"/>
                          <w:marTop w:val="0"/>
                          <w:marBottom w:val="0"/>
                          <w:divBdr>
                            <w:top w:val="none" w:sz="0" w:space="0" w:color="auto"/>
                            <w:left w:val="none" w:sz="0" w:space="0" w:color="auto"/>
                            <w:bottom w:val="none" w:sz="0" w:space="0" w:color="auto"/>
                            <w:right w:val="none" w:sz="0" w:space="0" w:color="auto"/>
                          </w:divBdr>
                          <w:divsChild>
                            <w:div w:id="2006591456">
                              <w:marLeft w:val="0"/>
                              <w:marRight w:val="0"/>
                              <w:marTop w:val="0"/>
                              <w:marBottom w:val="225"/>
                              <w:divBdr>
                                <w:top w:val="none" w:sz="0" w:space="0" w:color="auto"/>
                                <w:left w:val="none" w:sz="0" w:space="0" w:color="auto"/>
                                <w:bottom w:val="none" w:sz="0" w:space="0" w:color="auto"/>
                                <w:right w:val="none" w:sz="0" w:space="0" w:color="auto"/>
                              </w:divBdr>
                              <w:divsChild>
                                <w:div w:id="866987592">
                                  <w:marLeft w:val="0"/>
                                  <w:marRight w:val="0"/>
                                  <w:marTop w:val="0"/>
                                  <w:marBottom w:val="0"/>
                                  <w:divBdr>
                                    <w:top w:val="none" w:sz="0" w:space="0" w:color="auto"/>
                                    <w:left w:val="none" w:sz="0" w:space="0" w:color="auto"/>
                                    <w:bottom w:val="none" w:sz="0" w:space="0" w:color="auto"/>
                                    <w:right w:val="none" w:sz="0" w:space="0" w:color="auto"/>
                                  </w:divBdr>
                                </w:div>
                                <w:div w:id="1417020374">
                                  <w:marLeft w:val="0"/>
                                  <w:marRight w:val="0"/>
                                  <w:marTop w:val="0"/>
                                  <w:marBottom w:val="0"/>
                                  <w:divBdr>
                                    <w:top w:val="none" w:sz="0" w:space="0" w:color="auto"/>
                                    <w:left w:val="none" w:sz="0" w:space="0" w:color="auto"/>
                                    <w:bottom w:val="none" w:sz="0" w:space="0" w:color="auto"/>
                                    <w:right w:val="none" w:sz="0" w:space="0" w:color="auto"/>
                                  </w:divBdr>
                                </w:div>
                                <w:div w:id="1499728782">
                                  <w:marLeft w:val="0"/>
                                  <w:marRight w:val="0"/>
                                  <w:marTop w:val="0"/>
                                  <w:marBottom w:val="0"/>
                                  <w:divBdr>
                                    <w:top w:val="none" w:sz="0" w:space="0" w:color="auto"/>
                                    <w:left w:val="none" w:sz="0" w:space="0" w:color="auto"/>
                                    <w:bottom w:val="none" w:sz="0" w:space="0" w:color="auto"/>
                                    <w:right w:val="none" w:sz="0" w:space="0" w:color="auto"/>
                                  </w:divBdr>
                                </w:div>
                                <w:div w:id="1567521980">
                                  <w:marLeft w:val="0"/>
                                  <w:marRight w:val="0"/>
                                  <w:marTop w:val="0"/>
                                  <w:marBottom w:val="0"/>
                                  <w:divBdr>
                                    <w:top w:val="none" w:sz="0" w:space="0" w:color="auto"/>
                                    <w:left w:val="none" w:sz="0" w:space="0" w:color="auto"/>
                                    <w:bottom w:val="none" w:sz="0" w:space="0" w:color="auto"/>
                                    <w:right w:val="none" w:sz="0" w:space="0" w:color="auto"/>
                                  </w:divBdr>
                                </w:div>
                                <w:div w:id="1856924297">
                                  <w:marLeft w:val="0"/>
                                  <w:marRight w:val="0"/>
                                  <w:marTop w:val="0"/>
                                  <w:marBottom w:val="0"/>
                                  <w:divBdr>
                                    <w:top w:val="none" w:sz="0" w:space="0" w:color="auto"/>
                                    <w:left w:val="none" w:sz="0" w:space="0" w:color="auto"/>
                                    <w:bottom w:val="none" w:sz="0" w:space="0" w:color="auto"/>
                                    <w:right w:val="none" w:sz="0" w:space="0" w:color="auto"/>
                                  </w:divBdr>
                                </w:div>
                                <w:div w:id="2043239764">
                                  <w:marLeft w:val="0"/>
                                  <w:marRight w:val="0"/>
                                  <w:marTop w:val="0"/>
                                  <w:marBottom w:val="0"/>
                                  <w:divBdr>
                                    <w:top w:val="none" w:sz="0" w:space="0" w:color="auto"/>
                                    <w:left w:val="none" w:sz="0" w:space="0" w:color="auto"/>
                                    <w:bottom w:val="none" w:sz="0" w:space="0" w:color="auto"/>
                                    <w:right w:val="none" w:sz="0" w:space="0" w:color="auto"/>
                                  </w:divBdr>
                                </w:div>
                                <w:div w:id="210614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54824017">
              <w:marLeft w:val="0"/>
              <w:marRight w:val="0"/>
              <w:marTop w:val="0"/>
              <w:marBottom w:val="0"/>
              <w:divBdr>
                <w:top w:val="none" w:sz="0" w:space="0" w:color="auto"/>
                <w:left w:val="none" w:sz="0" w:space="0" w:color="auto"/>
                <w:bottom w:val="none" w:sz="0" w:space="0" w:color="auto"/>
                <w:right w:val="none" w:sz="0" w:space="0" w:color="auto"/>
              </w:divBdr>
              <w:divsChild>
                <w:div w:id="145976616">
                  <w:marLeft w:val="0"/>
                  <w:marRight w:val="0"/>
                  <w:marTop w:val="0"/>
                  <w:marBottom w:val="0"/>
                  <w:divBdr>
                    <w:top w:val="none" w:sz="0" w:space="0" w:color="auto"/>
                    <w:left w:val="none" w:sz="0" w:space="0" w:color="auto"/>
                    <w:bottom w:val="none" w:sz="0" w:space="0" w:color="auto"/>
                    <w:right w:val="none" w:sz="0" w:space="0" w:color="auto"/>
                  </w:divBdr>
                </w:div>
                <w:div w:id="906455700">
                  <w:marLeft w:val="0"/>
                  <w:marRight w:val="0"/>
                  <w:marTop w:val="0"/>
                  <w:marBottom w:val="0"/>
                  <w:divBdr>
                    <w:top w:val="none" w:sz="0" w:space="0" w:color="auto"/>
                    <w:left w:val="none" w:sz="0" w:space="0" w:color="auto"/>
                    <w:bottom w:val="none" w:sz="0" w:space="0" w:color="auto"/>
                    <w:right w:val="none" w:sz="0" w:space="0" w:color="auto"/>
                  </w:divBdr>
                </w:div>
                <w:div w:id="1021248932">
                  <w:marLeft w:val="0"/>
                  <w:marRight w:val="0"/>
                  <w:marTop w:val="0"/>
                  <w:marBottom w:val="150"/>
                  <w:divBdr>
                    <w:top w:val="none" w:sz="0" w:space="0" w:color="auto"/>
                    <w:left w:val="none" w:sz="0" w:space="0" w:color="auto"/>
                    <w:bottom w:val="none" w:sz="0" w:space="0" w:color="auto"/>
                    <w:right w:val="none" w:sz="0" w:space="0" w:color="auto"/>
                  </w:divBdr>
                </w:div>
                <w:div w:id="1646734698">
                  <w:marLeft w:val="0"/>
                  <w:marRight w:val="0"/>
                  <w:marTop w:val="0"/>
                  <w:marBottom w:val="0"/>
                  <w:divBdr>
                    <w:top w:val="none" w:sz="0" w:space="0" w:color="auto"/>
                    <w:left w:val="none" w:sz="0" w:space="0" w:color="auto"/>
                    <w:bottom w:val="none" w:sz="0" w:space="0" w:color="auto"/>
                    <w:right w:val="none" w:sz="0" w:space="0" w:color="auto"/>
                  </w:divBdr>
                </w:div>
              </w:divsChild>
            </w:div>
            <w:div w:id="1491481627">
              <w:marLeft w:val="0"/>
              <w:marRight w:val="0"/>
              <w:marTop w:val="0"/>
              <w:marBottom w:val="0"/>
              <w:divBdr>
                <w:top w:val="none" w:sz="0" w:space="0" w:color="auto"/>
                <w:left w:val="none" w:sz="0" w:space="0" w:color="auto"/>
                <w:bottom w:val="none" w:sz="0" w:space="0" w:color="auto"/>
                <w:right w:val="none" w:sz="0" w:space="0" w:color="auto"/>
              </w:divBdr>
              <w:divsChild>
                <w:div w:id="344940198">
                  <w:marLeft w:val="0"/>
                  <w:marRight w:val="0"/>
                  <w:marTop w:val="0"/>
                  <w:marBottom w:val="0"/>
                  <w:divBdr>
                    <w:top w:val="none" w:sz="0" w:space="0" w:color="auto"/>
                    <w:left w:val="none" w:sz="0" w:space="0" w:color="auto"/>
                    <w:bottom w:val="none" w:sz="0" w:space="0" w:color="auto"/>
                    <w:right w:val="none" w:sz="0" w:space="0" w:color="auto"/>
                  </w:divBdr>
                </w:div>
                <w:div w:id="436413063">
                  <w:marLeft w:val="0"/>
                  <w:marRight w:val="0"/>
                  <w:marTop w:val="0"/>
                  <w:marBottom w:val="150"/>
                  <w:divBdr>
                    <w:top w:val="none" w:sz="0" w:space="0" w:color="auto"/>
                    <w:left w:val="none" w:sz="0" w:space="0" w:color="auto"/>
                    <w:bottom w:val="none" w:sz="0" w:space="0" w:color="auto"/>
                    <w:right w:val="none" w:sz="0" w:space="0" w:color="auto"/>
                  </w:divBdr>
                </w:div>
                <w:div w:id="1855879496">
                  <w:marLeft w:val="0"/>
                  <w:marRight w:val="0"/>
                  <w:marTop w:val="0"/>
                  <w:marBottom w:val="0"/>
                  <w:divBdr>
                    <w:top w:val="none" w:sz="0" w:space="0" w:color="auto"/>
                    <w:left w:val="none" w:sz="0" w:space="0" w:color="auto"/>
                    <w:bottom w:val="none" w:sz="0" w:space="0" w:color="auto"/>
                    <w:right w:val="none" w:sz="0" w:space="0" w:color="auto"/>
                  </w:divBdr>
                </w:div>
                <w:div w:id="2107650535">
                  <w:marLeft w:val="0"/>
                  <w:marRight w:val="0"/>
                  <w:marTop w:val="0"/>
                  <w:marBottom w:val="0"/>
                  <w:divBdr>
                    <w:top w:val="none" w:sz="0" w:space="0" w:color="auto"/>
                    <w:left w:val="none" w:sz="0" w:space="0" w:color="auto"/>
                    <w:bottom w:val="none" w:sz="0" w:space="0" w:color="auto"/>
                    <w:right w:val="none" w:sz="0" w:space="0" w:color="auto"/>
                  </w:divBdr>
                </w:div>
              </w:divsChild>
            </w:div>
            <w:div w:id="1493597157">
              <w:marLeft w:val="0"/>
              <w:marRight w:val="0"/>
              <w:marTop w:val="0"/>
              <w:marBottom w:val="0"/>
              <w:divBdr>
                <w:top w:val="none" w:sz="0" w:space="0" w:color="auto"/>
                <w:left w:val="none" w:sz="0" w:space="0" w:color="auto"/>
                <w:bottom w:val="none" w:sz="0" w:space="0" w:color="auto"/>
                <w:right w:val="none" w:sz="0" w:space="0" w:color="auto"/>
              </w:divBdr>
              <w:divsChild>
                <w:div w:id="388960338">
                  <w:marLeft w:val="0"/>
                  <w:marRight w:val="0"/>
                  <w:marTop w:val="0"/>
                  <w:marBottom w:val="0"/>
                  <w:divBdr>
                    <w:top w:val="none" w:sz="0" w:space="0" w:color="auto"/>
                    <w:left w:val="none" w:sz="0" w:space="0" w:color="auto"/>
                    <w:bottom w:val="none" w:sz="0" w:space="0" w:color="auto"/>
                    <w:right w:val="none" w:sz="0" w:space="0" w:color="auto"/>
                  </w:divBdr>
                </w:div>
                <w:div w:id="893662932">
                  <w:marLeft w:val="0"/>
                  <w:marRight w:val="0"/>
                  <w:marTop w:val="0"/>
                  <w:marBottom w:val="150"/>
                  <w:divBdr>
                    <w:top w:val="none" w:sz="0" w:space="0" w:color="auto"/>
                    <w:left w:val="none" w:sz="0" w:space="0" w:color="auto"/>
                    <w:bottom w:val="none" w:sz="0" w:space="0" w:color="auto"/>
                    <w:right w:val="none" w:sz="0" w:space="0" w:color="auto"/>
                  </w:divBdr>
                </w:div>
                <w:div w:id="1234200349">
                  <w:marLeft w:val="0"/>
                  <w:marRight w:val="0"/>
                  <w:marTop w:val="0"/>
                  <w:marBottom w:val="0"/>
                  <w:divBdr>
                    <w:top w:val="none" w:sz="0" w:space="0" w:color="auto"/>
                    <w:left w:val="none" w:sz="0" w:space="0" w:color="auto"/>
                    <w:bottom w:val="none" w:sz="0" w:space="0" w:color="auto"/>
                    <w:right w:val="none" w:sz="0" w:space="0" w:color="auto"/>
                  </w:divBdr>
                </w:div>
                <w:div w:id="1363096725">
                  <w:marLeft w:val="0"/>
                  <w:marRight w:val="0"/>
                  <w:marTop w:val="0"/>
                  <w:marBottom w:val="0"/>
                  <w:divBdr>
                    <w:top w:val="none" w:sz="0" w:space="0" w:color="auto"/>
                    <w:left w:val="none" w:sz="0" w:space="0" w:color="auto"/>
                    <w:bottom w:val="none" w:sz="0" w:space="0" w:color="auto"/>
                    <w:right w:val="none" w:sz="0" w:space="0" w:color="auto"/>
                  </w:divBdr>
                </w:div>
              </w:divsChild>
            </w:div>
            <w:div w:id="1711951952">
              <w:marLeft w:val="0"/>
              <w:marRight w:val="0"/>
              <w:marTop w:val="0"/>
              <w:marBottom w:val="0"/>
              <w:divBdr>
                <w:top w:val="none" w:sz="0" w:space="0" w:color="auto"/>
                <w:left w:val="none" w:sz="0" w:space="0" w:color="auto"/>
                <w:bottom w:val="none" w:sz="0" w:space="0" w:color="auto"/>
                <w:right w:val="none" w:sz="0" w:space="0" w:color="auto"/>
              </w:divBdr>
              <w:divsChild>
                <w:div w:id="367222406">
                  <w:marLeft w:val="0"/>
                  <w:marRight w:val="0"/>
                  <w:marTop w:val="0"/>
                  <w:marBottom w:val="0"/>
                  <w:divBdr>
                    <w:top w:val="none" w:sz="0" w:space="0" w:color="auto"/>
                    <w:left w:val="none" w:sz="0" w:space="0" w:color="auto"/>
                    <w:bottom w:val="none" w:sz="0" w:space="0" w:color="auto"/>
                    <w:right w:val="none" w:sz="0" w:space="0" w:color="auto"/>
                  </w:divBdr>
                </w:div>
                <w:div w:id="507865182">
                  <w:marLeft w:val="0"/>
                  <w:marRight w:val="0"/>
                  <w:marTop w:val="0"/>
                  <w:marBottom w:val="150"/>
                  <w:divBdr>
                    <w:top w:val="none" w:sz="0" w:space="0" w:color="auto"/>
                    <w:left w:val="none" w:sz="0" w:space="0" w:color="auto"/>
                    <w:bottom w:val="none" w:sz="0" w:space="0" w:color="auto"/>
                    <w:right w:val="none" w:sz="0" w:space="0" w:color="auto"/>
                  </w:divBdr>
                </w:div>
                <w:div w:id="939609528">
                  <w:marLeft w:val="0"/>
                  <w:marRight w:val="0"/>
                  <w:marTop w:val="0"/>
                  <w:marBottom w:val="0"/>
                  <w:divBdr>
                    <w:top w:val="none" w:sz="0" w:space="0" w:color="auto"/>
                    <w:left w:val="none" w:sz="0" w:space="0" w:color="auto"/>
                    <w:bottom w:val="none" w:sz="0" w:space="0" w:color="auto"/>
                    <w:right w:val="none" w:sz="0" w:space="0" w:color="auto"/>
                  </w:divBdr>
                </w:div>
                <w:div w:id="1085881042">
                  <w:marLeft w:val="0"/>
                  <w:marRight w:val="0"/>
                  <w:marTop w:val="0"/>
                  <w:marBottom w:val="0"/>
                  <w:divBdr>
                    <w:top w:val="none" w:sz="0" w:space="0" w:color="auto"/>
                    <w:left w:val="none" w:sz="0" w:space="0" w:color="auto"/>
                    <w:bottom w:val="none" w:sz="0" w:space="0" w:color="auto"/>
                    <w:right w:val="none" w:sz="0" w:space="0" w:color="auto"/>
                  </w:divBdr>
                </w:div>
              </w:divsChild>
            </w:div>
            <w:div w:id="1846355465">
              <w:marLeft w:val="0"/>
              <w:marRight w:val="0"/>
              <w:marTop w:val="0"/>
              <w:marBottom w:val="0"/>
              <w:divBdr>
                <w:top w:val="none" w:sz="0" w:space="0" w:color="auto"/>
                <w:left w:val="none" w:sz="0" w:space="0" w:color="auto"/>
                <w:bottom w:val="none" w:sz="0" w:space="0" w:color="auto"/>
                <w:right w:val="none" w:sz="0" w:space="0" w:color="auto"/>
              </w:divBdr>
              <w:divsChild>
                <w:div w:id="810367593">
                  <w:marLeft w:val="0"/>
                  <w:marRight w:val="0"/>
                  <w:marTop w:val="0"/>
                  <w:marBottom w:val="0"/>
                  <w:divBdr>
                    <w:top w:val="none" w:sz="0" w:space="0" w:color="auto"/>
                    <w:left w:val="none" w:sz="0" w:space="0" w:color="auto"/>
                    <w:bottom w:val="none" w:sz="0" w:space="0" w:color="auto"/>
                    <w:right w:val="none" w:sz="0" w:space="0" w:color="auto"/>
                  </w:divBdr>
                </w:div>
                <w:div w:id="1037587430">
                  <w:marLeft w:val="0"/>
                  <w:marRight w:val="0"/>
                  <w:marTop w:val="0"/>
                  <w:marBottom w:val="0"/>
                  <w:divBdr>
                    <w:top w:val="none" w:sz="0" w:space="0" w:color="auto"/>
                    <w:left w:val="none" w:sz="0" w:space="0" w:color="auto"/>
                    <w:bottom w:val="none" w:sz="0" w:space="0" w:color="auto"/>
                    <w:right w:val="none" w:sz="0" w:space="0" w:color="auto"/>
                  </w:divBdr>
                </w:div>
                <w:div w:id="1106078445">
                  <w:marLeft w:val="0"/>
                  <w:marRight w:val="0"/>
                  <w:marTop w:val="0"/>
                  <w:marBottom w:val="150"/>
                  <w:divBdr>
                    <w:top w:val="none" w:sz="0" w:space="0" w:color="auto"/>
                    <w:left w:val="none" w:sz="0" w:space="0" w:color="auto"/>
                    <w:bottom w:val="none" w:sz="0" w:space="0" w:color="auto"/>
                    <w:right w:val="none" w:sz="0" w:space="0" w:color="auto"/>
                  </w:divBdr>
                </w:div>
                <w:div w:id="1787499349">
                  <w:marLeft w:val="0"/>
                  <w:marRight w:val="0"/>
                  <w:marTop w:val="0"/>
                  <w:marBottom w:val="0"/>
                  <w:divBdr>
                    <w:top w:val="none" w:sz="0" w:space="0" w:color="auto"/>
                    <w:left w:val="none" w:sz="0" w:space="0" w:color="auto"/>
                    <w:bottom w:val="none" w:sz="0" w:space="0" w:color="auto"/>
                    <w:right w:val="none" w:sz="0" w:space="0" w:color="auto"/>
                  </w:divBdr>
                </w:div>
              </w:divsChild>
            </w:div>
            <w:div w:id="1866476536">
              <w:marLeft w:val="0"/>
              <w:marRight w:val="0"/>
              <w:marTop w:val="0"/>
              <w:marBottom w:val="0"/>
              <w:divBdr>
                <w:top w:val="none" w:sz="0" w:space="0" w:color="auto"/>
                <w:left w:val="none" w:sz="0" w:space="0" w:color="auto"/>
                <w:bottom w:val="none" w:sz="0" w:space="0" w:color="auto"/>
                <w:right w:val="none" w:sz="0" w:space="0" w:color="auto"/>
              </w:divBdr>
              <w:divsChild>
                <w:div w:id="322707210">
                  <w:marLeft w:val="0"/>
                  <w:marRight w:val="0"/>
                  <w:marTop w:val="0"/>
                  <w:marBottom w:val="0"/>
                  <w:divBdr>
                    <w:top w:val="none" w:sz="0" w:space="0" w:color="auto"/>
                    <w:left w:val="none" w:sz="0" w:space="0" w:color="auto"/>
                    <w:bottom w:val="none" w:sz="0" w:space="0" w:color="auto"/>
                    <w:right w:val="none" w:sz="0" w:space="0" w:color="auto"/>
                  </w:divBdr>
                </w:div>
                <w:div w:id="538473273">
                  <w:marLeft w:val="0"/>
                  <w:marRight w:val="0"/>
                  <w:marTop w:val="0"/>
                  <w:marBottom w:val="150"/>
                  <w:divBdr>
                    <w:top w:val="none" w:sz="0" w:space="0" w:color="auto"/>
                    <w:left w:val="none" w:sz="0" w:space="0" w:color="auto"/>
                    <w:bottom w:val="none" w:sz="0" w:space="0" w:color="auto"/>
                    <w:right w:val="none" w:sz="0" w:space="0" w:color="auto"/>
                  </w:divBdr>
                </w:div>
                <w:div w:id="554437296">
                  <w:marLeft w:val="0"/>
                  <w:marRight w:val="0"/>
                  <w:marTop w:val="0"/>
                  <w:marBottom w:val="0"/>
                  <w:divBdr>
                    <w:top w:val="none" w:sz="0" w:space="0" w:color="auto"/>
                    <w:left w:val="none" w:sz="0" w:space="0" w:color="auto"/>
                    <w:bottom w:val="none" w:sz="0" w:space="0" w:color="auto"/>
                    <w:right w:val="none" w:sz="0" w:space="0" w:color="auto"/>
                  </w:divBdr>
                </w:div>
                <w:div w:id="12511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397195">
      <w:bodyDiv w:val="1"/>
      <w:marLeft w:val="0"/>
      <w:marRight w:val="0"/>
      <w:marTop w:val="0"/>
      <w:marBottom w:val="0"/>
      <w:divBdr>
        <w:top w:val="none" w:sz="0" w:space="0" w:color="auto"/>
        <w:left w:val="none" w:sz="0" w:space="0" w:color="auto"/>
        <w:bottom w:val="none" w:sz="0" w:space="0" w:color="auto"/>
        <w:right w:val="none" w:sz="0" w:space="0" w:color="auto"/>
      </w:divBdr>
    </w:div>
    <w:div w:id="1922370604">
      <w:bodyDiv w:val="1"/>
      <w:marLeft w:val="0"/>
      <w:marRight w:val="0"/>
      <w:marTop w:val="0"/>
      <w:marBottom w:val="0"/>
      <w:divBdr>
        <w:top w:val="none" w:sz="0" w:space="0" w:color="auto"/>
        <w:left w:val="none" w:sz="0" w:space="0" w:color="auto"/>
        <w:bottom w:val="none" w:sz="0" w:space="0" w:color="auto"/>
        <w:right w:val="none" w:sz="0" w:space="0" w:color="auto"/>
      </w:divBdr>
    </w:div>
    <w:div w:id="2017609698">
      <w:bodyDiv w:val="1"/>
      <w:marLeft w:val="0"/>
      <w:marRight w:val="0"/>
      <w:marTop w:val="0"/>
      <w:marBottom w:val="0"/>
      <w:divBdr>
        <w:top w:val="none" w:sz="0" w:space="0" w:color="auto"/>
        <w:left w:val="none" w:sz="0" w:space="0" w:color="auto"/>
        <w:bottom w:val="none" w:sz="0" w:space="0" w:color="auto"/>
        <w:right w:val="none" w:sz="0" w:space="0" w:color="auto"/>
      </w:divBdr>
    </w:div>
    <w:div w:id="2037121590">
      <w:bodyDiv w:val="1"/>
      <w:marLeft w:val="0"/>
      <w:marRight w:val="0"/>
      <w:marTop w:val="0"/>
      <w:marBottom w:val="0"/>
      <w:divBdr>
        <w:top w:val="none" w:sz="0" w:space="0" w:color="auto"/>
        <w:left w:val="none" w:sz="0" w:space="0" w:color="auto"/>
        <w:bottom w:val="none" w:sz="0" w:space="0" w:color="auto"/>
        <w:right w:val="none" w:sz="0" w:space="0" w:color="auto"/>
      </w:divBdr>
    </w:div>
    <w:div w:id="2071465471">
      <w:bodyDiv w:val="1"/>
      <w:marLeft w:val="0"/>
      <w:marRight w:val="0"/>
      <w:marTop w:val="0"/>
      <w:marBottom w:val="0"/>
      <w:divBdr>
        <w:top w:val="none" w:sz="0" w:space="0" w:color="auto"/>
        <w:left w:val="none" w:sz="0" w:space="0" w:color="auto"/>
        <w:bottom w:val="none" w:sz="0" w:space="0" w:color="auto"/>
        <w:right w:val="none" w:sz="0" w:space="0" w:color="auto"/>
      </w:divBdr>
    </w:div>
    <w:div w:id="2087607226">
      <w:bodyDiv w:val="1"/>
      <w:marLeft w:val="0"/>
      <w:marRight w:val="0"/>
      <w:marTop w:val="0"/>
      <w:marBottom w:val="0"/>
      <w:divBdr>
        <w:top w:val="none" w:sz="0" w:space="0" w:color="auto"/>
        <w:left w:val="none" w:sz="0" w:space="0" w:color="auto"/>
        <w:bottom w:val="none" w:sz="0" w:space="0" w:color="auto"/>
        <w:right w:val="none" w:sz="0" w:space="0" w:color="auto"/>
      </w:divBdr>
    </w:div>
    <w:div w:id="2141876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65279;<?xml version="1.0" encoding="utf-8"?><Relationships xmlns="http://schemas.openxmlformats.org/package/2006/relationships"><Relationship Type="http://schemas.openxmlformats.org/officeDocument/2006/relationships/image" Target="media/image12.png" Id="rId26" /><Relationship Type="http://schemas.openxmlformats.org/officeDocument/2006/relationships/image" Target="media/image7.jpeg" Id="rId21" /><Relationship Type="http://schemas.openxmlformats.org/officeDocument/2006/relationships/image" Target="media/image28.png" Id="rId42" /><Relationship Type="http://schemas.openxmlformats.org/officeDocument/2006/relationships/image" Target="media/image33.png" Id="rId47" /><Relationship Type="http://schemas.openxmlformats.org/officeDocument/2006/relationships/hyperlink" Target="https://www.sparkfun.com/datasheets/Sensors/Temperature/DHT22.pdf" TargetMode="External" Id="rId63" /><Relationship Type="http://schemas.openxmlformats.org/officeDocument/2006/relationships/hyperlink" Target="https://www.espressif.com/sites/default/files/documentation/esp32_datasheet_en.pdf" TargetMode="External" Id="rId68" /><Relationship Type="http://schemas.openxmlformats.org/officeDocument/2006/relationships/customXml" Target="../customXml/item2.xml" Id="rId2" /><Relationship Type="http://schemas.openxmlformats.org/officeDocument/2006/relationships/hyperlink" Target="&#212;_nhi&#7877;m" TargetMode="External" Id="rId16" /><Relationship Type="http://schemas.openxmlformats.org/officeDocument/2006/relationships/image" Target="media/image15.jpeg" Id="rId29" /><Relationship Type="http://schemas.openxmlformats.org/officeDocument/2006/relationships/endnotes" Target="endnotes.xml" Id="rId11" /><Relationship Type="http://schemas.openxmlformats.org/officeDocument/2006/relationships/image" Target="media/image10.jpeg" Id="rId24" /><Relationship Type="http://schemas.openxmlformats.org/officeDocument/2006/relationships/image" Target="media/image18.jpeg" Id="rId32" /><Relationship Type="http://schemas.openxmlformats.org/officeDocument/2006/relationships/image" Target="media/image23.png" Id="rId37" /><Relationship Type="http://schemas.openxmlformats.org/officeDocument/2006/relationships/image" Target="media/image26.png" Id="rId40" /><Relationship Type="http://schemas.openxmlformats.org/officeDocument/2006/relationships/image" Target="media/image31.png" Id="rId45" /><Relationship Type="http://schemas.openxmlformats.org/officeDocument/2006/relationships/image" Target="media/image39.png" Id="rId53" /><Relationship Type="http://schemas.openxmlformats.org/officeDocument/2006/relationships/hyperlink" Target="https://daihocpccc.bocongan.gov.vn/2021/03/03/thuc-trang-va-giai-phap-han-che-nguy-co-chay-no-trong-cac-nha-chung-cu-cao-tang/" TargetMode="External" Id="rId58" /><Relationship Type="http://schemas.openxmlformats.org/officeDocument/2006/relationships/hyperlink" Target="https://cdn.sparkfun.com/assets/learn_tutorials/1/4/3/CCS811_Datasheet-DS000459.pdf" TargetMode="External" Id="rId66" /><Relationship Type="http://schemas.openxmlformats.org/officeDocument/2006/relationships/customXml" Target="../customXml/item5.xml" Id="rId5" /><Relationship Type="http://schemas.openxmlformats.org/officeDocument/2006/relationships/hyperlink" Target="https://prod-edam.honeywell.com/content/dam/honeywell-edam/sps/siot/en-us/products/sensors/particulate-matter-sensors-hpm-series/documents/sps-siot-particulate-hpm-series-datasheet-32322550-ciid-165855.pdf" TargetMode="External" Id="rId61" /><Relationship Type="http://schemas.openxmlformats.org/officeDocument/2006/relationships/image" Target="media/image5.jpg" Id="rId19" /><Relationship Type="http://schemas.openxmlformats.org/officeDocument/2006/relationships/hyperlink" Target="https://husteduvn-my.sharepoint.com/personal/sang_pv203558_sis_hust_edu_vn/Documents/Desktop/Onedrive/K&#7929;%20thu&#7853;t%20VXL/&#272;o%20L&#432;&#7901;ng%20ch&#7845;t%20l&#432;&#7907;ng%20kh&#244;ng%20kh&#237;%20v&#224;%20c&#7843;nh%20b&#225;o%20ch&#225;y.docx" TargetMode="External" Id="rId14" /><Relationship Type="http://schemas.openxmlformats.org/officeDocument/2006/relationships/image" Target="media/image8.jpeg" Id="rId22" /><Relationship Type="http://schemas.openxmlformats.org/officeDocument/2006/relationships/image" Target="media/image13.jpeg" Id="rId27" /><Relationship Type="http://schemas.openxmlformats.org/officeDocument/2006/relationships/image" Target="media/image16.png" Id="rId30" /><Relationship Type="http://schemas.openxmlformats.org/officeDocument/2006/relationships/image" Target="media/image21.png" Id="rId35" /><Relationship Type="http://schemas.openxmlformats.org/officeDocument/2006/relationships/image" Target="media/image29.png" Id="rId43" /><Relationship Type="http://schemas.openxmlformats.org/officeDocument/2006/relationships/image" Target="media/image34.png" Id="rId48" /><Relationship Type="http://schemas.openxmlformats.org/officeDocument/2006/relationships/image" Target="media/image42.png" Id="rId56" /><Relationship Type="http://schemas.openxmlformats.org/officeDocument/2006/relationships/hyperlink" Target="https://www.sparkfun.com/datasheets/Sensors/SHT1x_datasheet.pdf" TargetMode="External" Id="rId64" /><Relationship Type="http://schemas.openxmlformats.org/officeDocument/2006/relationships/hyperlink" Target="https://ieeexplore.ieee.org/document/6846030" TargetMode="External" Id="rId69" /><Relationship Type="http://schemas.openxmlformats.org/officeDocument/2006/relationships/settings" Target="settings.xml" Id="rId8" /><Relationship Type="http://schemas.openxmlformats.org/officeDocument/2006/relationships/image" Target="media/image37.png" Id="rId51" /><Relationship Type="http://schemas.openxmlformats.org/officeDocument/2006/relationships/fontTable" Target="fontTable.xml" Id="rId72" /><Relationship Type="http://schemas.openxmlformats.org/officeDocument/2006/relationships/customXml" Target="../customXml/item3.xml" Id="rId3" /><Relationship Type="http://schemas.openxmlformats.org/officeDocument/2006/relationships/image" Target="media/image1.jpeg" Id="rId12" /><Relationship Type="http://schemas.openxmlformats.org/officeDocument/2006/relationships/image" Target="media/image3.png" Id="rId17" /><Relationship Type="http://schemas.openxmlformats.org/officeDocument/2006/relationships/image" Target="media/image11.jpeg" Id="rId25" /><Relationship Type="http://schemas.openxmlformats.org/officeDocument/2006/relationships/image" Target="media/image19.jpeg" Id="rId33" /><Relationship Type="http://schemas.openxmlformats.org/officeDocument/2006/relationships/image" Target="media/image24.png" Id="rId38" /><Relationship Type="http://schemas.openxmlformats.org/officeDocument/2006/relationships/image" Target="media/image32.png" Id="rId46" /><Relationship Type="http://schemas.openxmlformats.org/officeDocument/2006/relationships/hyperlink" Target="https://download.kamami.pl/p564008-PMS7003%20series%20data%20manua_English_V2.5.pdf" TargetMode="External" Id="rId59" /><Relationship Type="http://schemas.openxmlformats.org/officeDocument/2006/relationships/hyperlink" Target="https://www.futurlec.com/Datasheet/Sensor/MH-Z14.pdf" TargetMode="External" Id="rId67" /><Relationship Type="http://schemas.openxmlformats.org/officeDocument/2006/relationships/image" Target="media/image6.png" Id="rId20" /><Relationship Type="http://schemas.openxmlformats.org/officeDocument/2006/relationships/image" Target="media/image27.png" Id="rId41" /><Relationship Type="http://schemas.openxmlformats.org/officeDocument/2006/relationships/image" Target="media/image40.png" Id="rId54" /><Relationship Type="http://schemas.openxmlformats.org/officeDocument/2006/relationships/hyperlink" Target="https://www.easybom.com/p/bme280-bosch-sensortec-3668760?gclid=Cj0KCQjwho-lBhC_ARIsAMpgMoc0Cx8WsgH1XYoEE5De-xqeDRqZ59s9wjw0dnYr3vh_Xu2VeAESsMsaAoTBEALw_wcB" TargetMode="External" Id="rId62" /><Relationship Type="http://schemas.openxmlformats.org/officeDocument/2006/relationships/hyperlink" Target="https://github.com/sang8022002/KTVXL" TargetMode="External" Id="rId70" /><Relationship Type="http://schemas.openxmlformats.org/officeDocument/2006/relationships/customXml" Target="../customXml/item1.xml" Id="rId1" /><Relationship Type="http://schemas.openxmlformats.org/officeDocument/2006/relationships/numbering" Target="numbering.xml" Id="rId6" /><Relationship Type="http://schemas.openxmlformats.org/officeDocument/2006/relationships/hyperlink" Target="https://husteduvn-my.sharepoint.com/personal/sang_pv203558_sis_hust_edu_vn/Documents/Desktop/Onedrive/K&#7929;%20thu&#7853;t%20VXL/&#272;o%20L&#432;&#7901;ng%20ch&#7845;t%20l&#432;&#7907;ng%20kh&#244;ng%20kh&#237;%20v&#224;%20c&#7843;nh%20b&#225;o%20ch&#225;y.docx" TargetMode="External" Id="rId15" /><Relationship Type="http://schemas.openxmlformats.org/officeDocument/2006/relationships/image" Target="media/image9.png" Id="rId23" /><Relationship Type="http://schemas.openxmlformats.org/officeDocument/2006/relationships/image" Target="media/image14.png" Id="rId28" /><Relationship Type="http://schemas.openxmlformats.org/officeDocument/2006/relationships/image" Target="media/image22.png" Id="rId36" /><Relationship Type="http://schemas.openxmlformats.org/officeDocument/2006/relationships/image" Target="media/image35.png" Id="rId49" /><Relationship Type="http://schemas.openxmlformats.org/officeDocument/2006/relationships/image" Target="media/image43.png" Id="rId57" /><Relationship Type="http://schemas.openxmlformats.org/officeDocument/2006/relationships/footnotes" Target="footnotes.xml" Id="rId10" /><Relationship Type="http://schemas.openxmlformats.org/officeDocument/2006/relationships/image" Target="media/image17.jpeg" Id="rId31" /><Relationship Type="http://schemas.openxmlformats.org/officeDocument/2006/relationships/image" Target="media/image30.png" Id="rId44" /><Relationship Type="http://schemas.openxmlformats.org/officeDocument/2006/relationships/image" Target="media/image38.jpeg" Id="rId52" /><Relationship Type="http://schemas.openxmlformats.org/officeDocument/2006/relationships/hyperlink" Target="https://global.sharp/products/device/lineup/data/pdf/datasheet/gp2y1010au_e.pdf" TargetMode="External" Id="rId60" /><Relationship Type="http://schemas.openxmlformats.org/officeDocument/2006/relationships/hyperlink" Target="https://www.winsen-sensor.com/d/files/PDF/Infrared%20Gas%20Sensor/NDIR%20CO2%20SENSOR/MH-Z19%20CO2%20Ver1.0.pdf" TargetMode="External" Id="rId65" /><Relationship Type="http://schemas.openxmlformats.org/officeDocument/2006/relationships/theme" Target="theme/theme1.xml" Id="rId73" /><Relationship Type="http://schemas.openxmlformats.org/officeDocument/2006/relationships/customXml" Target="../customXml/item4.xml" Id="rId4" /><Relationship Type="http://schemas.openxmlformats.org/officeDocument/2006/relationships/webSettings" Target="webSettings.xml" Id="rId9" /><Relationship Type="http://schemas.openxmlformats.org/officeDocument/2006/relationships/image" Target="media/image2.png" Id="rId13" /><Relationship Type="http://schemas.openxmlformats.org/officeDocument/2006/relationships/image" Target="media/image4.jpg" Id="rId18" /><Relationship Type="http://schemas.openxmlformats.org/officeDocument/2006/relationships/image" Target="media/image25.png" Id="rId39" /><Relationship Type="http://schemas.openxmlformats.org/officeDocument/2006/relationships/image" Target="media/image20.png" Id="rId34" /><Relationship Type="http://schemas.openxmlformats.org/officeDocument/2006/relationships/image" Target="media/image36.png" Id="rId50" /><Relationship Type="http://schemas.openxmlformats.org/officeDocument/2006/relationships/image" Target="media/image41.png" Id="rId55" /><Relationship Type="http://schemas.openxmlformats.org/officeDocument/2006/relationships/styles" Target="styles.xml" Id="rId7" /><Relationship Type="http://schemas.openxmlformats.org/officeDocument/2006/relationships/footer" Target="footer1.xml" Id="rId71" /><Relationship Type="http://schemas.openxmlformats.org/officeDocument/2006/relationships/glossaryDocument" Target="glossary/document.xml" Id="Ra135295080984264"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7c49a72a-6b3d-4504-a265-66ded23bca64}"/>
      </w:docPartPr>
      <w:docPartBody>
        <w:p w14:paraId="3D9AC5FE">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1Th</b:Tag>
    <b:SourceType>Book</b:SourceType>
    <b:Guid>{0B5FB601-72C6-43AC-AD48-39A3611605B9}</b:Guid>
    <b:Author>
      <b:Author>
        <b:Corporate>Theo Cục Cảnh sát PCCC&amp;CNCH “Thực trạng và giải pháp hạn chế nguy cơ cháy nổ trong các nhà, chung cư cao tầng” – 2021</b:Corporate>
      </b:Author>
    </b:Author>
    <b:RefOrder>1</b:RefOrder>
  </b:Source>
  <b:Source>
    <b:Tag>2Zh</b:Tag>
    <b:SourceType>Book</b:SourceType>
    <b:Guid>{12FD51EA-79A6-444B-AC59-A31366A013D6}</b:Guid>
    <b:Author>
      <b:Author>
        <b:Corporate>Zhou Yong- “PMS7003 series data manual” - 2016</b:Corporate>
      </b:Author>
    </b:Author>
    <b:RefOrder>2</b:RefOrder>
  </b:Source>
  <b:Source>
    <b:Tag>3Sh</b:Tag>
    <b:SourceType>Book</b:SourceType>
    <b:Guid>{BB9C05D7-FB90-455A-ACF2-8CDF2B238CC1}</b:Guid>
    <b:Author>
      <b:Author>
        <b:Corporate>Sharp – “GP2Y1010AU0F Sharp”</b:Corporate>
      </b:Author>
    </b:Author>
    <b:RefOrder>3</b:RefOrder>
  </b:Source>
  <b:Source>
    <b:Tag>4Ho</b:Tag>
    <b:SourceType>Book</b:SourceType>
    <b:Guid>{816D948E-D93D-4FC9-83B4-C0803B5322D3}</b:Guid>
    <b:Author>
      <b:Author>
        <b:Corporate>Honeywell International Inc “Honeywell HPM” - 2021</b:Corporate>
      </b:Author>
    </b:Author>
    <b:RefOrder>4</b:RefOrder>
  </b:Source>
  <b:Source>
    <b:Tag>5BM</b:Tag>
    <b:SourceType>Book</b:SourceType>
    <b:Guid>{1A0D92BF-8155-4C94-B28B-35C7CE694172}</b:Guid>
    <b:Author>
      <b:Author>
        <b:Corporate>BME280 Easybom - “BME 280 datasheet” -  2023</b:Corporate>
      </b:Author>
    </b:Author>
    <b:RefOrder>5</b:RefOrder>
  </b:Source>
  <b:Source>
    <b:Tag>6Ao</b:Tag>
    <b:SourceType>Book</b:SourceType>
    <b:Guid>{E4078681-AFA5-463B-9919-A05B2CA5BA42}</b:Guid>
    <b:Author>
      <b:Author>
        <b:Corporate>Aosong Electronics Co.,Ltd “DHT22”</b:Corporate>
      </b:Author>
    </b:Author>
    <b:RefOrder>6</b:RefOrder>
  </b:Source>
  <b:Source>
    <b:Tag>7SE</b:Tag>
    <b:SourceType>Book</b:SourceType>
    <b:Guid>{DA9FC60D-2751-49FD-B771-BDA54ACAD17C}</b:Guid>
    <b:Author>
      <b:Author>
        <b:Corporate>SENSIRION “CJMCU-SHT10” - 2008</b:Corporate>
      </b:Author>
    </b:Author>
    <b:RefOrder>7</b:RefOrder>
  </b:Source>
  <b:Source>
    <b:Tag>8Zh</b:Tag>
    <b:SourceType>Book</b:SourceType>
    <b:Guid>{3FA2688C-CAD9-4B86-8ADD-8DA746287B01}</b:Guid>
    <b:Author>
      <b:Author>
        <b:Corporate>Zhengzhou Winsen Electronics Technology Co., Ltd “MH-Z19”</b:Corporate>
      </b:Author>
    </b:Author>
    <b:RefOrder>8</b:RefOrder>
  </b:Source>
  <b:Source>
    <b:Tag>9am</b:Tag>
    <b:SourceType>Book</b:SourceType>
    <b:Guid>{9CD40705-CA77-48E6-B2D4-43FA193ABB6F}</b:Guid>
    <b:Author>
      <b:Author>
        <b:Corporate>ams  CCS811- 2016-Dec-23</b:Corporate>
      </b:Author>
    </b:Author>
    <b:RefOrder>9</b:RefOrder>
  </b:Source>
  <b:Source>
    <b:Tag>10M</b:Tag>
    <b:SourceType>Book</b:SourceType>
    <b:Guid>{401C0311-A3E2-40F2-8F48-012493E40302}</b:Guid>
    <b:Author>
      <b:Author>
        <b:Corporate>MH-Z14A Futurlec - “MH-Z14 CO2 module” - 2023</b:Corporate>
      </b:Author>
    </b:Author>
    <b:RefOrder>10</b:RefOrder>
  </b:Source>
  <b:Source>
    <b:Tag>11E</b:Tag>
    <b:SourceType>Book</b:SourceType>
    <b:Guid>{3393E21F-1FBE-45C6-81F7-D4B87B204F09}</b:Guid>
    <b:Author>
      <b:Author>
        <b:Corporate>Espressif - “ESP32 Series” - 2023</b:Corporate>
      </b:Author>
    </b:Author>
    <b:RefOrder>11</b:RefOrder>
  </b:Source>
  <b:Source>
    <b:Tag>12Q</b:Tag>
    <b:SourceType>Book</b:SourceType>
    <b:Guid>{4A8172F9-92D9-4373-80E4-595F62080361}</b:Guid>
    <b:Author>
      <b:Author>
        <b:Corporate>Qian Ding, Zhenghong Peng, Tianzhen Liu * and Qiaohui Tong, https://ieeexplore.ieee.org/document/6846030 ,14 October 2014</b:Corporate>
      </b:Author>
    </b:Author>
    <b:RefOrder>12</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iQ7wQ5G5stzlRgRoCq78K+9OJsmg==">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</go:docsCustomData>
</go:gDocsCustomXmlDataStorag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BBA790DC4AE9ED4282EAA1C07D4FEC11" ma:contentTypeVersion="5" ma:contentTypeDescription="Create a new document." ma:contentTypeScope="" ma:versionID="bad9ca02eccfb34e19a3eea1eef39b89">
  <xsd:schema xmlns:xsd="http://www.w3.org/2001/XMLSchema" xmlns:xs="http://www.w3.org/2001/XMLSchema" xmlns:p="http://schemas.microsoft.com/office/2006/metadata/properties" xmlns:ns3="9af44b82-f3bc-469a-b6d9-572fe5d9ea8e" xmlns:ns4="867448ba-e942-48d0-9e6d-d8a9c98ab79f" targetNamespace="http://schemas.microsoft.com/office/2006/metadata/properties" ma:root="true" ma:fieldsID="10f1578bb7fb14efe96fb1a307b68029" ns3:_="" ns4:_="">
    <xsd:import namespace="9af44b82-f3bc-469a-b6d9-572fe5d9ea8e"/>
    <xsd:import namespace="867448ba-e942-48d0-9e6d-d8a9c98ab79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f44b82-f3bc-469a-b6d9-572fe5d9ea8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67448ba-e942-48d0-9e6d-d8a9c98ab79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779117C-9468-4F5B-A9BA-4B2CE84A613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FDBF1A3C-4489-45A2-B15F-FB0CE49DD352}">
  <ds:schemaRefs>
    <ds:schemaRef ds:uri="http://schemas.microsoft.com/sharepoint/v3/contenttype/forms"/>
  </ds:schemaRefs>
</ds:datastoreItem>
</file>

<file path=customXml/itemProps4.xml><?xml version="1.0" encoding="utf-8"?>
<ds:datastoreItem xmlns:ds="http://schemas.openxmlformats.org/officeDocument/2006/customXml" ds:itemID="{3A30D091-0F55-4592-8B7C-B90C772F3C36}">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8A3523ED-0C9B-4DB1-841B-DFE4885DA6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f44b82-f3bc-469a-b6d9-572fe5d9ea8e"/>
    <ds:schemaRef ds:uri="867448ba-e942-48d0-9e6d-d8a9c98ab7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Long Nguyễn Đức</dc:creator>
  <keywords/>
  <lastModifiedBy>Guest User</lastModifiedBy>
  <revision>907</revision>
  <lastPrinted>2023-07-22T16:11:00.0000000Z</lastPrinted>
  <dcterms:created xsi:type="dcterms:W3CDTF">2023-06-14T13:10:00.0000000Z</dcterms:created>
  <dcterms:modified xsi:type="dcterms:W3CDTF">2023-08-07T11:31:16.2366158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9872a7-1569-3b6f-a16a-fb347139b2e9</vt:lpwstr>
  </property>
  <property fmtid="{D5CDD505-2E9C-101B-9397-08002B2CF9AE}" pid="24" name="Mendeley Citation Style_1">
    <vt:lpwstr>http://www.zotero.org/styles/ieee</vt:lpwstr>
  </property>
  <property fmtid="{D5CDD505-2E9C-101B-9397-08002B2CF9AE}" pid="25" name="ContentTypeId">
    <vt:lpwstr>0x010100BBA790DC4AE9ED4282EAA1C07D4FEC11</vt:lpwstr>
  </property>
</Properties>
</file>